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49F5D8" w14:textId="77777777" w:rsidR="00C4293B" w:rsidRPr="00B11664" w:rsidRDefault="00C4293B" w:rsidP="000325E2">
      <w:pPr>
        <w:pStyle w:val="Heading1"/>
        <w:spacing w:line="480" w:lineRule="auto"/>
        <w:rPr>
          <w:rFonts w:cs="Arial"/>
          <w:sz w:val="32"/>
        </w:rPr>
      </w:pPr>
      <w:r w:rsidRPr="00D338E6">
        <w:rPr>
          <w:rFonts w:cs="Arial"/>
        </w:rPr>
        <w:softHyphen/>
      </w:r>
    </w:p>
    <w:p w14:paraId="08692C20" w14:textId="77777777" w:rsidR="00077540" w:rsidRPr="00932120" w:rsidRDefault="00813FEF" w:rsidP="00932120">
      <w:pPr>
        <w:pStyle w:val="Heading1"/>
        <w:tabs>
          <w:tab w:val="left" w:pos="1980"/>
        </w:tabs>
        <w:spacing w:line="240" w:lineRule="auto"/>
        <w:ind w:left="1800"/>
        <w:rPr>
          <w:sz w:val="22"/>
        </w:rPr>
      </w:pPr>
      <w:r>
        <w:rPr>
          <w:noProof/>
        </w:rPr>
        <mc:AlternateContent>
          <mc:Choice Requires="wps">
            <w:drawing>
              <wp:anchor distT="0" distB="0" distL="114300" distR="114300" simplePos="0" relativeHeight="251662336" behindDoc="0" locked="0" layoutInCell="1" allowOverlap="1" wp14:anchorId="375D9BA6" wp14:editId="1D7C3F98">
                <wp:simplePos x="0" y="0"/>
                <wp:positionH relativeFrom="column">
                  <wp:posOffset>-1295400</wp:posOffset>
                </wp:positionH>
                <wp:positionV relativeFrom="paragraph">
                  <wp:posOffset>457835</wp:posOffset>
                </wp:positionV>
                <wp:extent cx="7835265" cy="2037080"/>
                <wp:effectExtent l="0" t="0" r="0" b="0"/>
                <wp:wrapTight wrapText="bothSides">
                  <wp:wrapPolygon edited="0">
                    <wp:start x="0" y="0"/>
                    <wp:lineTo x="0" y="21277"/>
                    <wp:lineTo x="21497" y="21277"/>
                    <wp:lineTo x="21497" y="0"/>
                    <wp:lineTo x="0" y="0"/>
                  </wp:wrapPolygon>
                </wp:wrapTight>
                <wp:docPr id="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160F54" w14:textId="74670AE5" w:rsidR="00F41922" w:rsidRPr="0086146E" w:rsidRDefault="00F41922" w:rsidP="0086146E">
                            <w:pPr>
                              <w:pStyle w:val="Center"/>
                              <w:widowControl/>
                              <w:ind w:left="3514"/>
                              <w:jc w:val="left"/>
                              <w:rPr>
                                <w:rFonts w:ascii="Arial" w:hAnsi="Arial"/>
                                <w:b/>
                                <w:color w:val="FFFFFF" w:themeColor="background1"/>
                                <w:sz w:val="40"/>
                                <w:szCs w:val="40"/>
                              </w:rPr>
                            </w:pPr>
                            <w:r w:rsidRPr="0086146E">
                              <w:rPr>
                                <w:rFonts w:ascii="Arial" w:hAnsi="Arial"/>
                                <w:b/>
                                <w:color w:val="FFFFFF" w:themeColor="background1"/>
                                <w:sz w:val="40"/>
                                <w:szCs w:val="40"/>
                              </w:rPr>
                              <w:t xml:space="preserve">Comprehensive Tobacco </w:t>
                            </w:r>
                          </w:p>
                          <w:p w14:paraId="25DF35DD" w14:textId="3019F1E5" w:rsidR="00F41922" w:rsidRPr="0086146E" w:rsidRDefault="00F41922" w:rsidP="0086146E">
                            <w:pPr>
                              <w:pStyle w:val="Center"/>
                              <w:widowControl/>
                              <w:ind w:left="3514"/>
                              <w:jc w:val="left"/>
                              <w:rPr>
                                <w:rFonts w:ascii="Arial" w:hAnsi="Arial"/>
                                <w:b/>
                                <w:color w:val="FFFFFF" w:themeColor="background1"/>
                                <w:sz w:val="40"/>
                                <w:szCs w:val="40"/>
                              </w:rPr>
                            </w:pPr>
                            <w:r w:rsidRPr="0086146E">
                              <w:rPr>
                                <w:rFonts w:ascii="Arial" w:hAnsi="Arial"/>
                                <w:b/>
                                <w:color w:val="FFFFFF" w:themeColor="background1"/>
                                <w:sz w:val="40"/>
                                <w:szCs w:val="40"/>
                              </w:rPr>
                              <w:t xml:space="preserve">Retailer Licensing Ordinance </w:t>
                            </w:r>
                          </w:p>
                          <w:p w14:paraId="3331A32C" w14:textId="77777777" w:rsidR="00F41922" w:rsidRPr="0086146E" w:rsidRDefault="00F41922" w:rsidP="005D7C2E">
                            <w:pPr>
                              <w:pStyle w:val="Center"/>
                              <w:widowControl/>
                              <w:ind w:left="3510"/>
                              <w:jc w:val="left"/>
                              <w:rPr>
                                <w:rFonts w:ascii="Arial" w:hAnsi="Arial"/>
                                <w:b/>
                                <w:color w:val="FFFFFF" w:themeColor="background1"/>
                                <w:sz w:val="32"/>
                                <w:szCs w:val="32"/>
                              </w:rPr>
                            </w:pPr>
                            <w:r w:rsidRPr="0086146E">
                              <w:rPr>
                                <w:rFonts w:ascii="Arial" w:hAnsi="Arial"/>
                                <w:b/>
                                <w:color w:val="FFFFFF" w:themeColor="background1"/>
                                <w:sz w:val="32"/>
                                <w:szCs w:val="32"/>
                              </w:rPr>
                              <w:t xml:space="preserve">A Model California Ordinance </w:t>
                            </w:r>
                          </w:p>
                          <w:p w14:paraId="7F22312E" w14:textId="6E61BE06" w:rsidR="00F41922" w:rsidRPr="0086146E" w:rsidRDefault="00F41922" w:rsidP="005D7C2E">
                            <w:pPr>
                              <w:pStyle w:val="Center"/>
                              <w:widowControl/>
                              <w:ind w:left="3510"/>
                              <w:jc w:val="left"/>
                              <w:rPr>
                                <w:rFonts w:ascii="Arial" w:hAnsi="Arial"/>
                                <w:b/>
                                <w:color w:val="FFFFFF" w:themeColor="background1"/>
                                <w:sz w:val="32"/>
                                <w:szCs w:val="32"/>
                              </w:rPr>
                            </w:pPr>
                            <w:r w:rsidRPr="0086146E">
                              <w:rPr>
                                <w:rFonts w:ascii="Arial" w:hAnsi="Arial"/>
                                <w:b/>
                                <w:color w:val="FFFFFF" w:themeColor="background1"/>
                                <w:sz w:val="32"/>
                                <w:szCs w:val="32"/>
                              </w:rPr>
                              <w:t>Regulating the Tobacco Retail Environment</w:t>
                            </w:r>
                          </w:p>
                          <w:p w14:paraId="5DC5A001" w14:textId="77777777" w:rsidR="00F41922" w:rsidRPr="0086146E" w:rsidRDefault="00F41922" w:rsidP="005D7C2E">
                            <w:pPr>
                              <w:pStyle w:val="Center"/>
                              <w:widowControl/>
                              <w:ind w:left="3510"/>
                              <w:jc w:val="left"/>
                              <w:rPr>
                                <w:rFonts w:ascii="Arial" w:hAnsi="Arial"/>
                                <w:b/>
                                <w:color w:val="FFFFFF" w:themeColor="background1"/>
                                <w:szCs w:val="24"/>
                              </w:rPr>
                            </w:pPr>
                          </w:p>
                          <w:p w14:paraId="464023BB" w14:textId="4562577E" w:rsidR="00F41922" w:rsidRPr="002C583E" w:rsidRDefault="00F41922" w:rsidP="002C583E">
                            <w:pPr>
                              <w:pStyle w:val="Center"/>
                              <w:widowControl/>
                              <w:ind w:left="3510"/>
                              <w:jc w:val="left"/>
                              <w:rPr>
                                <w:rFonts w:ascii="Arial" w:hAnsi="Arial"/>
                                <w:b/>
                                <w:color w:val="FFFFFF" w:themeColor="background1"/>
                                <w:sz w:val="60"/>
                              </w:rPr>
                            </w:pPr>
                            <w:r>
                              <w:rPr>
                                <w:rFonts w:ascii="Arial" w:hAnsi="Arial"/>
                                <w:b/>
                                <w:color w:val="FFFFFF" w:themeColor="background1"/>
                                <w:sz w:val="60"/>
                              </w:rPr>
                              <w:t>“Plug-in” Policy Options</w:t>
                            </w:r>
                          </w:p>
                        </w:txbxContent>
                      </wps:txbx>
                      <wps:bodyPr rot="0" vert="horz" wrap="square" lIns="91440" tIns="91440" rIns="91440" bIns="9144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75D9BA6" id="_x0000_t202" coordsize="21600,21600" o:spt="202" path="m,l,21600r21600,l21600,xe">
                <v:stroke joinstyle="miter"/>
                <v:path gradientshapeok="t" o:connecttype="rect"/>
              </v:shapetype>
              <v:shape id="Text Box 15" o:spid="_x0000_s1026" type="#_x0000_t202" style="position:absolute;left:0;text-align:left;margin-left:-102pt;margin-top:36.05pt;width:616.95pt;height:160.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" fillcolor="#00598e" stroked="f">
                <v:fill opacity="46517f"/>
                <v:textbox inset=",7.2pt,,7.2pt">
                  <w:txbxContent>
                    <w:p w14:paraId="64160F54" w14:textId="74670AE5" w:rsidR="00F41922" w:rsidRPr="0086146E" w:rsidRDefault="00F41922" w:rsidP="0086146E">
                      <w:pPr>
                        <w:pStyle w:val="Center"/>
                        <w:widowControl/>
                        <w:ind w:left="3514"/>
                        <w:jc w:val="left"/>
                        <w:rPr>
                          <w:rFonts w:ascii="Arial" w:hAnsi="Arial"/>
                          <w:b/>
                          <w:color w:val="FFFFFF" w:themeColor="background1"/>
                          <w:sz w:val="40"/>
                          <w:szCs w:val="40"/>
                        </w:rPr>
                      </w:pPr>
                      <w:r w:rsidRPr="0086146E">
                        <w:rPr>
                          <w:rFonts w:ascii="Arial" w:hAnsi="Arial"/>
                          <w:b/>
                          <w:color w:val="FFFFFF" w:themeColor="background1"/>
                          <w:sz w:val="40"/>
                          <w:szCs w:val="40"/>
                        </w:rPr>
                        <w:t xml:space="preserve">Comprehensive Tobacco </w:t>
                      </w:r>
                    </w:p>
                    <w:p w14:paraId="25DF35DD" w14:textId="3019F1E5" w:rsidR="00F41922" w:rsidRPr="0086146E" w:rsidRDefault="00F41922" w:rsidP="0086146E">
                      <w:pPr>
                        <w:pStyle w:val="Center"/>
                        <w:widowControl/>
                        <w:ind w:left="3514"/>
                        <w:jc w:val="left"/>
                        <w:rPr>
                          <w:rFonts w:ascii="Arial" w:hAnsi="Arial"/>
                          <w:b/>
                          <w:color w:val="FFFFFF" w:themeColor="background1"/>
                          <w:sz w:val="40"/>
                          <w:szCs w:val="40"/>
                        </w:rPr>
                      </w:pPr>
                      <w:r w:rsidRPr="0086146E">
                        <w:rPr>
                          <w:rFonts w:ascii="Arial" w:hAnsi="Arial"/>
                          <w:b/>
                          <w:color w:val="FFFFFF" w:themeColor="background1"/>
                          <w:sz w:val="40"/>
                          <w:szCs w:val="40"/>
                        </w:rPr>
                        <w:t xml:space="preserve">Retailer Licensing Ordinance </w:t>
                      </w:r>
                    </w:p>
                    <w:p w14:paraId="3331A32C" w14:textId="77777777" w:rsidR="00F41922" w:rsidRPr="0086146E" w:rsidRDefault="00F41922" w:rsidP="005D7C2E">
                      <w:pPr>
                        <w:pStyle w:val="Center"/>
                        <w:widowControl/>
                        <w:ind w:left="3510"/>
                        <w:jc w:val="left"/>
                        <w:rPr>
                          <w:rFonts w:ascii="Arial" w:hAnsi="Arial"/>
                          <w:b/>
                          <w:color w:val="FFFFFF" w:themeColor="background1"/>
                          <w:sz w:val="32"/>
                          <w:szCs w:val="32"/>
                        </w:rPr>
                      </w:pPr>
                      <w:r w:rsidRPr="0086146E">
                        <w:rPr>
                          <w:rFonts w:ascii="Arial" w:hAnsi="Arial"/>
                          <w:b/>
                          <w:color w:val="FFFFFF" w:themeColor="background1"/>
                          <w:sz w:val="32"/>
                          <w:szCs w:val="32"/>
                        </w:rPr>
                        <w:t xml:space="preserve">A Model California Ordinance </w:t>
                      </w:r>
                    </w:p>
                    <w:p w14:paraId="7F22312E" w14:textId="6E61BE06" w:rsidR="00F41922" w:rsidRPr="0086146E" w:rsidRDefault="00F41922" w:rsidP="005D7C2E">
                      <w:pPr>
                        <w:pStyle w:val="Center"/>
                        <w:widowControl/>
                        <w:ind w:left="3510"/>
                        <w:jc w:val="left"/>
                        <w:rPr>
                          <w:rFonts w:ascii="Arial" w:hAnsi="Arial"/>
                          <w:b/>
                          <w:color w:val="FFFFFF" w:themeColor="background1"/>
                          <w:sz w:val="32"/>
                          <w:szCs w:val="32"/>
                        </w:rPr>
                      </w:pPr>
                      <w:r w:rsidRPr="0086146E">
                        <w:rPr>
                          <w:rFonts w:ascii="Arial" w:hAnsi="Arial"/>
                          <w:b/>
                          <w:color w:val="FFFFFF" w:themeColor="background1"/>
                          <w:sz w:val="32"/>
                          <w:szCs w:val="32"/>
                        </w:rPr>
                        <w:t>Regulating the Tobacco Retail Environment</w:t>
                      </w:r>
                    </w:p>
                    <w:p w14:paraId="5DC5A001" w14:textId="77777777" w:rsidR="00F41922" w:rsidRPr="0086146E" w:rsidRDefault="00F41922" w:rsidP="005D7C2E">
                      <w:pPr>
                        <w:pStyle w:val="Center"/>
                        <w:widowControl/>
                        <w:ind w:left="3510"/>
                        <w:jc w:val="left"/>
                        <w:rPr>
                          <w:rFonts w:ascii="Arial" w:hAnsi="Arial"/>
                          <w:b/>
                          <w:color w:val="FFFFFF" w:themeColor="background1"/>
                          <w:szCs w:val="24"/>
                        </w:rPr>
                      </w:pPr>
                    </w:p>
                    <w:p w14:paraId="464023BB" w14:textId="4562577E" w:rsidR="00F41922" w:rsidRPr="002C583E" w:rsidRDefault="00F41922" w:rsidP="002C583E">
                      <w:pPr>
                        <w:pStyle w:val="Center"/>
                        <w:widowControl/>
                        <w:ind w:left="3510"/>
                        <w:jc w:val="left"/>
                        <w:rPr>
                          <w:rFonts w:ascii="Arial" w:hAnsi="Arial"/>
                          <w:b/>
                          <w:color w:val="FFFFFF" w:themeColor="background1"/>
                          <w:sz w:val="60"/>
                        </w:rPr>
                      </w:pPr>
                      <w:r>
                        <w:rPr>
                          <w:rFonts w:ascii="Arial" w:hAnsi="Arial"/>
                          <w:b/>
                          <w:color w:val="FFFFFF" w:themeColor="background1"/>
                          <w:sz w:val="60"/>
                        </w:rPr>
                        <w:t>“Plug-in” Policy Options</w:t>
                      </w:r>
                    </w:p>
                  </w:txbxContent>
                </v:textbox>
                <w10:wrap type="tight"/>
              </v:shape>
            </w:pict>
          </mc:Fallback>
        </mc:AlternateContent>
      </w:r>
    </w:p>
    <w:p w14:paraId="45CE7422" w14:textId="77777777" w:rsidR="002460DD" w:rsidRDefault="002460DD" w:rsidP="00C75528">
      <w:pPr>
        <w:pStyle w:val="Center"/>
        <w:widowControl/>
        <w:suppressAutoHyphens/>
        <w:ind w:left="1890"/>
        <w:jc w:val="left"/>
        <w:rPr>
          <w:rFonts w:ascii="Arial" w:hAnsi="Arial"/>
          <w:color w:val="464847"/>
          <w:sz w:val="22"/>
        </w:rPr>
      </w:pPr>
    </w:p>
    <w:p w14:paraId="1C4A1226" w14:textId="77777777" w:rsidR="002460DD" w:rsidRPr="00076BE2" w:rsidRDefault="002460DD" w:rsidP="00C75528">
      <w:pPr>
        <w:pStyle w:val="Center"/>
        <w:widowControl/>
        <w:suppressAutoHyphens/>
        <w:ind w:left="1890"/>
        <w:jc w:val="left"/>
        <w:rPr>
          <w:rFonts w:ascii="Arial" w:hAnsi="Arial"/>
          <w:color w:val="464847"/>
          <w:sz w:val="22"/>
        </w:rPr>
      </w:pPr>
    </w:p>
    <w:p w14:paraId="60A6EE74" w14:textId="0D0422AE" w:rsidR="00C75528" w:rsidRPr="00076BE2" w:rsidRDefault="00C75528" w:rsidP="0052517F">
      <w:pPr>
        <w:pStyle w:val="Center"/>
        <w:widowControl/>
        <w:suppressAutoHyphens/>
        <w:ind w:left="1890"/>
        <w:jc w:val="left"/>
        <w:rPr>
          <w:rFonts w:ascii="Arial" w:hAnsi="Arial"/>
          <w:color w:val="464847"/>
          <w:sz w:val="22"/>
        </w:rPr>
      </w:pPr>
      <w:r w:rsidRPr="00076BE2">
        <w:rPr>
          <w:rFonts w:ascii="Arial" w:hAnsi="Arial"/>
          <w:color w:val="464847"/>
          <w:sz w:val="22"/>
        </w:rPr>
        <w:t xml:space="preserve">Revised </w:t>
      </w:r>
      <w:r w:rsidR="002D1FAC">
        <w:rPr>
          <w:rFonts w:ascii="Arial" w:hAnsi="Arial"/>
          <w:color w:val="464847"/>
          <w:sz w:val="22"/>
        </w:rPr>
        <w:t>August</w:t>
      </w:r>
      <w:r w:rsidR="00F0179E" w:rsidRPr="00076BE2">
        <w:rPr>
          <w:rFonts w:ascii="Arial" w:hAnsi="Arial"/>
          <w:color w:val="464847"/>
          <w:sz w:val="22"/>
        </w:rPr>
        <w:t xml:space="preserve"> </w:t>
      </w:r>
      <w:r w:rsidR="00A61926" w:rsidRPr="00076BE2">
        <w:rPr>
          <w:rFonts w:ascii="Arial" w:hAnsi="Arial"/>
          <w:color w:val="464847"/>
          <w:sz w:val="22"/>
        </w:rPr>
        <w:t>201</w:t>
      </w:r>
      <w:r w:rsidR="00F0179E">
        <w:rPr>
          <w:rFonts w:ascii="Arial" w:hAnsi="Arial"/>
          <w:color w:val="464847"/>
          <w:sz w:val="22"/>
        </w:rPr>
        <w:t>8</w:t>
      </w:r>
      <w:r w:rsidRPr="00076BE2">
        <w:rPr>
          <w:rFonts w:ascii="Arial" w:hAnsi="Arial"/>
          <w:color w:val="464847"/>
          <w:sz w:val="22"/>
        </w:rPr>
        <w:t xml:space="preserve"> </w:t>
      </w:r>
      <w:r w:rsidRPr="00076BE2">
        <w:rPr>
          <w:rFonts w:ascii="Arial" w:hAnsi="Arial"/>
          <w:i/>
          <w:color w:val="464847"/>
          <w:sz w:val="22"/>
        </w:rPr>
        <w:t xml:space="preserve">(Originally issued </w:t>
      </w:r>
      <w:r w:rsidR="0052517F" w:rsidRPr="00076BE2">
        <w:rPr>
          <w:rFonts w:ascii="Arial" w:hAnsi="Arial"/>
          <w:i/>
          <w:color w:val="464847"/>
          <w:sz w:val="22"/>
        </w:rPr>
        <w:t>June 200</w:t>
      </w:r>
      <w:r w:rsidRPr="00076BE2">
        <w:rPr>
          <w:rFonts w:ascii="Arial" w:hAnsi="Arial"/>
          <w:i/>
          <w:color w:val="464847"/>
          <w:sz w:val="22"/>
        </w:rPr>
        <w:t>8)</w:t>
      </w:r>
    </w:p>
    <w:p w14:paraId="7F16D03F" w14:textId="77777777" w:rsidR="00C75528" w:rsidRDefault="00C75528" w:rsidP="00C75528">
      <w:pPr>
        <w:pStyle w:val="NormalText"/>
        <w:widowControl/>
        <w:suppressAutoHyphens/>
        <w:ind w:left="1890" w:firstLine="0"/>
        <w:rPr>
          <w:sz w:val="20"/>
        </w:rPr>
      </w:pPr>
    </w:p>
    <w:p w14:paraId="2940079C" w14:textId="77777777" w:rsidR="00C75528" w:rsidRDefault="00C75528" w:rsidP="00C75528">
      <w:pPr>
        <w:pStyle w:val="Center"/>
        <w:widowControl/>
        <w:tabs>
          <w:tab w:val="clear" w:pos="1080"/>
          <w:tab w:val="left" w:pos="1530"/>
          <w:tab w:val="left" w:pos="1980"/>
        </w:tabs>
        <w:suppressAutoHyphens/>
        <w:ind w:left="2250" w:right="10"/>
        <w:jc w:val="left"/>
        <w:rPr>
          <w:sz w:val="20"/>
        </w:rPr>
      </w:pPr>
    </w:p>
    <w:p w14:paraId="1870B5EE" w14:textId="5A7D5194" w:rsidR="0052517F" w:rsidRPr="008B2BDC" w:rsidRDefault="0052517F" w:rsidP="0052517F">
      <w:pPr>
        <w:pStyle w:val="NormalText"/>
        <w:widowControl/>
        <w:ind w:left="1890" w:firstLine="0"/>
        <w:rPr>
          <w:rFonts w:ascii="Arial" w:hAnsi="Arial"/>
          <w:color w:val="464847"/>
          <w:sz w:val="22"/>
          <w:szCs w:val="24"/>
        </w:rPr>
      </w:pPr>
      <w:r w:rsidRPr="008B2BDC">
        <w:rPr>
          <w:rFonts w:ascii="Arial" w:hAnsi="Arial"/>
          <w:color w:val="464847"/>
          <w:sz w:val="22"/>
          <w:szCs w:val="24"/>
        </w:rPr>
        <w:t xml:space="preserve">These supplemental policy options are intended to be incorporated into ChangeLab Solutions’ </w:t>
      </w:r>
      <w:r w:rsidRPr="008B2BDC">
        <w:rPr>
          <w:rFonts w:ascii="Arial" w:hAnsi="Arial"/>
          <w:i/>
          <w:color w:val="464847"/>
          <w:sz w:val="22"/>
          <w:szCs w:val="24"/>
        </w:rPr>
        <w:t xml:space="preserve">Model </w:t>
      </w:r>
      <w:r w:rsidR="0086146E">
        <w:rPr>
          <w:rFonts w:ascii="Arial" w:hAnsi="Arial"/>
          <w:i/>
          <w:color w:val="464847"/>
          <w:sz w:val="22"/>
          <w:szCs w:val="24"/>
        </w:rPr>
        <w:t>Comprehensive Tobacco Retailer Licensing Ordinance</w:t>
      </w:r>
      <w:r w:rsidRPr="008B2BDC">
        <w:rPr>
          <w:rFonts w:ascii="Arial" w:hAnsi="Arial"/>
          <w:color w:val="464847"/>
          <w:sz w:val="22"/>
          <w:szCs w:val="24"/>
        </w:rPr>
        <w:t xml:space="preserve">. </w:t>
      </w:r>
    </w:p>
    <w:p w14:paraId="37001F2A" w14:textId="77777777" w:rsidR="00C75528" w:rsidRDefault="00C75528" w:rsidP="00C75528">
      <w:pPr>
        <w:pStyle w:val="Center"/>
        <w:widowControl/>
        <w:tabs>
          <w:tab w:val="clear" w:pos="1080"/>
          <w:tab w:val="left" w:pos="1530"/>
          <w:tab w:val="left" w:pos="1980"/>
        </w:tabs>
        <w:suppressAutoHyphens/>
        <w:ind w:left="2250" w:right="10"/>
        <w:jc w:val="left"/>
        <w:rPr>
          <w:sz w:val="20"/>
        </w:rPr>
      </w:pPr>
    </w:p>
    <w:p w14:paraId="1AB84E79" w14:textId="77777777" w:rsidR="0052517F" w:rsidRDefault="0052517F" w:rsidP="00C75528">
      <w:pPr>
        <w:pStyle w:val="Center"/>
        <w:widowControl/>
        <w:tabs>
          <w:tab w:val="clear" w:pos="1080"/>
          <w:tab w:val="left" w:pos="1530"/>
          <w:tab w:val="left" w:pos="1980"/>
        </w:tabs>
        <w:suppressAutoHyphens/>
        <w:ind w:left="2250" w:right="10"/>
        <w:jc w:val="left"/>
        <w:rPr>
          <w:sz w:val="20"/>
        </w:rPr>
      </w:pPr>
    </w:p>
    <w:p w14:paraId="2BA744FC" w14:textId="77777777" w:rsidR="0052517F" w:rsidRDefault="0052517F" w:rsidP="00C75528">
      <w:pPr>
        <w:pStyle w:val="Center"/>
        <w:widowControl/>
        <w:tabs>
          <w:tab w:val="clear" w:pos="1080"/>
          <w:tab w:val="left" w:pos="1530"/>
          <w:tab w:val="left" w:pos="1980"/>
        </w:tabs>
        <w:suppressAutoHyphens/>
        <w:ind w:left="2250" w:right="10"/>
        <w:jc w:val="left"/>
        <w:rPr>
          <w:sz w:val="20"/>
        </w:rPr>
      </w:pPr>
    </w:p>
    <w:p w14:paraId="4B0E46E5" w14:textId="77777777" w:rsidR="00C75528" w:rsidRDefault="00C75528" w:rsidP="00C75528">
      <w:pPr>
        <w:pStyle w:val="Center"/>
        <w:widowControl/>
        <w:tabs>
          <w:tab w:val="clear" w:pos="1080"/>
          <w:tab w:val="left" w:pos="1530"/>
          <w:tab w:val="left" w:pos="1980"/>
        </w:tabs>
        <w:suppressAutoHyphens/>
        <w:ind w:left="2250" w:right="10"/>
        <w:jc w:val="left"/>
        <w:rPr>
          <w:sz w:val="20"/>
        </w:rPr>
      </w:pPr>
    </w:p>
    <w:p w14:paraId="7DC2A6BD" w14:textId="77777777" w:rsidR="00C75528" w:rsidRDefault="00C75528" w:rsidP="00C75528">
      <w:pPr>
        <w:pStyle w:val="Center"/>
        <w:widowControl/>
        <w:tabs>
          <w:tab w:val="clear" w:pos="1080"/>
          <w:tab w:val="left" w:pos="1530"/>
          <w:tab w:val="left" w:pos="1980"/>
        </w:tabs>
        <w:suppressAutoHyphens/>
        <w:ind w:left="2250" w:right="10"/>
        <w:jc w:val="left"/>
        <w:rPr>
          <w:sz w:val="20"/>
        </w:rPr>
      </w:pPr>
    </w:p>
    <w:p w14:paraId="2F83A1EA" w14:textId="77777777" w:rsidR="00C75528" w:rsidRDefault="00C75528" w:rsidP="00C75528">
      <w:pPr>
        <w:pStyle w:val="Center"/>
        <w:widowControl/>
        <w:tabs>
          <w:tab w:val="clear" w:pos="1080"/>
          <w:tab w:val="left" w:pos="1530"/>
          <w:tab w:val="left" w:pos="1980"/>
        </w:tabs>
        <w:suppressAutoHyphens/>
        <w:ind w:left="2250" w:right="10"/>
        <w:jc w:val="left"/>
        <w:rPr>
          <w:sz w:val="20"/>
        </w:rPr>
      </w:pPr>
    </w:p>
    <w:p w14:paraId="67E74E38" w14:textId="77777777" w:rsidR="00C75528" w:rsidRDefault="00C75528" w:rsidP="00C75528">
      <w:pPr>
        <w:pStyle w:val="Center"/>
        <w:widowControl/>
        <w:tabs>
          <w:tab w:val="clear" w:pos="1080"/>
          <w:tab w:val="left" w:pos="1530"/>
          <w:tab w:val="left" w:pos="1980"/>
        </w:tabs>
        <w:suppressAutoHyphens/>
        <w:ind w:left="2250" w:right="10"/>
        <w:jc w:val="left"/>
        <w:rPr>
          <w:sz w:val="20"/>
        </w:rPr>
      </w:pPr>
    </w:p>
    <w:p w14:paraId="2FB0ADBC" w14:textId="77777777" w:rsidR="00C75528" w:rsidRPr="001F797E" w:rsidRDefault="00C75528" w:rsidP="00C75528">
      <w:pPr>
        <w:pStyle w:val="Center"/>
        <w:widowControl/>
        <w:tabs>
          <w:tab w:val="clear" w:pos="1080"/>
          <w:tab w:val="left" w:pos="1530"/>
          <w:tab w:val="left" w:pos="1980"/>
        </w:tabs>
        <w:suppressAutoHyphens/>
        <w:ind w:left="1890" w:right="10"/>
        <w:jc w:val="left"/>
        <w:rPr>
          <w:rFonts w:ascii="Arial" w:hAnsi="Arial"/>
          <w:sz w:val="20"/>
        </w:rPr>
      </w:pPr>
    </w:p>
    <w:p w14:paraId="2805D4A6" w14:textId="77777777" w:rsidR="00C75528" w:rsidRDefault="00C75528" w:rsidP="001F797E">
      <w:pPr>
        <w:pStyle w:val="nPlancovertext"/>
        <w:tabs>
          <w:tab w:val="left" w:pos="1980"/>
        </w:tabs>
        <w:ind w:left="0" w:right="10"/>
        <w:rPr>
          <w:sz w:val="28"/>
        </w:rPr>
      </w:pPr>
    </w:p>
    <w:p w14:paraId="02BBA57F" w14:textId="77777777" w:rsidR="00A81AAF" w:rsidRDefault="00A81AAF">
      <w:pPr>
        <w:spacing w:line="240" w:lineRule="auto"/>
        <w:rPr>
          <w:rFonts w:ascii="Arial" w:hAnsi="Arial"/>
          <w:b/>
          <w:color w:val="00598D"/>
          <w:kern w:val="32"/>
          <w:sz w:val="28"/>
          <w:szCs w:val="36"/>
        </w:rPr>
      </w:pPr>
      <w:r>
        <w:br w:type="page"/>
      </w:r>
    </w:p>
    <w:p w14:paraId="73C8ADA9" w14:textId="77777777" w:rsidR="0052517F" w:rsidRPr="00B40577" w:rsidRDefault="0052517F" w:rsidP="00FD23A9">
      <w:pPr>
        <w:pStyle w:val="Heading2"/>
        <w:spacing w:before="120" w:after="360"/>
      </w:pPr>
      <w:r w:rsidRPr="00B40577">
        <w:lastRenderedPageBreak/>
        <w:t>Table of Contents</w:t>
      </w:r>
    </w:p>
    <w:p w14:paraId="74BB12E5" w14:textId="77777777" w:rsidR="0052517F" w:rsidRPr="00FD23A9" w:rsidRDefault="009B270C" w:rsidP="009B270C">
      <w:pPr>
        <w:pStyle w:val="BasicParagraph"/>
        <w:tabs>
          <w:tab w:val="left" w:pos="540"/>
          <w:tab w:val="left" w:pos="1440"/>
        </w:tabs>
        <w:rPr>
          <w:b/>
        </w:rPr>
      </w:pPr>
      <w:r>
        <w:rPr>
          <w:b/>
        </w:rPr>
        <w:t>3</w:t>
      </w:r>
      <w:r>
        <w:rPr>
          <w:b/>
        </w:rPr>
        <w:tab/>
      </w:r>
      <w:r w:rsidR="0052517F" w:rsidRPr="00FD23A9">
        <w:rPr>
          <w:b/>
        </w:rPr>
        <w:t>Introduction</w:t>
      </w:r>
    </w:p>
    <w:p w14:paraId="47D0DEB1" w14:textId="77777777" w:rsidR="0052517F" w:rsidRPr="00FD23A9" w:rsidRDefault="0052517F" w:rsidP="009B270C">
      <w:pPr>
        <w:pStyle w:val="BasicParagraph"/>
        <w:tabs>
          <w:tab w:val="left" w:pos="540"/>
          <w:tab w:val="left" w:pos="1440"/>
        </w:tabs>
        <w:rPr>
          <w:b/>
        </w:rPr>
      </w:pPr>
    </w:p>
    <w:p w14:paraId="32FBFDC0" w14:textId="77777777" w:rsidR="0052517F" w:rsidRPr="00FD23A9" w:rsidRDefault="009B270C" w:rsidP="009B270C">
      <w:pPr>
        <w:pStyle w:val="BasicParagraph"/>
        <w:tabs>
          <w:tab w:val="left" w:pos="360"/>
          <w:tab w:val="left" w:pos="540"/>
          <w:tab w:val="left" w:pos="900"/>
          <w:tab w:val="left" w:pos="1440"/>
        </w:tabs>
        <w:rPr>
          <w:b/>
        </w:rPr>
      </w:pPr>
      <w:r>
        <w:rPr>
          <w:b/>
        </w:rPr>
        <w:t>6</w:t>
      </w:r>
      <w:r>
        <w:rPr>
          <w:b/>
        </w:rPr>
        <w:tab/>
      </w:r>
      <w:r>
        <w:rPr>
          <w:b/>
        </w:rPr>
        <w:tab/>
      </w:r>
      <w:r w:rsidR="0052517F" w:rsidRPr="00FD23A9">
        <w:rPr>
          <w:b/>
        </w:rPr>
        <w:t>Part I:</w:t>
      </w:r>
      <w:r w:rsidR="00FD23A9">
        <w:rPr>
          <w:b/>
        </w:rPr>
        <w:tab/>
      </w:r>
      <w:r w:rsidR="0052517F" w:rsidRPr="00FD23A9">
        <w:rPr>
          <w:b/>
        </w:rPr>
        <w:t>Which Businesses Are Eligible for a Tobacco Retailer License?</w:t>
      </w:r>
    </w:p>
    <w:p w14:paraId="0842733D" w14:textId="77777777" w:rsidR="0052517F" w:rsidRPr="00E352BD" w:rsidRDefault="0052517F" w:rsidP="009B270C">
      <w:pPr>
        <w:pStyle w:val="BasicParagraph"/>
        <w:tabs>
          <w:tab w:val="left" w:pos="540"/>
          <w:tab w:val="left" w:pos="900"/>
          <w:tab w:val="left" w:pos="1440"/>
        </w:tabs>
        <w:ind w:firstLine="720"/>
        <w:rPr>
          <w:rFonts w:cs="Times New Roman"/>
        </w:rPr>
      </w:pPr>
    </w:p>
    <w:p w14:paraId="784B9F62" w14:textId="77777777" w:rsidR="0052517F" w:rsidRDefault="00FD23A9" w:rsidP="009B270C">
      <w:pPr>
        <w:pStyle w:val="BasicParagraph"/>
        <w:tabs>
          <w:tab w:val="left" w:pos="540"/>
          <w:tab w:val="left" w:pos="900"/>
          <w:tab w:val="left" w:pos="1440"/>
        </w:tabs>
        <w:spacing w:line="360" w:lineRule="auto"/>
        <w:ind w:firstLine="720"/>
        <w:rPr>
          <w:rFonts w:cs="Times New Roman"/>
        </w:rPr>
      </w:pPr>
      <w:r>
        <w:rPr>
          <w:rFonts w:cs="Times New Roman"/>
        </w:rPr>
        <w:tab/>
      </w:r>
      <w:r w:rsidR="009B270C">
        <w:rPr>
          <w:rFonts w:cs="Times New Roman"/>
        </w:rPr>
        <w:t>7</w:t>
      </w:r>
      <w:r w:rsidR="009B270C">
        <w:rPr>
          <w:rFonts w:cs="Times New Roman"/>
        </w:rPr>
        <w:tab/>
      </w:r>
      <w:r w:rsidR="0052517F">
        <w:rPr>
          <w:rFonts w:cs="Times New Roman"/>
        </w:rPr>
        <w:t>Tobacco-Free Pharmacies</w:t>
      </w:r>
    </w:p>
    <w:p w14:paraId="082E6399" w14:textId="77777777" w:rsidR="0052517F" w:rsidRPr="00E352BD" w:rsidRDefault="00FD23A9" w:rsidP="009B270C">
      <w:pPr>
        <w:pStyle w:val="BasicParagraph"/>
        <w:tabs>
          <w:tab w:val="left" w:pos="540"/>
          <w:tab w:val="left" w:pos="900"/>
          <w:tab w:val="left" w:pos="1440"/>
        </w:tabs>
        <w:spacing w:line="360" w:lineRule="auto"/>
        <w:ind w:firstLine="720"/>
        <w:rPr>
          <w:rFonts w:cs="Times New Roman"/>
        </w:rPr>
      </w:pPr>
      <w:r>
        <w:rPr>
          <w:rFonts w:cs="Times New Roman"/>
        </w:rPr>
        <w:tab/>
      </w:r>
      <w:r w:rsidR="009B270C">
        <w:rPr>
          <w:rFonts w:cs="Times New Roman"/>
        </w:rPr>
        <w:t>9</w:t>
      </w:r>
      <w:r w:rsidR="009B270C">
        <w:rPr>
          <w:rFonts w:cs="Times New Roman"/>
        </w:rPr>
        <w:tab/>
      </w:r>
      <w:r w:rsidR="0052517F">
        <w:rPr>
          <w:rFonts w:cs="Times New Roman"/>
        </w:rPr>
        <w:t>Restricting Tobacco Retailers Near Schools</w:t>
      </w:r>
    </w:p>
    <w:p w14:paraId="76AF94C2" w14:textId="699C3AB1" w:rsidR="0052517F" w:rsidRPr="00E352BD" w:rsidRDefault="00FD23A9" w:rsidP="009B270C">
      <w:pPr>
        <w:pStyle w:val="BasicParagraph"/>
        <w:tabs>
          <w:tab w:val="left" w:pos="540"/>
          <w:tab w:val="left" w:pos="900"/>
          <w:tab w:val="left" w:pos="1440"/>
        </w:tabs>
        <w:spacing w:line="360" w:lineRule="auto"/>
        <w:ind w:left="720"/>
        <w:rPr>
          <w:rFonts w:cs="Times New Roman"/>
        </w:rPr>
      </w:pPr>
      <w:r>
        <w:rPr>
          <w:rFonts w:cs="Times New Roman"/>
        </w:rPr>
        <w:tab/>
      </w:r>
      <w:r w:rsidR="009B270C">
        <w:rPr>
          <w:rFonts w:cs="Times New Roman"/>
        </w:rPr>
        <w:t>1</w:t>
      </w:r>
      <w:r w:rsidR="00771393">
        <w:rPr>
          <w:rFonts w:cs="Times New Roman"/>
        </w:rPr>
        <w:t>1</w:t>
      </w:r>
      <w:r w:rsidR="009B270C">
        <w:rPr>
          <w:rFonts w:cs="Times New Roman"/>
        </w:rPr>
        <w:tab/>
      </w:r>
      <w:r w:rsidR="0052517F">
        <w:rPr>
          <w:rFonts w:cs="Times New Roman"/>
        </w:rPr>
        <w:t>Reducing Density of Tobacco Retailers, by Location</w:t>
      </w:r>
    </w:p>
    <w:p w14:paraId="48EACED0" w14:textId="77777777" w:rsidR="0052517F" w:rsidRPr="00E352BD" w:rsidRDefault="00FD23A9" w:rsidP="009B270C">
      <w:pPr>
        <w:pStyle w:val="BasicParagraph"/>
        <w:tabs>
          <w:tab w:val="left" w:pos="540"/>
          <w:tab w:val="left" w:pos="900"/>
          <w:tab w:val="left" w:pos="1440"/>
        </w:tabs>
        <w:spacing w:line="360" w:lineRule="auto"/>
        <w:ind w:left="720"/>
        <w:rPr>
          <w:rFonts w:cs="Times New Roman"/>
        </w:rPr>
      </w:pPr>
      <w:r>
        <w:rPr>
          <w:rFonts w:cs="Times New Roman"/>
        </w:rPr>
        <w:tab/>
      </w:r>
      <w:r w:rsidR="009B270C">
        <w:rPr>
          <w:rFonts w:cs="Times New Roman"/>
        </w:rPr>
        <w:t>14</w:t>
      </w:r>
      <w:r w:rsidR="009B270C">
        <w:rPr>
          <w:rFonts w:cs="Times New Roman"/>
        </w:rPr>
        <w:tab/>
      </w:r>
      <w:r w:rsidR="0052517F">
        <w:rPr>
          <w:rFonts w:cs="Times New Roman"/>
        </w:rPr>
        <w:t>Reducing Density of Tobacco Retailers, by Population</w:t>
      </w:r>
    </w:p>
    <w:p w14:paraId="730CD09C" w14:textId="5EBBBFF5" w:rsidR="0052517F" w:rsidRDefault="00FD23A9" w:rsidP="009B270C">
      <w:pPr>
        <w:pStyle w:val="BasicParagraph"/>
        <w:tabs>
          <w:tab w:val="left" w:pos="540"/>
          <w:tab w:val="left" w:pos="900"/>
          <w:tab w:val="left" w:pos="1440"/>
        </w:tabs>
        <w:spacing w:line="360" w:lineRule="auto"/>
        <w:ind w:left="720"/>
        <w:rPr>
          <w:rFonts w:cs="Times New Roman"/>
        </w:rPr>
      </w:pPr>
      <w:r>
        <w:rPr>
          <w:rFonts w:cs="Times New Roman"/>
        </w:rPr>
        <w:tab/>
      </w:r>
      <w:r w:rsidR="009B270C">
        <w:rPr>
          <w:rFonts w:cs="Times New Roman"/>
        </w:rPr>
        <w:t>1</w:t>
      </w:r>
      <w:r w:rsidR="00771393">
        <w:rPr>
          <w:rFonts w:cs="Times New Roman"/>
        </w:rPr>
        <w:t>7</w:t>
      </w:r>
      <w:r w:rsidR="009B270C">
        <w:rPr>
          <w:rFonts w:cs="Times New Roman"/>
        </w:rPr>
        <w:tab/>
      </w:r>
      <w:r w:rsidR="0052517F">
        <w:rPr>
          <w:rFonts w:cs="Times New Roman"/>
        </w:rPr>
        <w:t>No Tobacco Sales at Restaurants and Bars</w:t>
      </w:r>
    </w:p>
    <w:p w14:paraId="4DABE2B6" w14:textId="56593FB1" w:rsidR="0052517F" w:rsidRPr="00E352BD" w:rsidRDefault="00FD23A9" w:rsidP="009B270C">
      <w:pPr>
        <w:pStyle w:val="BasicParagraph"/>
        <w:tabs>
          <w:tab w:val="left" w:pos="540"/>
          <w:tab w:val="left" w:pos="900"/>
          <w:tab w:val="left" w:pos="1440"/>
        </w:tabs>
        <w:spacing w:line="360" w:lineRule="auto"/>
        <w:ind w:left="720"/>
        <w:rPr>
          <w:rFonts w:cs="Times New Roman"/>
        </w:rPr>
      </w:pPr>
      <w:r>
        <w:rPr>
          <w:rFonts w:cs="Times New Roman"/>
        </w:rPr>
        <w:tab/>
      </w:r>
      <w:r w:rsidR="00771393">
        <w:rPr>
          <w:rFonts w:cs="Times New Roman"/>
        </w:rPr>
        <w:t>18</w:t>
      </w:r>
      <w:r w:rsidR="009B270C">
        <w:rPr>
          <w:rFonts w:cs="Times New Roman"/>
        </w:rPr>
        <w:tab/>
      </w:r>
      <w:r w:rsidR="0052517F">
        <w:rPr>
          <w:rFonts w:cs="Times New Roman"/>
        </w:rPr>
        <w:t>No Tobacco Sales at Businesses That Allow Smoking</w:t>
      </w:r>
    </w:p>
    <w:p w14:paraId="56254BA3" w14:textId="77777777" w:rsidR="0052517F" w:rsidRPr="00E352BD" w:rsidRDefault="0052517F" w:rsidP="009B270C">
      <w:pPr>
        <w:pStyle w:val="BasicParagraph"/>
        <w:tabs>
          <w:tab w:val="left" w:pos="540"/>
          <w:tab w:val="left" w:pos="900"/>
          <w:tab w:val="left" w:pos="1440"/>
        </w:tabs>
        <w:rPr>
          <w:rFonts w:cs="Times New Roman"/>
        </w:rPr>
      </w:pPr>
    </w:p>
    <w:p w14:paraId="6FD39F27" w14:textId="03A551B1" w:rsidR="0052517F" w:rsidRPr="00FD23A9" w:rsidRDefault="00771393" w:rsidP="009B270C">
      <w:pPr>
        <w:pStyle w:val="BasicParagraph"/>
        <w:tabs>
          <w:tab w:val="left" w:pos="540"/>
          <w:tab w:val="left" w:pos="900"/>
          <w:tab w:val="left" w:pos="1440"/>
        </w:tabs>
        <w:ind w:left="360" w:hanging="360"/>
        <w:rPr>
          <w:b/>
        </w:rPr>
      </w:pPr>
      <w:r>
        <w:rPr>
          <w:b/>
        </w:rPr>
        <w:t>19</w:t>
      </w:r>
      <w:r w:rsidR="009B270C">
        <w:rPr>
          <w:b/>
        </w:rPr>
        <w:tab/>
      </w:r>
      <w:r w:rsidR="009B270C">
        <w:rPr>
          <w:b/>
        </w:rPr>
        <w:tab/>
        <w:t>P</w:t>
      </w:r>
      <w:r w:rsidR="0052517F" w:rsidRPr="00FD23A9">
        <w:rPr>
          <w:b/>
        </w:rPr>
        <w:t xml:space="preserve">art II: </w:t>
      </w:r>
      <w:r w:rsidR="00FD23A9">
        <w:rPr>
          <w:b/>
        </w:rPr>
        <w:tab/>
      </w:r>
      <w:r w:rsidR="0052517F" w:rsidRPr="00FD23A9">
        <w:rPr>
          <w:b/>
        </w:rPr>
        <w:t>What Are the Additional Requirements for Licensed Tobacco Retailers?</w:t>
      </w:r>
    </w:p>
    <w:p w14:paraId="248D8D70" w14:textId="77777777" w:rsidR="0052517F" w:rsidRPr="00E352BD" w:rsidRDefault="0052517F" w:rsidP="009B270C">
      <w:pPr>
        <w:tabs>
          <w:tab w:val="left" w:pos="540"/>
          <w:tab w:val="left" w:pos="900"/>
          <w:tab w:val="left" w:pos="1440"/>
        </w:tabs>
        <w:spacing w:line="240" w:lineRule="auto"/>
        <w:ind w:firstLine="720"/>
      </w:pPr>
    </w:p>
    <w:p w14:paraId="3C739DAC" w14:textId="44B960B7" w:rsidR="0052517F" w:rsidRPr="00E352BD" w:rsidRDefault="00FD23A9" w:rsidP="009B270C">
      <w:pPr>
        <w:tabs>
          <w:tab w:val="left" w:pos="540"/>
          <w:tab w:val="left" w:pos="900"/>
          <w:tab w:val="left" w:pos="1440"/>
        </w:tabs>
        <w:spacing w:line="360" w:lineRule="auto"/>
        <w:ind w:firstLine="720"/>
      </w:pPr>
      <w:r>
        <w:tab/>
      </w:r>
      <w:r w:rsidR="009B270C">
        <w:t>2</w:t>
      </w:r>
      <w:r w:rsidR="00BA2809">
        <w:t>0</w:t>
      </w:r>
      <w:r w:rsidR="009B270C">
        <w:tab/>
      </w:r>
      <w:r w:rsidR="0052517F">
        <w:t xml:space="preserve">No </w:t>
      </w:r>
      <w:r w:rsidR="0052517F" w:rsidRPr="00E352BD">
        <w:t>Drug Paraphernalia</w:t>
      </w:r>
      <w:r w:rsidR="0052517F">
        <w:t xml:space="preserve"> Sales</w:t>
      </w:r>
    </w:p>
    <w:p w14:paraId="3A74A0A2" w14:textId="61DEC83D" w:rsidR="0052517F" w:rsidRDefault="00FD23A9" w:rsidP="009B270C">
      <w:pPr>
        <w:tabs>
          <w:tab w:val="left" w:pos="540"/>
          <w:tab w:val="left" w:pos="900"/>
          <w:tab w:val="left" w:pos="1440"/>
        </w:tabs>
        <w:spacing w:line="360" w:lineRule="auto"/>
        <w:ind w:firstLine="720"/>
      </w:pPr>
      <w:r>
        <w:tab/>
      </w:r>
      <w:r w:rsidR="00BA2809">
        <w:t>22</w:t>
      </w:r>
      <w:r w:rsidR="009B270C">
        <w:tab/>
      </w:r>
      <w:r w:rsidR="0052517F" w:rsidRPr="00E352BD">
        <w:t>Signage</w:t>
      </w:r>
      <w:r w:rsidR="0052517F">
        <w:t xml:space="preserve"> Requirements</w:t>
      </w:r>
    </w:p>
    <w:p w14:paraId="274335D4" w14:textId="77777777" w:rsidR="0052517F" w:rsidRPr="00E352BD" w:rsidRDefault="0052517F" w:rsidP="009B270C">
      <w:pPr>
        <w:pStyle w:val="BasicParagraph"/>
        <w:tabs>
          <w:tab w:val="left" w:pos="540"/>
          <w:tab w:val="left" w:pos="900"/>
          <w:tab w:val="left" w:pos="1440"/>
        </w:tabs>
        <w:rPr>
          <w:rFonts w:cs="Times New Roman"/>
        </w:rPr>
      </w:pPr>
    </w:p>
    <w:p w14:paraId="5874CAB9" w14:textId="180D7330" w:rsidR="0052517F" w:rsidRPr="00FD23A9" w:rsidRDefault="00771393" w:rsidP="009B270C">
      <w:pPr>
        <w:pStyle w:val="BasicParagraph"/>
        <w:tabs>
          <w:tab w:val="left" w:pos="540"/>
          <w:tab w:val="left" w:pos="900"/>
          <w:tab w:val="left" w:pos="1440"/>
        </w:tabs>
        <w:ind w:left="360" w:right="-270" w:hanging="360"/>
        <w:rPr>
          <w:b/>
        </w:rPr>
      </w:pPr>
      <w:r>
        <w:rPr>
          <w:b/>
        </w:rPr>
        <w:t>2</w:t>
      </w:r>
      <w:r w:rsidR="00BA2809">
        <w:rPr>
          <w:b/>
        </w:rPr>
        <w:t>4</w:t>
      </w:r>
      <w:r w:rsidR="009B270C">
        <w:rPr>
          <w:b/>
        </w:rPr>
        <w:tab/>
      </w:r>
      <w:r w:rsidR="009B270C">
        <w:rPr>
          <w:b/>
        </w:rPr>
        <w:tab/>
      </w:r>
      <w:r w:rsidR="0052517F" w:rsidRPr="00FD23A9">
        <w:rPr>
          <w:b/>
        </w:rPr>
        <w:t>Part III:</w:t>
      </w:r>
      <w:r w:rsidR="00FD23A9">
        <w:rPr>
          <w:b/>
        </w:rPr>
        <w:tab/>
      </w:r>
      <w:r w:rsidR="0052517F" w:rsidRPr="00FD23A9">
        <w:rPr>
          <w:b/>
        </w:rPr>
        <w:t xml:space="preserve">What Are Other Options for Enforcing Tobacco Retailer Licensing Laws?   </w:t>
      </w:r>
    </w:p>
    <w:p w14:paraId="13920AB4" w14:textId="77777777" w:rsidR="0052517F" w:rsidRPr="00E352BD" w:rsidRDefault="0052517F" w:rsidP="009B270C">
      <w:pPr>
        <w:pStyle w:val="LevelB"/>
        <w:tabs>
          <w:tab w:val="left" w:pos="540"/>
          <w:tab w:val="left" w:pos="900"/>
        </w:tabs>
        <w:ind w:left="0" w:firstLine="0"/>
        <w:rPr>
          <w:szCs w:val="24"/>
        </w:rPr>
      </w:pPr>
    </w:p>
    <w:p w14:paraId="64B159A7" w14:textId="05F3DC70" w:rsidR="0052517F" w:rsidRDefault="00FD23A9" w:rsidP="009B270C">
      <w:pPr>
        <w:tabs>
          <w:tab w:val="left" w:pos="540"/>
          <w:tab w:val="left" w:pos="900"/>
          <w:tab w:val="left" w:pos="1440"/>
        </w:tabs>
        <w:ind w:firstLine="720"/>
      </w:pPr>
      <w:r>
        <w:tab/>
      </w:r>
      <w:r w:rsidR="00BA2809">
        <w:t>25</w:t>
      </w:r>
      <w:r w:rsidR="009B270C">
        <w:tab/>
      </w:r>
      <w:r w:rsidR="0052517F">
        <w:t>Alternatives to License Suspension</w:t>
      </w:r>
    </w:p>
    <w:p w14:paraId="17201D14" w14:textId="77777777" w:rsidR="00C6067E" w:rsidRDefault="00C6067E" w:rsidP="009B270C">
      <w:pPr>
        <w:tabs>
          <w:tab w:val="left" w:pos="540"/>
          <w:tab w:val="left" w:pos="900"/>
          <w:tab w:val="left" w:pos="1440"/>
        </w:tabs>
        <w:ind w:firstLine="720"/>
      </w:pPr>
    </w:p>
    <w:p w14:paraId="1CA77A5A" w14:textId="77A09C69" w:rsidR="00C6067E" w:rsidRPr="00BA2809" w:rsidRDefault="00BA2809" w:rsidP="00C6067E">
      <w:pPr>
        <w:pStyle w:val="BasicParagraph"/>
        <w:tabs>
          <w:tab w:val="left" w:pos="540"/>
          <w:tab w:val="left" w:pos="900"/>
          <w:tab w:val="left" w:pos="1440"/>
        </w:tabs>
        <w:ind w:left="360" w:right="-270" w:hanging="360"/>
        <w:rPr>
          <w:b/>
        </w:rPr>
      </w:pPr>
      <w:r w:rsidRPr="00BA2809">
        <w:rPr>
          <w:b/>
        </w:rPr>
        <w:t>26</w:t>
      </w:r>
      <w:r w:rsidR="00C6067E" w:rsidRPr="00BA2809">
        <w:rPr>
          <w:b/>
        </w:rPr>
        <w:tab/>
      </w:r>
      <w:r w:rsidR="00C6067E" w:rsidRPr="00BA2809">
        <w:rPr>
          <w:b/>
        </w:rPr>
        <w:tab/>
        <w:t>Part IV:</w:t>
      </w:r>
      <w:r w:rsidR="00C6067E" w:rsidRPr="00BA2809">
        <w:rPr>
          <w:b/>
        </w:rPr>
        <w:tab/>
      </w:r>
      <w:r w:rsidR="007E5D52">
        <w:rPr>
          <w:b/>
        </w:rPr>
        <w:t xml:space="preserve">What are </w:t>
      </w:r>
      <w:r w:rsidR="00C6067E" w:rsidRPr="00BA2809">
        <w:rPr>
          <w:b/>
        </w:rPr>
        <w:t xml:space="preserve">Pricing-Related Requirements for Licensed Tobacco Retailers?   </w:t>
      </w:r>
    </w:p>
    <w:p w14:paraId="600D7FEC" w14:textId="77777777" w:rsidR="00C6067E" w:rsidRPr="00BA2809" w:rsidRDefault="00C6067E" w:rsidP="00C6067E">
      <w:pPr>
        <w:pStyle w:val="LevelB"/>
        <w:tabs>
          <w:tab w:val="left" w:pos="540"/>
          <w:tab w:val="left" w:pos="900"/>
        </w:tabs>
        <w:ind w:left="0" w:firstLine="0"/>
        <w:rPr>
          <w:szCs w:val="24"/>
        </w:rPr>
      </w:pPr>
    </w:p>
    <w:p w14:paraId="191AD1D6" w14:textId="04BA39B2" w:rsidR="00C6067E" w:rsidRPr="00BA2809" w:rsidRDefault="00C6067E" w:rsidP="00C6067E">
      <w:pPr>
        <w:tabs>
          <w:tab w:val="left" w:pos="540"/>
          <w:tab w:val="left" w:pos="900"/>
          <w:tab w:val="left" w:pos="1440"/>
        </w:tabs>
        <w:spacing w:line="360" w:lineRule="auto"/>
        <w:ind w:firstLine="720"/>
      </w:pPr>
      <w:r w:rsidRPr="00BA2809">
        <w:tab/>
      </w:r>
      <w:r w:rsidR="00BA2809" w:rsidRPr="00BA2809">
        <w:t>27</w:t>
      </w:r>
      <w:r w:rsidRPr="00BA2809">
        <w:tab/>
        <w:t>Legal Issues Related to Pricing Plug-ins</w:t>
      </w:r>
    </w:p>
    <w:p w14:paraId="00F1678A" w14:textId="0B561E74" w:rsidR="00C6067E" w:rsidRPr="00BA2809" w:rsidRDefault="00C6067E" w:rsidP="00C6067E">
      <w:pPr>
        <w:tabs>
          <w:tab w:val="left" w:pos="540"/>
          <w:tab w:val="left" w:pos="900"/>
          <w:tab w:val="left" w:pos="1440"/>
        </w:tabs>
        <w:spacing w:line="360" w:lineRule="auto"/>
        <w:ind w:firstLine="720"/>
      </w:pPr>
      <w:r w:rsidRPr="00BA2809">
        <w:tab/>
      </w:r>
      <w:r w:rsidR="00BA2809" w:rsidRPr="00BA2809">
        <w:t>30</w:t>
      </w:r>
      <w:r w:rsidRPr="00BA2809">
        <w:tab/>
        <w:t>Findings Applicable to All Pricing Plug-ins</w:t>
      </w:r>
    </w:p>
    <w:p w14:paraId="7265876B" w14:textId="47EB39F8" w:rsidR="00C6067E" w:rsidRPr="00BA2809" w:rsidRDefault="00C6067E" w:rsidP="00C6067E">
      <w:pPr>
        <w:tabs>
          <w:tab w:val="left" w:pos="540"/>
          <w:tab w:val="left" w:pos="900"/>
          <w:tab w:val="left" w:pos="1440"/>
        </w:tabs>
        <w:spacing w:line="360" w:lineRule="auto"/>
        <w:ind w:firstLine="720"/>
      </w:pPr>
      <w:r w:rsidRPr="00BA2809">
        <w:tab/>
      </w:r>
      <w:r w:rsidR="00BA2809" w:rsidRPr="00BA2809">
        <w:t>33</w:t>
      </w:r>
      <w:r w:rsidRPr="00BA2809">
        <w:tab/>
        <w:t>Prohibition on Redemption of Tobacco Discounts, Coupons, and Promotions</w:t>
      </w:r>
    </w:p>
    <w:p w14:paraId="0521A575" w14:textId="73BD5F09" w:rsidR="00116662" w:rsidRPr="00BA2809" w:rsidRDefault="00116662" w:rsidP="00116662">
      <w:pPr>
        <w:tabs>
          <w:tab w:val="left" w:pos="540"/>
          <w:tab w:val="left" w:pos="900"/>
          <w:tab w:val="left" w:pos="1440"/>
        </w:tabs>
        <w:spacing w:line="360" w:lineRule="auto"/>
        <w:ind w:firstLine="720"/>
      </w:pPr>
      <w:r w:rsidRPr="00BA2809">
        <w:tab/>
      </w:r>
      <w:r w:rsidR="00BA2809" w:rsidRPr="00BA2809">
        <w:t>35</w:t>
      </w:r>
      <w:r w:rsidRPr="00BA2809">
        <w:tab/>
        <w:t>Establishment of a Minimum Pack Size for Little Cigars and Cigars</w:t>
      </w:r>
    </w:p>
    <w:p w14:paraId="2BEBEE9B" w14:textId="20CB1ACB" w:rsidR="00C6067E" w:rsidRDefault="00C6067E" w:rsidP="00C6067E">
      <w:pPr>
        <w:tabs>
          <w:tab w:val="left" w:pos="540"/>
          <w:tab w:val="left" w:pos="900"/>
          <w:tab w:val="left" w:pos="1440"/>
        </w:tabs>
        <w:spacing w:line="360" w:lineRule="auto"/>
        <w:ind w:firstLine="720"/>
      </w:pPr>
      <w:r w:rsidRPr="00BA2809">
        <w:tab/>
      </w:r>
      <w:r w:rsidR="00BA2809" w:rsidRPr="00BA2809">
        <w:t>37</w:t>
      </w:r>
      <w:r w:rsidRPr="00BA2809">
        <w:tab/>
        <w:t>Establishment of a Minimum Price for Cigarettes, Little Cigars, and Cigars</w:t>
      </w:r>
    </w:p>
    <w:p w14:paraId="02C959B4" w14:textId="77FD7FD2" w:rsidR="00A81AAF" w:rsidRPr="00A81AAF" w:rsidRDefault="00A81AAF" w:rsidP="00BA2809">
      <w:pPr>
        <w:framePr w:w="7648" w:h="2159" w:hRule="exact" w:hSpace="187" w:vSpace="187" w:wrap="around" w:vAnchor="text" w:hAnchor="page" w:x="2274" w:y="281"/>
        <w:widowControl w:val="0"/>
        <w:pBdr>
          <w:top w:val="single" w:sz="2" w:space="6" w:color="D9D9D9"/>
          <w:left w:val="single" w:sz="2" w:space="6" w:color="D9D9D9"/>
          <w:bottom w:val="single" w:sz="2" w:space="6" w:color="D9D9D9"/>
          <w:right w:val="single" w:sz="2" w:space="6" w:color="D9D9D9"/>
        </w:pBdr>
        <w:shd w:val="clear" w:color="auto" w:fill="D9D9D9" w:themeFill="background1" w:themeFillShade="D9"/>
        <w:autoSpaceDE w:val="0"/>
        <w:autoSpaceDN w:val="0"/>
        <w:adjustRightInd w:val="0"/>
        <w:spacing w:line="240" w:lineRule="auto"/>
        <w:ind w:left="450"/>
        <w:rPr>
          <w:rFonts w:cs="Calibri"/>
          <w:i/>
          <w:sz w:val="18"/>
          <w:szCs w:val="18"/>
        </w:rPr>
      </w:pPr>
      <w:r w:rsidRPr="00A81AAF">
        <w:rPr>
          <w:rFonts w:cs="Calibri"/>
          <w:i/>
          <w:sz w:val="18"/>
          <w:szCs w:val="18"/>
        </w:rPr>
        <w:t xml:space="preserve">This material was made possible by funds received from Grant Number </w:t>
      </w:r>
      <w:r w:rsidR="00306D76">
        <w:rPr>
          <w:rFonts w:cs="Calibri"/>
          <w:i/>
          <w:sz w:val="18"/>
          <w:szCs w:val="18"/>
        </w:rPr>
        <w:t>14</w:t>
      </w:r>
      <w:r w:rsidRPr="00A81AAF">
        <w:rPr>
          <w:rFonts w:cs="Calibri"/>
          <w:i/>
          <w:sz w:val="18"/>
          <w:szCs w:val="18"/>
        </w:rPr>
        <w:t>-1</w:t>
      </w:r>
      <w:r w:rsidR="00306D76">
        <w:rPr>
          <w:rFonts w:cs="Calibri"/>
          <w:i/>
          <w:sz w:val="18"/>
          <w:szCs w:val="18"/>
        </w:rPr>
        <w:t>0214</w:t>
      </w:r>
      <w:r w:rsidRPr="00A81AAF">
        <w:rPr>
          <w:rFonts w:cs="Calibri"/>
          <w:i/>
          <w:sz w:val="18"/>
          <w:szCs w:val="18"/>
        </w:rPr>
        <w:t xml:space="preserve"> with the California Department of Public Health, California Tobacco Control Program. </w:t>
      </w:r>
    </w:p>
    <w:p w14:paraId="0182EF70" w14:textId="77777777" w:rsidR="00A81AAF" w:rsidRPr="00A81AAF" w:rsidRDefault="00A81AAF" w:rsidP="00BA2809">
      <w:pPr>
        <w:framePr w:w="7648" w:h="2159" w:hRule="exact" w:hSpace="187" w:vSpace="187" w:wrap="around" w:vAnchor="text" w:hAnchor="page" w:x="2274" w:y="281"/>
        <w:widowControl w:val="0"/>
        <w:pBdr>
          <w:top w:val="single" w:sz="2" w:space="6" w:color="D9D9D9"/>
          <w:left w:val="single" w:sz="2" w:space="6" w:color="D9D9D9"/>
          <w:bottom w:val="single" w:sz="2" w:space="6" w:color="D9D9D9"/>
          <w:right w:val="single" w:sz="2" w:space="6" w:color="D9D9D9"/>
        </w:pBdr>
        <w:shd w:val="clear" w:color="auto" w:fill="D9D9D9" w:themeFill="background1" w:themeFillShade="D9"/>
        <w:autoSpaceDE w:val="0"/>
        <w:autoSpaceDN w:val="0"/>
        <w:adjustRightInd w:val="0"/>
        <w:spacing w:line="240" w:lineRule="auto"/>
        <w:ind w:left="450"/>
        <w:rPr>
          <w:rFonts w:cs="Calibri"/>
          <w:i/>
          <w:sz w:val="18"/>
          <w:szCs w:val="18"/>
        </w:rPr>
      </w:pPr>
    </w:p>
    <w:p w14:paraId="17285324" w14:textId="324A18D9" w:rsidR="00A81AAF" w:rsidRPr="00A81AAF" w:rsidRDefault="00A81AAF" w:rsidP="00BA2809">
      <w:pPr>
        <w:framePr w:w="7648" w:h="2159" w:hRule="exact" w:hSpace="187" w:vSpace="187" w:wrap="around" w:vAnchor="text" w:hAnchor="page" w:x="2274" w:y="281"/>
        <w:widowControl w:val="0"/>
        <w:pBdr>
          <w:top w:val="single" w:sz="2" w:space="6" w:color="D9D9D9"/>
          <w:left w:val="single" w:sz="2" w:space="6" w:color="D9D9D9"/>
          <w:bottom w:val="single" w:sz="2" w:space="6" w:color="D9D9D9"/>
          <w:right w:val="single" w:sz="2" w:space="6" w:color="D9D9D9"/>
        </w:pBdr>
        <w:shd w:val="clear" w:color="auto" w:fill="D9D9D9" w:themeFill="background1" w:themeFillShade="D9"/>
        <w:autoSpaceDE w:val="0"/>
        <w:autoSpaceDN w:val="0"/>
        <w:adjustRightInd w:val="0"/>
        <w:spacing w:line="240" w:lineRule="auto"/>
        <w:ind w:left="450"/>
        <w:rPr>
          <w:rFonts w:cs="Calibri"/>
          <w:i/>
          <w:sz w:val="18"/>
          <w:szCs w:val="18"/>
        </w:rPr>
      </w:pPr>
      <w:r w:rsidRPr="00A81AAF">
        <w:rPr>
          <w:rFonts w:cs="Calibri"/>
          <w:i/>
          <w:sz w:val="18"/>
          <w:szCs w:val="18"/>
        </w:rPr>
        <w:t>© 201</w:t>
      </w:r>
      <w:r w:rsidR="00C944E3">
        <w:rPr>
          <w:rFonts w:cs="Calibri"/>
          <w:i/>
          <w:sz w:val="18"/>
          <w:szCs w:val="18"/>
        </w:rPr>
        <w:t>8</w:t>
      </w:r>
      <w:r w:rsidRPr="00A81AAF">
        <w:rPr>
          <w:rFonts w:cs="Calibri"/>
          <w:i/>
          <w:sz w:val="18"/>
          <w:szCs w:val="18"/>
        </w:rPr>
        <w:t xml:space="preserve"> California Department of Public Health. This material may not be reproduced or disseminated without prior written permission from the California Department of Public Health.</w:t>
      </w:r>
    </w:p>
    <w:p w14:paraId="010A4014" w14:textId="77777777" w:rsidR="00A81AAF" w:rsidRPr="00A81AAF" w:rsidRDefault="00A81AAF" w:rsidP="00BA2809">
      <w:pPr>
        <w:framePr w:w="7648" w:h="2159" w:hRule="exact" w:hSpace="187" w:vSpace="187" w:wrap="around" w:vAnchor="text" w:hAnchor="page" w:x="2274" w:y="281"/>
        <w:widowControl w:val="0"/>
        <w:pBdr>
          <w:top w:val="single" w:sz="2" w:space="6" w:color="D9D9D9"/>
          <w:left w:val="single" w:sz="2" w:space="6" w:color="D9D9D9"/>
          <w:bottom w:val="single" w:sz="2" w:space="6" w:color="D9D9D9"/>
          <w:right w:val="single" w:sz="2" w:space="6" w:color="D9D9D9"/>
        </w:pBdr>
        <w:shd w:val="clear" w:color="auto" w:fill="D9D9D9" w:themeFill="background1" w:themeFillShade="D9"/>
        <w:autoSpaceDE w:val="0"/>
        <w:autoSpaceDN w:val="0"/>
        <w:adjustRightInd w:val="0"/>
        <w:spacing w:line="240" w:lineRule="auto"/>
        <w:ind w:left="450"/>
        <w:rPr>
          <w:rFonts w:cs="Calibri"/>
          <w:i/>
          <w:sz w:val="18"/>
          <w:szCs w:val="18"/>
        </w:rPr>
      </w:pPr>
    </w:p>
    <w:p w14:paraId="0148E1DE" w14:textId="77777777" w:rsidR="00A81AAF" w:rsidRPr="00A81AAF" w:rsidRDefault="00A81AAF" w:rsidP="00BA2809">
      <w:pPr>
        <w:pStyle w:val="disclamerbox"/>
        <w:framePr w:w="7648" w:h="2159" w:hRule="exact" w:wrap="around" w:hAnchor="page" w:x="2274" w:y="281"/>
        <w:pBdr>
          <w:top w:val="single" w:sz="2" w:space="6" w:color="D9D9D9"/>
          <w:left w:val="single" w:sz="2" w:space="6" w:color="D9D9D9"/>
          <w:bottom w:val="single" w:sz="2" w:space="6" w:color="D9D9D9"/>
          <w:right w:val="single" w:sz="2" w:space="6" w:color="D9D9D9"/>
        </w:pBdr>
        <w:shd w:val="clear" w:color="auto" w:fill="D9D9D9" w:themeFill="background1" w:themeFillShade="D9"/>
        <w:tabs>
          <w:tab w:val="left" w:pos="450"/>
          <w:tab w:val="left" w:pos="1530"/>
          <w:tab w:val="left" w:pos="2340"/>
        </w:tabs>
        <w:spacing w:line="240" w:lineRule="auto"/>
        <w:ind w:left="450" w:right="0"/>
        <w:rPr>
          <w:rFonts w:ascii="Times New Roman" w:hAnsi="Times New Roman"/>
          <w:kern w:val="28"/>
          <w:szCs w:val="18"/>
        </w:rPr>
      </w:pPr>
      <w:r w:rsidRPr="00A81AAF">
        <w:rPr>
          <w:rFonts w:ascii="Times New Roman" w:hAnsi="Times New Roman"/>
          <w:kern w:val="28"/>
          <w:szCs w:val="1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640DB9D3" w14:textId="77777777" w:rsidR="0052517F" w:rsidRPr="00D64094" w:rsidRDefault="0052517F" w:rsidP="00D9266D">
      <w:pPr>
        <w:pStyle w:val="Heading3"/>
        <w:spacing w:after="0"/>
      </w:pPr>
      <w:r w:rsidRPr="00D64094">
        <w:br w:type="page"/>
      </w:r>
      <w:r w:rsidRPr="00D64094">
        <w:lastRenderedPageBreak/>
        <w:t>Introduction</w:t>
      </w:r>
    </w:p>
    <w:p w14:paraId="4FABFCC4" w14:textId="369298A2" w:rsidR="0052517F" w:rsidRDefault="0052517F" w:rsidP="00D9266D">
      <w:pPr>
        <w:pStyle w:val="BasicParagraph"/>
        <w:spacing w:before="120" w:after="120"/>
      </w:pPr>
      <w:r>
        <w:t xml:space="preserve">ChangeLab Solutions’ </w:t>
      </w:r>
      <w:r w:rsidR="00F0179E" w:rsidRPr="00F0179E">
        <w:rPr>
          <w:i/>
        </w:rPr>
        <w:t>Model</w:t>
      </w:r>
      <w:r w:rsidR="00F0179E">
        <w:t xml:space="preserve"> </w:t>
      </w:r>
      <w:r w:rsidR="00F0179E">
        <w:rPr>
          <w:i/>
        </w:rPr>
        <w:t xml:space="preserve">Comprehensive </w:t>
      </w:r>
      <w:r>
        <w:rPr>
          <w:i/>
        </w:rPr>
        <w:t>Tobacco Retailer Licens</w:t>
      </w:r>
      <w:r w:rsidR="00F0179E">
        <w:rPr>
          <w:i/>
        </w:rPr>
        <w:t>ing Ordinance</w:t>
      </w:r>
      <w:r>
        <w:t xml:space="preserve"> </w:t>
      </w:r>
      <w:r w:rsidR="00F0179E">
        <w:t xml:space="preserve">(“Model Ordinance”) </w:t>
      </w:r>
      <w:r>
        <w:t xml:space="preserve">is designed to </w:t>
      </w:r>
      <w:r w:rsidR="00F0179E">
        <w:rPr>
          <w:sz w:val="23"/>
          <w:szCs w:val="23"/>
        </w:rPr>
        <w:t xml:space="preserve">assist California cities and counties interested in establishing or strengthening a local tobacco retailer licensing (“TRL”) program and further regulating the tobacco retail environment. Communities have adopted TRL laws to ensure compliance with local business standards, reduce youth access to tobacco products, limit the negative public health and equity effects associated with tobacco use, and enforce local, state, and federal tobacco control laws. </w:t>
      </w:r>
      <w:r w:rsidR="00F0179E">
        <w:t>T</w:t>
      </w:r>
      <w:r>
        <w:t xml:space="preserve">he </w:t>
      </w:r>
      <w:r w:rsidR="00F0179E">
        <w:t>Model O</w:t>
      </w:r>
      <w:r>
        <w:t>rdinance can be used as a vehicle for optional “</w:t>
      </w:r>
      <w:r w:rsidR="00F0179E">
        <w:t>p</w:t>
      </w:r>
      <w:r>
        <w:t xml:space="preserve">lug-in” policies that enhance the ordinance. For example, communities can use the </w:t>
      </w:r>
      <w:r w:rsidR="00F0179E">
        <w:t>p</w:t>
      </w:r>
      <w:r>
        <w:t>lug-ins to control the density or location of tobacco retailers, to prohibit certain types of businesses from selling tobacco, or to regulate sales of certain products</w:t>
      </w:r>
      <w:r w:rsidR="00F0179E">
        <w:t xml:space="preserve"> (the June 2018 revision of the Model Ordinance incorporates many of these plug-ins)</w:t>
      </w:r>
      <w:r>
        <w:t>.</w:t>
      </w:r>
    </w:p>
    <w:p w14:paraId="47971830" w14:textId="1043612B" w:rsidR="0052517F" w:rsidRDefault="0052517F" w:rsidP="00D9266D">
      <w:pPr>
        <w:pStyle w:val="BasicParagraph"/>
        <w:spacing w:before="120" w:after="120"/>
      </w:pPr>
      <w:r>
        <w:t xml:space="preserve">The </w:t>
      </w:r>
      <w:r w:rsidR="00F0179E">
        <w:t>p</w:t>
      </w:r>
      <w:r>
        <w:t xml:space="preserve">lug-ins were developed to address a variety of concerns reported by communities throughout California. For each </w:t>
      </w:r>
      <w:r w:rsidR="00F0179E">
        <w:t>p</w:t>
      </w:r>
      <w:r>
        <w:t>lug-in, we have provided</w:t>
      </w:r>
      <w:r w:rsidR="008F0A2C">
        <w:t xml:space="preserve"> model</w:t>
      </w:r>
      <w:r>
        <w:t xml:space="preserve"> findings that support the adoption of the policy, as well as model language that can be incorporated into your community’s existing tobacco retailer licensing ordinance.</w:t>
      </w:r>
    </w:p>
    <w:p w14:paraId="14A9147C" w14:textId="532B4B3B" w:rsidR="0052517F" w:rsidRDefault="0052517F" w:rsidP="00D9266D">
      <w:pPr>
        <w:pStyle w:val="BasicParagraph"/>
        <w:spacing w:before="120" w:after="240"/>
      </w:pPr>
      <w:r>
        <w:t xml:space="preserve">Although the </w:t>
      </w:r>
      <w:r w:rsidR="00F0179E">
        <w:t>p</w:t>
      </w:r>
      <w:r>
        <w:t xml:space="preserve">lug-in provisions are intended to be incorporated into the Model Ordinance, some of them can be enacted independently, with revisions. Adopting a </w:t>
      </w:r>
      <w:r w:rsidR="00F0179E">
        <w:t>p</w:t>
      </w:r>
      <w:r>
        <w:t xml:space="preserve">lug-in provision both as part of a licensing ordinance and as a separate ordinance may provide additional enforcement options. Please consult </w:t>
      </w:r>
      <w:r w:rsidR="00F0179E">
        <w:t xml:space="preserve">ChangeLab Solutions or </w:t>
      </w:r>
      <w:r>
        <w:t xml:space="preserve">your local government attorney if you want to incorporate any of the </w:t>
      </w:r>
      <w:r w:rsidR="00F0179E">
        <w:t>p</w:t>
      </w:r>
      <w:r>
        <w:t xml:space="preserve">lug-in provisions into your existing licensing ordinance and/or adopt the provisions as a separate ordinance. </w:t>
      </w:r>
    </w:p>
    <w:p w14:paraId="3583A566" w14:textId="77777777" w:rsidR="0052517F" w:rsidRPr="00526375" w:rsidRDefault="0052517F" w:rsidP="00D9266D">
      <w:pPr>
        <w:pStyle w:val="Heading3"/>
        <w:spacing w:after="0"/>
      </w:pPr>
      <w:r w:rsidRPr="00526375">
        <w:t>How to Use These Plug-ins</w:t>
      </w:r>
    </w:p>
    <w:p w14:paraId="722823C8" w14:textId="72B32614" w:rsidR="0052517F" w:rsidRPr="009671A4" w:rsidRDefault="0052517F" w:rsidP="00D9266D">
      <w:pPr>
        <w:pStyle w:val="BasicParagraph"/>
        <w:spacing w:before="120" w:after="120"/>
      </w:pPr>
      <w:r w:rsidRPr="009671A4">
        <w:t xml:space="preserve">When adding these </w:t>
      </w:r>
      <w:r w:rsidR="00F0179E">
        <w:t>p</w:t>
      </w:r>
      <w:r w:rsidRPr="009671A4">
        <w:t xml:space="preserve">lug-ins to ChangeLab Solutions’ Model </w:t>
      </w:r>
      <w:r>
        <w:t xml:space="preserve">Ordinance, </w:t>
      </w:r>
      <w:r w:rsidRPr="009671A4">
        <w:t xml:space="preserve">fill in any blanks that have been provided (e.g., [ ____ ] ) to customize the language </w:t>
      </w:r>
      <w:r>
        <w:t>to your local code</w:t>
      </w:r>
      <w:r w:rsidRPr="009671A4">
        <w:t>. Some options are followed by comments describing the legal provisions in more de</w:t>
      </w:r>
      <w:r>
        <w:t>tail. Some degree of customization</w:t>
      </w:r>
      <w:r w:rsidRPr="009671A4">
        <w:t xml:space="preserve"> is always necessary to make an ordinance consistent with a community’s existing laws. Note that if a term is capitalized in the </w:t>
      </w:r>
      <w:r w:rsidR="00F0179E">
        <w:t>p</w:t>
      </w:r>
      <w:r w:rsidRPr="009671A4">
        <w:t>lug-in, it is a term that is defined in that provision or in Chan</w:t>
      </w:r>
      <w:r>
        <w:t>geLab Solutions’ Model</w:t>
      </w:r>
      <w:r w:rsidRPr="009671A4">
        <w:t xml:space="preserve"> Ordinance. </w:t>
      </w:r>
    </w:p>
    <w:p w14:paraId="3A9B409A" w14:textId="30D67AA1" w:rsidR="0052517F" w:rsidRDefault="0052517F" w:rsidP="00D9266D">
      <w:pPr>
        <w:pStyle w:val="BasicParagraph"/>
        <w:spacing w:before="120" w:after="120"/>
      </w:pPr>
      <w:r w:rsidRPr="009671A4">
        <w:t xml:space="preserve">After adding these </w:t>
      </w:r>
      <w:r w:rsidR="00F0179E">
        <w:t>p</w:t>
      </w:r>
      <w:r w:rsidRPr="009671A4">
        <w:t xml:space="preserve">lug-in provisions to the tobacco retailer licensing ordinance, please verify that all the internal references to other sections are correct. Your city attorney or county counsel will likely be the best person to accomplish this for you. If you have questions about how to adapt these </w:t>
      </w:r>
      <w:r w:rsidR="00F0179E">
        <w:t>p</w:t>
      </w:r>
      <w:r w:rsidRPr="009671A4">
        <w:t xml:space="preserve">lug-ins for your community, please contact ChangeLab Solutions through our website at </w:t>
      </w:r>
      <w:r w:rsidRPr="001F797E">
        <w:rPr>
          <w:i/>
          <w:color w:val="0000FF"/>
        </w:rPr>
        <w:t>www.changelabsolutions.org/tobaccoquestions</w:t>
      </w:r>
      <w:r w:rsidRPr="009671A4">
        <w:t xml:space="preserve">. </w:t>
      </w:r>
    </w:p>
    <w:p w14:paraId="305FD49D" w14:textId="520A62D8" w:rsidR="00F0179E" w:rsidRDefault="0052517F" w:rsidP="00D9266D">
      <w:pPr>
        <w:pStyle w:val="BasicParagraph"/>
        <w:spacing w:before="120" w:after="240"/>
      </w:pPr>
      <w:r>
        <w:t xml:space="preserve">There are </w:t>
      </w:r>
      <w:r w:rsidR="00015056">
        <w:t>four</w:t>
      </w:r>
      <w:r>
        <w:t xml:space="preserve"> categories of </w:t>
      </w:r>
      <w:r w:rsidR="00F0179E">
        <w:t>p</w:t>
      </w:r>
      <w:r>
        <w:t>lug-ins, which are described below: (1) policies that limit the businesses eligible for a tobacco retailer license; (2) policies that further restrict the products that tobacco retailers can sell and the purchasers to whom they can sell; (3) policies that provide additional options for enforci</w:t>
      </w:r>
      <w:r w:rsidR="00015056">
        <w:t xml:space="preserve">ng licensing laws; and (4) policies that regulate the price of tobacco </w:t>
      </w:r>
      <w:r w:rsidR="00015056">
        <w:lastRenderedPageBreak/>
        <w:t>products.</w:t>
      </w:r>
      <w:r>
        <w:t xml:space="preserve">     </w:t>
      </w:r>
    </w:p>
    <w:p w14:paraId="676C50F1" w14:textId="77777777" w:rsidR="0052517F" w:rsidRPr="00685E07" w:rsidRDefault="0052517F" w:rsidP="00D9266D">
      <w:pPr>
        <w:pStyle w:val="Heading3"/>
        <w:spacing w:after="0"/>
      </w:pPr>
      <w:r>
        <w:t xml:space="preserve">Part I: </w:t>
      </w:r>
      <w:r w:rsidRPr="005C54F5">
        <w:t>Which Businesses Are Eligible for a Tobacco Retailer License?</w:t>
      </w:r>
      <w:r>
        <w:t xml:space="preserve"> </w:t>
      </w:r>
    </w:p>
    <w:p w14:paraId="1E5F19D6" w14:textId="1291E910" w:rsidR="00A81AAF" w:rsidRDefault="0052517F" w:rsidP="00D9266D">
      <w:pPr>
        <w:pStyle w:val="BasicParagraph"/>
        <w:spacing w:before="120" w:after="120"/>
      </w:pPr>
      <w:r>
        <w:t xml:space="preserve">Part I contains several </w:t>
      </w:r>
      <w:r w:rsidR="00F0179E">
        <w:t>p</w:t>
      </w:r>
      <w:r w:rsidRPr="009671A4">
        <w:t xml:space="preserve">lug-ins </w:t>
      </w:r>
      <w:r>
        <w:t xml:space="preserve">that restrict the types of businesses and locations </w:t>
      </w:r>
      <w:r w:rsidRPr="009671A4">
        <w:t xml:space="preserve">eligible for a tobacco retailer license. </w:t>
      </w:r>
      <w:r>
        <w:t xml:space="preserve">For example, a jurisdiction could restrict tobacco sales near schools or prohibit pharmacies from selling tobacco products. </w:t>
      </w:r>
      <w:r w:rsidRPr="009671A4">
        <w:t>Limiting w</w:t>
      </w:r>
      <w:r>
        <w:t xml:space="preserve">here tobacco is sold can curtail youth </w:t>
      </w:r>
      <w:r w:rsidRPr="009671A4">
        <w:t>access to tobacc</w:t>
      </w:r>
      <w:r>
        <w:t>o products, target</w:t>
      </w:r>
      <w:r w:rsidRPr="009671A4">
        <w:t xml:space="preserve"> enforceme</w:t>
      </w:r>
      <w:r>
        <w:t xml:space="preserve">nt of the licensing provisions, and combat social perceptions that tobacco use is normal or acceptable. </w:t>
      </w:r>
    </w:p>
    <w:p w14:paraId="5549016B" w14:textId="4BD98E2B" w:rsidR="0052517F" w:rsidRDefault="0052517F" w:rsidP="00D9266D">
      <w:pPr>
        <w:pStyle w:val="BasicParagraph"/>
        <w:spacing w:before="120" w:after="120"/>
      </w:pPr>
      <w:r>
        <w:t xml:space="preserve">Several of these </w:t>
      </w:r>
      <w:r w:rsidR="00F0179E">
        <w:t>p</w:t>
      </w:r>
      <w:r>
        <w:t>lug-ins restrict</w:t>
      </w:r>
      <w:r w:rsidRPr="009671A4">
        <w:t xml:space="preserve"> tobacco sales based on </w:t>
      </w:r>
      <w:r>
        <w:t xml:space="preserve">a retailer’s proposed location. As a result, they may affect how your city or </w:t>
      </w:r>
      <w:r w:rsidRPr="009671A4">
        <w:t>county i</w:t>
      </w:r>
      <w:r>
        <w:t>mplements its zoning ordinance. I</w:t>
      </w:r>
      <w:r w:rsidRPr="009671A4">
        <w:t xml:space="preserve">t may be appropriate for an ordinance adopting these </w:t>
      </w:r>
      <w:r w:rsidR="00F0179E">
        <w:t>p</w:t>
      </w:r>
      <w:r w:rsidRPr="009671A4">
        <w:t>lug-ins to amend the community’s zoning ordinance to reflect, or perhaps to cro</w:t>
      </w:r>
      <w:r>
        <w:t xml:space="preserve">ss-reference, the language of the </w:t>
      </w:r>
      <w:r w:rsidR="00F0179E">
        <w:t>p</w:t>
      </w:r>
      <w:r>
        <w:t>lug-ins</w:t>
      </w:r>
      <w:r w:rsidRPr="009671A4">
        <w:t>. Such integration will ensure that planning dec</w:t>
      </w:r>
      <w:r>
        <w:t xml:space="preserve">isions take </w:t>
      </w:r>
      <w:r w:rsidRPr="009671A4">
        <w:t>tobacco retailing restriction</w:t>
      </w:r>
      <w:r>
        <w:t>s</w:t>
      </w:r>
      <w:r w:rsidRPr="009671A4">
        <w:t xml:space="preserve"> into account when considering convenience stores, gas stations, and other uses that could involve tobacco sales.</w:t>
      </w:r>
      <w:r>
        <w:t xml:space="preserve"> For more information, see ChangeLab Solutions’ memo </w:t>
      </w:r>
      <w:r w:rsidRPr="00ED06F0">
        <w:rPr>
          <w:i/>
        </w:rPr>
        <w:t>Municipal Authority to Regulate the Location and Operation of Tobacco Retailers</w:t>
      </w:r>
      <w:r>
        <w:t xml:space="preserve">, available at </w:t>
      </w:r>
      <w:r w:rsidRPr="001F797E">
        <w:rPr>
          <w:i/>
          <w:color w:val="0000FF"/>
        </w:rPr>
        <w:t>www.changelabsolutions.org/publications/location-tobacco-retailers</w:t>
      </w:r>
      <w:r>
        <w:t xml:space="preserve">. </w:t>
      </w:r>
    </w:p>
    <w:p w14:paraId="5C2F3909" w14:textId="773EF3A1" w:rsidR="0052517F" w:rsidRPr="00D9266D" w:rsidRDefault="0052517F" w:rsidP="00D9266D">
      <w:pPr>
        <w:pStyle w:val="BasicParagraph"/>
        <w:spacing w:before="120" w:after="240"/>
      </w:pPr>
      <w:r>
        <w:t xml:space="preserve">The eligibility </w:t>
      </w:r>
      <w:r w:rsidR="00F0179E">
        <w:t>p</w:t>
      </w:r>
      <w:r>
        <w:t>lug-ins can</w:t>
      </w:r>
      <w:r w:rsidRPr="009671A4">
        <w:t xml:space="preserve"> add new restrictions o</w:t>
      </w:r>
      <w:r>
        <w:t>n retailers who currently have</w:t>
      </w:r>
      <w:r w:rsidRPr="009671A4">
        <w:t xml:space="preserve"> license</w:t>
      </w:r>
      <w:r>
        <w:t>s</w:t>
      </w:r>
      <w:r w:rsidRPr="009671A4">
        <w:t xml:space="preserve"> to sell tobacco products. Communities will</w:t>
      </w:r>
      <w:r>
        <w:t xml:space="preserve"> need to decide how to treat these </w:t>
      </w:r>
      <w:r w:rsidRPr="009671A4">
        <w:t>existing license-holders. There are several approaches.</w:t>
      </w:r>
      <w:r>
        <w:t xml:space="preserve"> For example, a community could</w:t>
      </w:r>
      <w:r w:rsidRPr="009671A4">
        <w:t xml:space="preserve"> “grandfather” exis</w:t>
      </w:r>
      <w:r>
        <w:t>ting tobacco r</w:t>
      </w:r>
      <w:r w:rsidRPr="009671A4">
        <w:t xml:space="preserve">etailers—that is, allow them to continue to operate </w:t>
      </w:r>
      <w:r>
        <w:t xml:space="preserve">until the retailer lets its license </w:t>
      </w:r>
      <w:r w:rsidRPr="009671A4">
        <w:t>l</w:t>
      </w:r>
      <w:r>
        <w:t>apse, closes for more than 60</w:t>
      </w:r>
      <w:r w:rsidRPr="009671A4">
        <w:t xml:space="preserve"> days, or changes its busi</w:t>
      </w:r>
      <w:r>
        <w:t xml:space="preserve">ness operation significantly. Alternatively, communities can phase out existing retailers through a lottery system or other mechanism. Communities that want to explore alternatives to grandfathering existing retailers should </w:t>
      </w:r>
      <w:r w:rsidRPr="009671A4">
        <w:t xml:space="preserve">contact ChangeLab Solutions at </w:t>
      </w:r>
      <w:r w:rsidRPr="001F797E">
        <w:rPr>
          <w:i/>
          <w:color w:val="0000FF"/>
        </w:rPr>
        <w:t>www.changelabsolutions.org/tobaccoquestions</w:t>
      </w:r>
      <w:r w:rsidRPr="009671A4">
        <w:t>.</w:t>
      </w:r>
      <w:r>
        <w:t xml:space="preserve"> </w:t>
      </w:r>
    </w:p>
    <w:p w14:paraId="1AABE650" w14:textId="77777777" w:rsidR="0052517F" w:rsidRPr="000F15E8" w:rsidRDefault="0052517F" w:rsidP="00D9266D">
      <w:pPr>
        <w:pStyle w:val="Heading3"/>
        <w:spacing w:after="0"/>
      </w:pPr>
      <w:r>
        <w:t xml:space="preserve">Part II: </w:t>
      </w:r>
      <w:r w:rsidRPr="005C54F5">
        <w:t>What Are the Additional Requirements for Licensed Tobacco Retailers?</w:t>
      </w:r>
    </w:p>
    <w:p w14:paraId="237BE0B4" w14:textId="76EAB399" w:rsidR="0052517F" w:rsidRPr="00D9266D" w:rsidRDefault="0052517F" w:rsidP="00D9266D">
      <w:pPr>
        <w:pStyle w:val="BasicParagraph"/>
        <w:spacing w:before="120" w:after="240"/>
      </w:pPr>
      <w:r>
        <w:t xml:space="preserve">As a condition of selling tobacco products, local governments can require retailers to comply with provisions that may help further reduce the initiation of tobacco use among young people. Part II of this document includes </w:t>
      </w:r>
      <w:r w:rsidR="00F0179E">
        <w:t>p</w:t>
      </w:r>
      <w:r>
        <w:t>lug-ins that create additional requirement</w:t>
      </w:r>
      <w:r w:rsidR="001407AE">
        <w:t>s for tobacco retailers. These p</w:t>
      </w:r>
      <w:r>
        <w:t xml:space="preserve">lug-ins address </w:t>
      </w:r>
      <w:r w:rsidR="00A83CDE">
        <w:t>drug paraphernalia</w:t>
      </w:r>
      <w:r>
        <w:t xml:space="preserve"> </w:t>
      </w:r>
      <w:r w:rsidR="004E4F88">
        <w:t>and signage</w:t>
      </w:r>
      <w:r>
        <w:t xml:space="preserve">.   </w:t>
      </w:r>
    </w:p>
    <w:p w14:paraId="6268213F" w14:textId="77777777" w:rsidR="0052517F" w:rsidRDefault="0052517F" w:rsidP="00D9266D">
      <w:pPr>
        <w:pStyle w:val="Heading3"/>
        <w:spacing w:after="0"/>
      </w:pPr>
      <w:r>
        <w:t xml:space="preserve">Part III: </w:t>
      </w:r>
      <w:r w:rsidRPr="005C54F5">
        <w:t>What Are Other Options for Enforcing Tobacco Retailer Licensing Laws?</w:t>
      </w:r>
    </w:p>
    <w:p w14:paraId="05790F71" w14:textId="6033DADE" w:rsidR="00A61926" w:rsidRDefault="0052517F" w:rsidP="00D9266D">
      <w:pPr>
        <w:spacing w:before="120" w:after="240" w:line="288" w:lineRule="auto"/>
      </w:pPr>
      <w:r>
        <w:t xml:space="preserve">Part III of this document includes a </w:t>
      </w:r>
      <w:r w:rsidR="00F0179E">
        <w:t>p</w:t>
      </w:r>
      <w:r>
        <w:t xml:space="preserve">lug-in that provides additional options for enforcing a tobacco retailer licensing ordinance. ChangeLab Solutions’ Model Ordinance includes mandatory penalties for violations of the licensing provisions. This </w:t>
      </w:r>
      <w:r w:rsidR="00F0179E">
        <w:t>p</w:t>
      </w:r>
      <w:r>
        <w:t>lug-in is designed to assist cities and counties that want discretion to impose penalties that are different from those in the Model Ordinance, such as</w:t>
      </w:r>
      <w:r w:rsidRPr="00B071EA">
        <w:t xml:space="preserve"> </w:t>
      </w:r>
      <w:r>
        <w:t>fining a retailer instead of suspending the</w:t>
      </w:r>
      <w:r w:rsidRPr="00B071EA">
        <w:t xml:space="preserve"> retailer’s license.</w:t>
      </w:r>
    </w:p>
    <w:p w14:paraId="737EE368" w14:textId="77777777" w:rsidR="00015056" w:rsidRDefault="00015056" w:rsidP="00D9266D">
      <w:pPr>
        <w:spacing w:before="120" w:after="240" w:line="288" w:lineRule="auto"/>
      </w:pPr>
    </w:p>
    <w:p w14:paraId="5EBF6822" w14:textId="679D61FA" w:rsidR="007E5D52" w:rsidRDefault="007E5D52" w:rsidP="007E5D52">
      <w:pPr>
        <w:pStyle w:val="Heading3"/>
        <w:spacing w:after="0"/>
      </w:pPr>
      <w:r>
        <w:lastRenderedPageBreak/>
        <w:t xml:space="preserve">Part IV: </w:t>
      </w:r>
      <w:r w:rsidRPr="007E5D52">
        <w:t>What are Pricing-Related Requirements for Licensed Tobacco Retailers?</w:t>
      </w:r>
    </w:p>
    <w:p w14:paraId="057951EB" w14:textId="77777777" w:rsidR="007E5D52" w:rsidRPr="008B4DF1" w:rsidRDefault="007E5D52" w:rsidP="007E5D52">
      <w:pPr>
        <w:pStyle w:val="BasicParagraph"/>
        <w:spacing w:after="120"/>
      </w:pPr>
      <w:r>
        <w:t xml:space="preserve">Part IV of this document includes three additional options for regulating the price of tobacco products. </w:t>
      </w:r>
      <w:r w:rsidRPr="008B4DF1">
        <w:t>The three policy options are:</w:t>
      </w:r>
    </w:p>
    <w:p w14:paraId="1A484DBC" w14:textId="19355BD5" w:rsidR="007E5D52" w:rsidRPr="008B4DF1" w:rsidRDefault="007E5D52" w:rsidP="007E5D52">
      <w:pPr>
        <w:pStyle w:val="bullets-abc"/>
        <w:numPr>
          <w:ilvl w:val="0"/>
          <w:numId w:val="61"/>
        </w:numPr>
        <w:tabs>
          <w:tab w:val="left" w:pos="810"/>
        </w:tabs>
        <w:ind w:left="720"/>
      </w:pPr>
      <w:r w:rsidRPr="008B4DF1">
        <w:t xml:space="preserve">A prohibition on </w:t>
      </w:r>
      <w:r>
        <w:t xml:space="preserve">redemption of tobacco discounts, </w:t>
      </w:r>
      <w:r w:rsidRPr="008B4DF1">
        <w:t>coupons</w:t>
      </w:r>
      <w:r>
        <w:t>, and promotions</w:t>
      </w:r>
      <w:r w:rsidRPr="008B4DF1">
        <w:t>;</w:t>
      </w:r>
    </w:p>
    <w:p w14:paraId="62DAE2F6" w14:textId="77777777" w:rsidR="007E5D52" w:rsidRPr="008B4DF1" w:rsidRDefault="007E5D52" w:rsidP="007E5D52">
      <w:pPr>
        <w:pStyle w:val="bullets-abc"/>
        <w:numPr>
          <w:ilvl w:val="0"/>
          <w:numId w:val="61"/>
        </w:numPr>
        <w:tabs>
          <w:tab w:val="left" w:pos="810"/>
        </w:tabs>
        <w:ind w:left="720"/>
      </w:pPr>
      <w:r w:rsidRPr="008B4DF1">
        <w:t>An establishment of a minimum package size for little cigars and cigars; and</w:t>
      </w:r>
    </w:p>
    <w:p w14:paraId="44FA5FA5" w14:textId="450BF1E2" w:rsidR="001407AE" w:rsidRPr="007E5D52" w:rsidRDefault="007E5D52" w:rsidP="007E5D52">
      <w:pPr>
        <w:pStyle w:val="bullets-abc"/>
        <w:numPr>
          <w:ilvl w:val="0"/>
          <w:numId w:val="61"/>
        </w:numPr>
        <w:tabs>
          <w:tab w:val="left" w:pos="810"/>
        </w:tabs>
        <w:spacing w:after="240"/>
        <w:ind w:left="720"/>
      </w:pPr>
      <w:r w:rsidRPr="008B4DF1">
        <w:t>An establishment of</w:t>
      </w:r>
      <w:r>
        <w:t xml:space="preserve"> a minimum price for cigarettes, </w:t>
      </w:r>
      <w:r w:rsidRPr="008B4DF1">
        <w:t>little cigars</w:t>
      </w:r>
      <w:r>
        <w:t>, and cigars</w:t>
      </w:r>
      <w:r w:rsidRPr="008B4DF1">
        <w:t>.</w:t>
      </w:r>
    </w:p>
    <w:p w14:paraId="10522317" w14:textId="60B2C347" w:rsidR="00A61926" w:rsidRPr="00076BE2" w:rsidRDefault="00A61926" w:rsidP="00D9266D">
      <w:pPr>
        <w:pStyle w:val="Heading3"/>
        <w:spacing w:after="0"/>
      </w:pPr>
      <w:r w:rsidRPr="00076BE2">
        <w:t xml:space="preserve">Changes </w:t>
      </w:r>
      <w:r w:rsidR="00C778E8">
        <w:t>in the November 2014 Version</w:t>
      </w:r>
    </w:p>
    <w:p w14:paraId="6AADFD14" w14:textId="188799D0" w:rsidR="00CC6A61" w:rsidRDefault="00A61926" w:rsidP="00D9266D">
      <w:pPr>
        <w:pStyle w:val="BasicParagraph"/>
        <w:spacing w:before="120" w:after="240"/>
      </w:pPr>
      <w:r w:rsidRPr="00076BE2">
        <w:t xml:space="preserve">This version </w:t>
      </w:r>
      <w:r>
        <w:t xml:space="preserve">includes an update to the Plug-In </w:t>
      </w:r>
      <w:r w:rsidRPr="00076BE2">
        <w:rPr>
          <w:i/>
        </w:rPr>
        <w:t>Establishment of a Minimum Pack Size for Little Cigars and Cigars</w:t>
      </w:r>
      <w:r>
        <w:rPr>
          <w:i/>
        </w:rPr>
        <w:t xml:space="preserve">. </w:t>
      </w:r>
      <w:r w:rsidR="00C778E8">
        <w:t>The Plug-In was updated to: (1) require little cigars to be sold in packages of 20 little cigars; and (2) allow an exception for cigars that are above a certain price threshold (e.g., “premium cigars”).</w:t>
      </w:r>
      <w:r w:rsidRPr="00A61926">
        <w:t xml:space="preserve"> </w:t>
      </w:r>
    </w:p>
    <w:p w14:paraId="2FD2D3F0" w14:textId="2A37683A" w:rsidR="00F0179E" w:rsidRPr="00F0179E" w:rsidRDefault="00F0179E" w:rsidP="00D9266D">
      <w:pPr>
        <w:pStyle w:val="Heading3"/>
        <w:spacing w:after="0"/>
      </w:pPr>
      <w:r w:rsidRPr="00F0179E">
        <w:t xml:space="preserve">Changes in the </w:t>
      </w:r>
      <w:r w:rsidR="0002282F">
        <w:t>July</w:t>
      </w:r>
      <w:r w:rsidRPr="00F0179E">
        <w:t xml:space="preserve"> 2018 Version</w:t>
      </w:r>
    </w:p>
    <w:p w14:paraId="461978B3" w14:textId="4364832E" w:rsidR="0052517F" w:rsidRPr="0070562A" w:rsidRDefault="00F0179E" w:rsidP="00D9266D">
      <w:pPr>
        <w:pStyle w:val="BasicParagraph"/>
        <w:spacing w:before="120" w:after="240"/>
      </w:pPr>
      <w:r w:rsidRPr="00F0179E">
        <w:t>This version includes technical amendments to align with recent changes to state and federal tobacco control laws. It also</w:t>
      </w:r>
      <w:r w:rsidR="00116662">
        <w:t xml:space="preserve"> incorporates the pricing-related plug-ins previously maintained in a separate document and</w:t>
      </w:r>
      <w:r w:rsidRPr="00F0179E">
        <w:t xml:space="preserve"> removes the plug-in</w:t>
      </w:r>
      <w:r w:rsidR="003B2965">
        <w:t>s</w:t>
      </w:r>
      <w:r w:rsidRPr="00F0179E">
        <w:t xml:space="preserve"> </w:t>
      </w:r>
      <w:r w:rsidR="003B2965">
        <w:t>to: (1) limit</w:t>
      </w:r>
      <w:r w:rsidRPr="00F0179E">
        <w:t xml:space="preserve"> tobacco sales to off-sale alcohol retailers</w:t>
      </w:r>
      <w:r w:rsidR="003B2965">
        <w:t>;</w:t>
      </w:r>
      <w:r w:rsidRPr="00F0179E">
        <w:t xml:space="preserve"> and </w:t>
      </w:r>
      <w:r w:rsidR="003B2965">
        <w:t>(2) prohibit significant tobacco retailers. T</w:t>
      </w:r>
      <w:r w:rsidRPr="00F0179E">
        <w:t>hese plug-in</w:t>
      </w:r>
      <w:r w:rsidR="003B2965">
        <w:t>s remain available upon request</w:t>
      </w:r>
      <w:r w:rsidRPr="00F0179E">
        <w:t xml:space="preserve">. </w:t>
      </w:r>
      <w:r w:rsidR="003B2965">
        <w:t xml:space="preserve">Importantly, this version does </w:t>
      </w:r>
      <w:r w:rsidR="003B2965">
        <w:rPr>
          <w:i/>
        </w:rPr>
        <w:t xml:space="preserve">not </w:t>
      </w:r>
      <w:r w:rsidR="003B2965">
        <w:t xml:space="preserve">include substantive revisions to the relevant background information, findings, or citations. For the most current background information, findings, and citations, please see the ChangeLab Solutions’ </w:t>
      </w:r>
      <w:r w:rsidR="003B2965" w:rsidRPr="00F0179E">
        <w:rPr>
          <w:i/>
        </w:rPr>
        <w:t>Model</w:t>
      </w:r>
      <w:r w:rsidR="003B2965">
        <w:t xml:space="preserve"> </w:t>
      </w:r>
      <w:r w:rsidR="003B2965">
        <w:rPr>
          <w:i/>
        </w:rPr>
        <w:t xml:space="preserve">Comprehensive Tobacco Retailer Licensing Ordinance, </w:t>
      </w:r>
      <w:r w:rsidR="003B2965">
        <w:t xml:space="preserve">available at </w:t>
      </w:r>
      <w:hyperlink r:id="rId7" w:history="1">
        <w:r w:rsidR="003B2965" w:rsidRPr="00603078">
          <w:rPr>
            <w:rStyle w:val="Hyperlink"/>
          </w:rPr>
          <w:t>http://changelabsolutions.org/publications/model-TRL-Ordinance</w:t>
        </w:r>
      </w:hyperlink>
      <w:r w:rsidR="003B2965">
        <w:t xml:space="preserve">. </w:t>
      </w:r>
      <w:r w:rsidRPr="00F0179E">
        <w:t xml:space="preserve">Please </w:t>
      </w:r>
      <w:hyperlink r:id="rId8" w:history="1">
        <w:r w:rsidRPr="003B2965">
          <w:rPr>
            <w:rStyle w:val="Hyperlink"/>
          </w:rPr>
          <w:t>contact</w:t>
        </w:r>
      </w:hyperlink>
      <w:r w:rsidRPr="00F0179E">
        <w:t xml:space="preserve"> ChangeLab Solutions if you have questions regarding these plug-in policies.</w:t>
      </w:r>
      <w:r w:rsidR="0052517F" w:rsidRPr="00502782">
        <w:rPr>
          <w:sz w:val="28"/>
        </w:rPr>
        <w:br w:type="page"/>
      </w:r>
    </w:p>
    <w:p w14:paraId="5A38550D" w14:textId="77777777" w:rsidR="0052517F" w:rsidRDefault="0052517F" w:rsidP="0052517F">
      <w:pPr>
        <w:pStyle w:val="BasicParagraph"/>
        <w:rPr>
          <w:sz w:val="28"/>
        </w:rPr>
      </w:pPr>
    </w:p>
    <w:p w14:paraId="3E23AE63" w14:textId="77777777" w:rsidR="0052517F" w:rsidRDefault="0052517F" w:rsidP="0052517F">
      <w:pPr>
        <w:pStyle w:val="BasicParagraph"/>
        <w:rPr>
          <w:sz w:val="28"/>
        </w:rPr>
      </w:pPr>
    </w:p>
    <w:p w14:paraId="79E5DD8F" w14:textId="77777777" w:rsidR="0052517F" w:rsidRDefault="00813FEF" w:rsidP="0052517F">
      <w:pPr>
        <w:pStyle w:val="BasicParagraph"/>
        <w:rPr>
          <w:sz w:val="28"/>
        </w:rPr>
      </w:pPr>
      <w:r>
        <w:rPr>
          <w:noProof/>
          <w:lang w:bidi="ar-SA"/>
        </w:rPr>
        <mc:AlternateContent>
          <mc:Choice Requires="wps">
            <w:drawing>
              <wp:anchor distT="0" distB="0" distL="114300" distR="114300" simplePos="0" relativeHeight="251663360" behindDoc="0" locked="0" layoutInCell="1" allowOverlap="1" wp14:anchorId="4A1164F5" wp14:editId="185AF255">
                <wp:simplePos x="0" y="0"/>
                <wp:positionH relativeFrom="column">
                  <wp:posOffset>-1091565</wp:posOffset>
                </wp:positionH>
                <wp:positionV relativeFrom="paragraph">
                  <wp:posOffset>215900</wp:posOffset>
                </wp:positionV>
                <wp:extent cx="7835265" cy="2037080"/>
                <wp:effectExtent l="635" t="0" r="0" b="0"/>
                <wp:wrapTight wrapText="bothSides">
                  <wp:wrapPolygon edited="0">
                    <wp:start x="-26" y="0"/>
                    <wp:lineTo x="-26" y="21398"/>
                    <wp:lineTo x="21600" y="21398"/>
                    <wp:lineTo x="21600" y="0"/>
                    <wp:lineTo x="-26" y="0"/>
                  </wp:wrapPolygon>
                </wp:wrapTight>
                <wp:docPr id="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B66AF03" w14:textId="77777777" w:rsidR="00F41922" w:rsidRDefault="00F41922" w:rsidP="00E17BB7">
                            <w:pPr>
                              <w:pStyle w:val="Center"/>
                              <w:widowControl/>
                              <w:spacing w:before="440"/>
                              <w:ind w:left="2430"/>
                              <w:jc w:val="left"/>
                              <w:rPr>
                                <w:rFonts w:ascii="Arial" w:hAnsi="Arial"/>
                                <w:b/>
                                <w:color w:val="FFFFFF" w:themeColor="background1"/>
                                <w:sz w:val="60"/>
                              </w:rPr>
                            </w:pPr>
                            <w:r>
                              <w:rPr>
                                <w:rFonts w:ascii="Arial" w:hAnsi="Arial"/>
                                <w:b/>
                                <w:color w:val="FFFFFF" w:themeColor="background1"/>
                                <w:sz w:val="60"/>
                              </w:rPr>
                              <w:t>Part I:</w:t>
                            </w:r>
                          </w:p>
                          <w:p w14:paraId="1D54D837" w14:textId="77777777" w:rsidR="00F41922" w:rsidRPr="00E17BB7" w:rsidRDefault="00F41922" w:rsidP="005D7C2E">
                            <w:pPr>
                              <w:pStyle w:val="Center"/>
                              <w:widowControl/>
                              <w:ind w:left="2430" w:right="891"/>
                              <w:jc w:val="left"/>
                              <w:rPr>
                                <w:rFonts w:ascii="Arial" w:hAnsi="Arial"/>
                                <w:b/>
                                <w:color w:val="FFFFFF" w:themeColor="background1"/>
                                <w:sz w:val="48"/>
                              </w:rPr>
                            </w:pPr>
                            <w:r w:rsidRPr="00E17BB7">
                              <w:rPr>
                                <w:rFonts w:ascii="Arial" w:hAnsi="Arial"/>
                                <w:b/>
                                <w:color w:val="FFFFFF" w:themeColor="background1"/>
                                <w:sz w:val="48"/>
                              </w:rPr>
                              <w:t>Which Businesses Are Eligible for a Tobacco Retailer License</w:t>
                            </w:r>
                            <w:r>
                              <w:rPr>
                                <w:rFonts w:ascii="Arial" w:hAnsi="Arial"/>
                                <w:b/>
                                <w:color w:val="FFFFFF" w:themeColor="background1"/>
                                <w:sz w:val="48"/>
                              </w:rPr>
                              <w:t>?</w:t>
                            </w:r>
                          </w:p>
                          <w:p w14:paraId="5AF76C74" w14:textId="77777777" w:rsidR="00F41922" w:rsidRPr="00FC726B" w:rsidRDefault="00F41922" w:rsidP="005D7C2E">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1164F5" id="Text Box 16" o:spid="_x0000_s1027" type="#_x0000_t202" style="position:absolute;margin-left:-85.95pt;margin-top:17pt;width:616.95pt;height:16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" fillcolor="#00598e" stroked="f">
                <v:fill opacity="46517f"/>
                <v:textbox inset=",7.2pt,,7.2pt">
                  <w:txbxContent>
                    <w:p w14:paraId="2B66AF03" w14:textId="77777777" w:rsidR="00F41922" w:rsidRDefault="00F41922" w:rsidP="00E17BB7">
                      <w:pPr>
                        <w:pStyle w:val="Center"/>
                        <w:widowControl/>
                        <w:spacing w:before="440"/>
                        <w:ind w:left="2430"/>
                        <w:jc w:val="left"/>
                        <w:rPr>
                          <w:rFonts w:ascii="Arial" w:hAnsi="Arial"/>
                          <w:b/>
                          <w:color w:val="FFFFFF" w:themeColor="background1"/>
                          <w:sz w:val="60"/>
                        </w:rPr>
                      </w:pPr>
                      <w:r>
                        <w:rPr>
                          <w:rFonts w:ascii="Arial" w:hAnsi="Arial"/>
                          <w:b/>
                          <w:color w:val="FFFFFF" w:themeColor="background1"/>
                          <w:sz w:val="60"/>
                        </w:rPr>
                        <w:t>Part I:</w:t>
                      </w:r>
                    </w:p>
                    <w:p w14:paraId="1D54D837" w14:textId="77777777" w:rsidR="00F41922" w:rsidRPr="00E17BB7" w:rsidRDefault="00F41922" w:rsidP="005D7C2E">
                      <w:pPr>
                        <w:pStyle w:val="Center"/>
                        <w:widowControl/>
                        <w:ind w:left="2430" w:right="891"/>
                        <w:jc w:val="left"/>
                        <w:rPr>
                          <w:rFonts w:ascii="Arial" w:hAnsi="Arial"/>
                          <w:b/>
                          <w:color w:val="FFFFFF" w:themeColor="background1"/>
                          <w:sz w:val="48"/>
                        </w:rPr>
                      </w:pPr>
                      <w:r w:rsidRPr="00E17BB7">
                        <w:rPr>
                          <w:rFonts w:ascii="Arial" w:hAnsi="Arial"/>
                          <w:b/>
                          <w:color w:val="FFFFFF" w:themeColor="background1"/>
                          <w:sz w:val="48"/>
                        </w:rPr>
                        <w:t>Which Businesses Are Eligible for a Tobacco Retailer License</w:t>
                      </w:r>
                      <w:r>
                        <w:rPr>
                          <w:rFonts w:ascii="Arial" w:hAnsi="Arial"/>
                          <w:b/>
                          <w:color w:val="FFFFFF" w:themeColor="background1"/>
                          <w:sz w:val="48"/>
                        </w:rPr>
                        <w:t>?</w:t>
                      </w:r>
                    </w:p>
                    <w:p w14:paraId="5AF76C74" w14:textId="77777777" w:rsidR="00F41922" w:rsidRPr="00FC726B" w:rsidRDefault="00F41922" w:rsidP="005D7C2E">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0271AFBD" w14:textId="77777777" w:rsidR="0052517F" w:rsidRDefault="0052517F" w:rsidP="0052517F">
      <w:pPr>
        <w:pStyle w:val="BasicParagraph"/>
        <w:rPr>
          <w:sz w:val="28"/>
        </w:rPr>
      </w:pPr>
    </w:p>
    <w:p w14:paraId="5E6F91A4" w14:textId="77777777" w:rsidR="000E7A79" w:rsidRDefault="000E7A79" w:rsidP="005D7C2E">
      <w:pPr>
        <w:pStyle w:val="Heading2"/>
        <w:ind w:left="810"/>
      </w:pPr>
    </w:p>
    <w:p w14:paraId="79333252" w14:textId="7579944F" w:rsidR="0052517F" w:rsidRPr="005D7C2E" w:rsidRDefault="00A81AAF" w:rsidP="005D7C2E">
      <w:pPr>
        <w:pStyle w:val="Heading2"/>
        <w:ind w:left="810"/>
      </w:pPr>
      <w:r>
        <w:t xml:space="preserve">Tobacco </w:t>
      </w:r>
      <w:r w:rsidR="0052517F" w:rsidRPr="005D7C2E">
        <w:t>Free Pharmacies</w:t>
      </w:r>
      <w:r w:rsidR="0086342F">
        <w:t>*</w:t>
      </w:r>
    </w:p>
    <w:p w14:paraId="3C1E5A4B" w14:textId="543B9E7F" w:rsidR="0052517F" w:rsidRPr="005D7C2E" w:rsidRDefault="0052517F" w:rsidP="005D7C2E">
      <w:pPr>
        <w:pStyle w:val="Heading2"/>
        <w:ind w:left="810"/>
      </w:pPr>
      <w:r w:rsidRPr="005D7C2E">
        <w:t>Restricting Tobacco Retailers Near Schools</w:t>
      </w:r>
      <w:r w:rsidR="0086342F">
        <w:t>*</w:t>
      </w:r>
    </w:p>
    <w:p w14:paraId="737AB54D" w14:textId="0E3C5B76" w:rsidR="0052517F" w:rsidRPr="005D7C2E" w:rsidRDefault="0052517F" w:rsidP="005D7C2E">
      <w:pPr>
        <w:pStyle w:val="Heading2"/>
        <w:ind w:left="810"/>
      </w:pPr>
      <w:r w:rsidRPr="005D7C2E">
        <w:t>Reducing Density of Tobacco Retailers, by Location</w:t>
      </w:r>
      <w:r w:rsidR="0086342F">
        <w:t>*</w:t>
      </w:r>
      <w:r w:rsidRPr="005D7C2E">
        <w:t xml:space="preserve"> </w:t>
      </w:r>
    </w:p>
    <w:p w14:paraId="458A44CE" w14:textId="3C8D71DE" w:rsidR="0052517F" w:rsidRPr="005D7C2E" w:rsidRDefault="0052517F" w:rsidP="005D7C2E">
      <w:pPr>
        <w:pStyle w:val="Heading2"/>
        <w:ind w:left="810"/>
      </w:pPr>
      <w:r w:rsidRPr="005D7C2E">
        <w:t>Reducing Density of Tobacco Retailers, by Population</w:t>
      </w:r>
      <w:r w:rsidR="0086342F">
        <w:t>*</w:t>
      </w:r>
      <w:r w:rsidRPr="005D7C2E">
        <w:t xml:space="preserve"> </w:t>
      </w:r>
    </w:p>
    <w:p w14:paraId="6321633D" w14:textId="77777777" w:rsidR="0052517F" w:rsidRPr="005D7C2E" w:rsidRDefault="0052517F" w:rsidP="005D7C2E">
      <w:pPr>
        <w:pStyle w:val="Heading2"/>
        <w:ind w:left="810"/>
      </w:pPr>
      <w:r w:rsidRPr="005D7C2E">
        <w:t xml:space="preserve">No Tobacco Sales at Restaurants and Bars </w:t>
      </w:r>
    </w:p>
    <w:p w14:paraId="11CBE77B" w14:textId="77777777" w:rsidR="0052517F" w:rsidRPr="00D64094" w:rsidRDefault="0052517F" w:rsidP="005D7C2E">
      <w:pPr>
        <w:pStyle w:val="Heading2"/>
        <w:ind w:left="810"/>
      </w:pPr>
      <w:r w:rsidRPr="005D7C2E">
        <w:t>No Tobacco Sales at Businesses That Allow Smoking</w:t>
      </w:r>
    </w:p>
    <w:p w14:paraId="19562DBD" w14:textId="77777777" w:rsidR="0086342F" w:rsidRDefault="0086342F" w:rsidP="00F0179E">
      <w:pPr>
        <w:pStyle w:val="Heading2"/>
        <w:spacing w:after="120"/>
      </w:pPr>
    </w:p>
    <w:p w14:paraId="10709AA3" w14:textId="4762558F" w:rsidR="003B2965" w:rsidRDefault="0086342F" w:rsidP="003B2965">
      <w:pPr>
        <w:pStyle w:val="Heading2"/>
        <w:spacing w:after="120"/>
        <w:jc w:val="center"/>
        <w:rPr>
          <w:color w:val="000000" w:themeColor="text1"/>
        </w:rPr>
      </w:pPr>
      <w:r w:rsidRPr="003B2965">
        <w:rPr>
          <w:color w:val="000000" w:themeColor="text1"/>
        </w:rPr>
        <w:t xml:space="preserve">* </w:t>
      </w:r>
      <w:r w:rsidR="003B2965">
        <w:rPr>
          <w:color w:val="000000" w:themeColor="text1"/>
        </w:rPr>
        <w:t>Plug-in included in the June 2018 Model Ordinance</w:t>
      </w:r>
    </w:p>
    <w:p w14:paraId="567C115B" w14:textId="4AE92AF8" w:rsidR="0052517F" w:rsidRPr="003B2965" w:rsidRDefault="0052517F" w:rsidP="003B2965">
      <w:pPr>
        <w:pStyle w:val="Heading2"/>
        <w:spacing w:after="120"/>
        <w:rPr>
          <w:color w:val="000000" w:themeColor="text1"/>
        </w:rPr>
      </w:pPr>
      <w:r w:rsidRPr="00502782">
        <w:br w:type="page"/>
      </w:r>
      <w:r w:rsidR="00A81AAF">
        <w:lastRenderedPageBreak/>
        <w:t xml:space="preserve">Tobacco </w:t>
      </w:r>
      <w:r w:rsidRPr="00D64094">
        <w:t>Free Pharmacies</w:t>
      </w:r>
      <w:r w:rsidR="0086342F">
        <w:t>*</w:t>
      </w:r>
    </w:p>
    <w:p w14:paraId="70B2A852" w14:textId="5DC8C84C" w:rsidR="0052517F" w:rsidRDefault="0052517F" w:rsidP="00F0179E">
      <w:pPr>
        <w:pStyle w:val="BasicParagraph"/>
        <w:spacing w:before="120" w:after="120"/>
      </w:pPr>
      <w:r>
        <w:t xml:space="preserve">The sale of tobacco products at stores containing pharmacies may convey a mixed </w:t>
      </w:r>
      <w:r w:rsidR="0001244D">
        <w:t xml:space="preserve">message to consumers, who </w:t>
      </w:r>
      <w:r>
        <w:t xml:space="preserve">rely on these businesses for health-related services. Because stores </w:t>
      </w:r>
      <w:r w:rsidR="0001244D">
        <w:t>containing pharmacies</w:t>
      </w:r>
      <w:r>
        <w:t xml:space="preserve"> provide health-related information to the public, communities may be concerned that the sale of tobacco at these stores conveys a</w:t>
      </w:r>
      <w:r w:rsidR="00F41922">
        <w:t>n</w:t>
      </w:r>
      <w:r>
        <w:t xml:space="preserve"> </w:t>
      </w:r>
      <w:r w:rsidR="00F41922">
        <w:t xml:space="preserve">implied </w:t>
      </w:r>
      <w:r>
        <w:t xml:space="preserve">approval of these products. Further, stores containing pharmacies often stock tobacco products near cessation aids, compromising the efforts of people who are trying to quit. This </w:t>
      </w:r>
      <w:r w:rsidR="00C944E3">
        <w:t>p</w:t>
      </w:r>
      <w:r>
        <w:t>lug-in addresses these concerns by prohibiting businesses that contain pharmacies from obtaining a tobacco retailer license.</w:t>
      </w:r>
    </w:p>
    <w:p w14:paraId="10F050F2" w14:textId="77777777" w:rsidR="0052517F" w:rsidRDefault="0052517F" w:rsidP="00F0179E">
      <w:pPr>
        <w:pStyle w:val="BasicParagraph"/>
        <w:spacing w:before="120" w:after="240"/>
      </w:pPr>
      <w:r>
        <w:t>Several court cases have</w:t>
      </w:r>
      <w:r w:rsidRPr="00977388">
        <w:t xml:space="preserve"> established that a California city or county may enact a law banning the sale of tobacco in stores that contain pharmacies so long as the law does not treat similar stores containing pharmacies differently from one another. San Francisco’s law prohibiting tobacco sales in pharmacies</w:t>
      </w:r>
      <w:r>
        <w:t>, enacted in 2008,</w:t>
      </w:r>
      <w:r w:rsidRPr="00977388">
        <w:t xml:space="preserve"> survived several lawsuits, including constitutional challenges based on the First Amendment and Equal Protection guarantees. </w:t>
      </w:r>
      <w:r w:rsidRPr="009671A4">
        <w:rPr>
          <w:i/>
        </w:rPr>
        <w:t>Philip Morris USA v. City and County of San Francisco</w:t>
      </w:r>
      <w:r>
        <w:t xml:space="preserve">, 345 F. App’x 276 (9th Cir. 2009); </w:t>
      </w:r>
      <w:r w:rsidRPr="009671A4">
        <w:rPr>
          <w:i/>
        </w:rPr>
        <w:t>Safeway Inc. v. City &amp; County of San Francisco</w:t>
      </w:r>
      <w:r w:rsidRPr="00977388">
        <w:t>, 797 F. Supp. 2d 964 (N.D. Cal. 2011)</w:t>
      </w:r>
      <w:r>
        <w:t xml:space="preserve">; </w:t>
      </w:r>
      <w:r w:rsidRPr="009671A4">
        <w:rPr>
          <w:i/>
        </w:rPr>
        <w:t>Walgreen Co. v. City &amp; County of San Francisco</w:t>
      </w:r>
      <w:r w:rsidRPr="00977388">
        <w:t>, 185 Cal. App. 4th 42</w:t>
      </w:r>
      <w:r>
        <w:t>4, 110 Cal. Rptr. 3d 498 (2010)</w:t>
      </w:r>
      <w:r w:rsidRPr="00977388">
        <w:t>.</w:t>
      </w:r>
    </w:p>
    <w:p w14:paraId="04602B5E" w14:textId="3F832665" w:rsidR="003B2965" w:rsidRDefault="0086342F" w:rsidP="00F0179E">
      <w:pPr>
        <w:pStyle w:val="BasicParagraph"/>
        <w:spacing w:before="120" w:after="240"/>
        <w:rPr>
          <w:b/>
        </w:rPr>
      </w:pPr>
      <w:r>
        <w:rPr>
          <w:b/>
        </w:rPr>
        <w:t>*</w:t>
      </w:r>
      <w:r w:rsidRPr="0086342F">
        <w:rPr>
          <w:b/>
        </w:rPr>
        <w:t xml:space="preserve">Note: </w:t>
      </w:r>
      <w:r w:rsidR="003B2965">
        <w:rPr>
          <w:b/>
        </w:rPr>
        <w:t>The June 2018 Model Ordinance incorporates this plug-in.</w:t>
      </w:r>
    </w:p>
    <w:p w14:paraId="6E5E10D4" w14:textId="3BC9F9F6" w:rsidR="0052517F" w:rsidRDefault="0052517F" w:rsidP="00F0179E">
      <w:pPr>
        <w:pStyle w:val="BasicParagraph"/>
        <w:spacing w:before="240" w:after="240"/>
        <w:rPr>
          <w:i/>
        </w:rPr>
      </w:pPr>
      <w:r w:rsidRPr="005D7C2E">
        <w:rPr>
          <w:b/>
          <w:u w:val="single"/>
        </w:rPr>
        <w:t>Amendments to ChangeLab Solutions’ Model Ordinance</w:t>
      </w:r>
    </w:p>
    <w:p w14:paraId="29B888B5" w14:textId="77777777" w:rsidR="0052517F" w:rsidRDefault="0052517F" w:rsidP="00F0179E">
      <w:pPr>
        <w:pStyle w:val="BasicParagraph"/>
        <w:spacing w:before="240" w:after="120"/>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27614C9D" w14:textId="23C2AD61" w:rsidR="0052517F" w:rsidRDefault="0052517F" w:rsidP="00F0179E">
      <w:pPr>
        <w:pStyle w:val="BasicParagraph"/>
        <w:spacing w:before="120" w:after="120"/>
        <w:ind w:firstLine="360"/>
      </w:pPr>
      <w:r w:rsidRPr="00F0179E">
        <w:rPr>
          <w:b/>
        </w:rPr>
        <w:t>WHEREAS,</w:t>
      </w:r>
      <w:r>
        <w:t xml:space="preserve"> </w:t>
      </w:r>
      <w:r>
        <w:rPr>
          <w:rFonts w:cs="Calibri"/>
        </w:rPr>
        <w:t>b</w:t>
      </w:r>
      <w:r w:rsidRPr="00F124DC">
        <w:rPr>
          <w:rFonts w:cs="Calibri"/>
        </w:rPr>
        <w:t>y selling tobacco products, pharmacies</w:t>
      </w:r>
      <w:r>
        <w:rPr>
          <w:rFonts w:cs="Calibri"/>
        </w:rPr>
        <w:t xml:space="preserve"> reinforce positive social perceptions of smoking, convey </w:t>
      </w:r>
      <w:r w:rsidR="00F41922">
        <w:rPr>
          <w:rFonts w:cs="Calibri"/>
        </w:rPr>
        <w:t xml:space="preserve">implied </w:t>
      </w:r>
      <w:r>
        <w:rPr>
          <w:rFonts w:cs="Calibri"/>
        </w:rPr>
        <w:t>approval of tobacco use, and send a message that it is not so dangerous to smoke;</w:t>
      </w:r>
      <w:r>
        <w:rPr>
          <w:rStyle w:val="EndnoteReference"/>
          <w:rFonts w:cs="Calibri"/>
        </w:rPr>
        <w:endnoteReference w:id="1"/>
      </w:r>
      <w:r>
        <w:rPr>
          <w:rFonts w:cs="Calibri"/>
          <w:vertAlign w:val="superscript"/>
        </w:rPr>
        <w:t xml:space="preserve"> </w:t>
      </w:r>
      <w:r w:rsidRPr="00A6283D">
        <w:rPr>
          <w:rFonts w:cs="Calibri"/>
        </w:rPr>
        <w:t>and</w:t>
      </w:r>
    </w:p>
    <w:p w14:paraId="5AC4FA1A" w14:textId="77777777" w:rsidR="0052517F" w:rsidRDefault="0052517F" w:rsidP="00F0179E">
      <w:pPr>
        <w:pStyle w:val="BasicParagraph"/>
        <w:spacing w:before="120" w:after="120"/>
        <w:ind w:firstLine="360"/>
      </w:pPr>
      <w:r w:rsidRPr="00F0179E">
        <w:rPr>
          <w:b/>
        </w:rPr>
        <w:t>WHEREAS,</w:t>
      </w:r>
      <w:r>
        <w:t xml:space="preserve"> The Tobacco Education and Research Oversight Committee for California, as well as the American Pharmacists Association, the California Pharmacists Association, and the California Medical Association have called for the adoption of state and local prohibitions of tobacco sales in drug stores and pharmacies;</w:t>
      </w:r>
      <w:r>
        <w:rPr>
          <w:rStyle w:val="EndnoteReference"/>
        </w:rPr>
        <w:endnoteReference w:id="2"/>
      </w:r>
      <w:r>
        <w:t xml:space="preserve"> and</w:t>
      </w:r>
      <w:r w:rsidRPr="00B23EAC">
        <w:t xml:space="preserve"> </w:t>
      </w:r>
    </w:p>
    <w:p w14:paraId="51BB93D5" w14:textId="77777777" w:rsidR="0052517F" w:rsidRDefault="0052517F" w:rsidP="00F0179E">
      <w:pPr>
        <w:pStyle w:val="BasicParagraph"/>
        <w:spacing w:before="120" w:after="120"/>
        <w:ind w:firstLine="360"/>
        <w:rPr>
          <w:rFonts w:cs="Calibri"/>
        </w:rPr>
      </w:pPr>
      <w:r w:rsidRPr="00F0179E">
        <w:rPr>
          <w:b/>
        </w:rPr>
        <w:t>WHEREAS,</w:t>
      </w:r>
      <w:r>
        <w:t xml:space="preserve"> </w:t>
      </w:r>
      <w:r>
        <w:rPr>
          <w:rFonts w:cs="Calibri"/>
        </w:rPr>
        <w:t>more than</w:t>
      </w:r>
      <w:r w:rsidRPr="00972B1E">
        <w:rPr>
          <w:rFonts w:cs="Calibri"/>
        </w:rPr>
        <w:t xml:space="preserve"> 95 percent of </w:t>
      </w:r>
      <w:r>
        <w:rPr>
          <w:rFonts w:cs="Calibri"/>
        </w:rPr>
        <w:t xml:space="preserve">consumers have </w:t>
      </w:r>
      <w:r w:rsidRPr="00972B1E">
        <w:rPr>
          <w:rFonts w:cs="Calibri"/>
        </w:rPr>
        <w:t xml:space="preserve">said they would continue shopping at </w:t>
      </w:r>
      <w:r>
        <w:rPr>
          <w:rFonts w:cs="Calibri"/>
        </w:rPr>
        <w:t>drug</w:t>
      </w:r>
      <w:r w:rsidRPr="00972B1E">
        <w:rPr>
          <w:rFonts w:cs="Calibri"/>
        </w:rPr>
        <w:t xml:space="preserve">stores </w:t>
      </w:r>
      <w:r>
        <w:rPr>
          <w:rFonts w:cs="Calibri"/>
        </w:rPr>
        <w:t xml:space="preserve">that became tobacco-free </w:t>
      </w:r>
      <w:r w:rsidRPr="00972B1E">
        <w:rPr>
          <w:rFonts w:cs="Calibri"/>
        </w:rPr>
        <w:t>as much or more often</w:t>
      </w:r>
      <w:r>
        <w:rPr>
          <w:rFonts w:cs="Calibri"/>
        </w:rPr>
        <w:t>;</w:t>
      </w:r>
      <w:r>
        <w:rPr>
          <w:rStyle w:val="EndnoteReference"/>
          <w:rFonts w:cs="Calibri"/>
        </w:rPr>
        <w:endnoteReference w:id="3"/>
      </w:r>
      <w:r>
        <w:rPr>
          <w:rFonts w:cs="Calibri"/>
        </w:rPr>
        <w:t xml:space="preserve"> and</w:t>
      </w:r>
    </w:p>
    <w:p w14:paraId="24232ACC" w14:textId="77777777" w:rsidR="008961FC" w:rsidRDefault="0052517F" w:rsidP="00F0179E">
      <w:pPr>
        <w:pStyle w:val="BasicParagraph"/>
        <w:spacing w:before="120" w:after="120"/>
        <w:ind w:firstLine="360"/>
      </w:pPr>
      <w:r w:rsidRPr="00F0179E">
        <w:rPr>
          <w:rFonts w:cs="Calibri"/>
          <w:b/>
        </w:rPr>
        <w:t>WHEREAS,</w:t>
      </w:r>
      <w:r>
        <w:rPr>
          <w:rFonts w:cs="Calibri"/>
        </w:rPr>
        <w:t xml:space="preserve"> children </w:t>
      </w:r>
      <w:r w:rsidRPr="00F124DC">
        <w:rPr>
          <w:rFonts w:cs="Calibri"/>
        </w:rPr>
        <w:t>are particularly influenced by cues suggesting that smoking is acceptable</w:t>
      </w:r>
      <w:r>
        <w:rPr>
          <w:rFonts w:cs="Calibri"/>
        </w:rPr>
        <w:t>;</w:t>
      </w:r>
      <w:r>
        <w:rPr>
          <w:rStyle w:val="EndnoteReference"/>
          <w:rFonts w:cs="Calibri"/>
        </w:rPr>
        <w:endnoteReference w:id="4"/>
      </w:r>
      <w:r>
        <w:rPr>
          <w:rFonts w:cs="Calibri"/>
        </w:rPr>
        <w:t xml:space="preserve"> and</w:t>
      </w:r>
      <w:r>
        <w:t xml:space="preserve"> </w:t>
      </w:r>
    </w:p>
    <w:tbl>
      <w:tblPr>
        <w:tblStyle w:val="TableGrid"/>
        <w:tblW w:w="9360" w:type="dxa"/>
        <w:tblInd w:w="-5" w:type="dxa"/>
        <w:tblLayout w:type="fixed"/>
        <w:tblCellMar>
          <w:top w:w="144" w:type="dxa"/>
          <w:left w:w="173" w:type="dxa"/>
          <w:bottom w:w="144" w:type="dxa"/>
          <w:right w:w="144" w:type="dxa"/>
        </w:tblCellMar>
        <w:tblLook w:val="0600" w:firstRow="0" w:lastRow="0" w:firstColumn="0" w:lastColumn="0" w:noHBand="1" w:noVBand="1"/>
      </w:tblPr>
      <w:tblGrid>
        <w:gridCol w:w="9360"/>
      </w:tblGrid>
      <w:tr w:rsidR="008961FC" w14:paraId="13A5C0EC" w14:textId="77777777" w:rsidTr="00F0179E">
        <w:trPr>
          <w:trHeight w:val="359"/>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42D9478" w14:textId="77777777" w:rsidR="008961FC" w:rsidRPr="0071510D" w:rsidRDefault="008961FC" w:rsidP="005F4990">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961FC">
              <w:rPr>
                <w:rFonts w:ascii="Arial" w:hAnsi="Arial" w:cs="Arial"/>
                <w:sz w:val="20"/>
                <w:szCs w:val="20"/>
                <w:lang w:bidi="ar-SA"/>
              </w:rPr>
              <w:t>Additional findings could include local information regarding tobacco sales by businesses containing pharmacies, such as the number of such businesses that have illegally</w:t>
            </w:r>
            <w:r>
              <w:rPr>
                <w:rFonts w:ascii="Arial" w:hAnsi="Arial" w:cs="Arial"/>
                <w:sz w:val="20"/>
                <w:szCs w:val="20"/>
                <w:lang w:bidi="ar-SA"/>
              </w:rPr>
              <w:t xml:space="preserve"> sold tobacco products to youth.</w:t>
            </w:r>
          </w:p>
        </w:tc>
      </w:tr>
    </w:tbl>
    <w:p w14:paraId="58E6E4FD" w14:textId="77777777" w:rsidR="008961FC" w:rsidRDefault="008961FC" w:rsidP="008961FC">
      <w:pPr>
        <w:pStyle w:val="BasicParagraph"/>
        <w:spacing w:before="240" w:after="120"/>
      </w:pPr>
      <w:r>
        <w:br w:type="page"/>
      </w:r>
    </w:p>
    <w:p w14:paraId="2CEBB426" w14:textId="77777777" w:rsidR="0052517F" w:rsidRDefault="0052517F" w:rsidP="00F0179E">
      <w:pPr>
        <w:pStyle w:val="BasicParagraph"/>
        <w:spacing w:before="240" w:after="120"/>
        <w:rPr>
          <w:i/>
        </w:rPr>
      </w:pPr>
      <w:r w:rsidRPr="00825E2C">
        <w:rPr>
          <w:i/>
        </w:rPr>
        <w:lastRenderedPageBreak/>
        <w:t xml:space="preserve">In </w:t>
      </w:r>
      <w:r w:rsidRPr="008333A2">
        <w:rPr>
          <w:b/>
        </w:rPr>
        <w:t>SECTION II:</w:t>
      </w:r>
    </w:p>
    <w:p w14:paraId="696AE168" w14:textId="77777777" w:rsidR="0052517F" w:rsidRDefault="0052517F" w:rsidP="00F0179E">
      <w:pPr>
        <w:pStyle w:val="BasicParagraph"/>
        <w:spacing w:before="120" w:after="240"/>
      </w:pPr>
      <w:r w:rsidRPr="00825E2C">
        <w:rPr>
          <w:i/>
        </w:rPr>
        <w:t xml:space="preserve">In </w:t>
      </w:r>
      <w:r w:rsidR="00FC37AD">
        <w:rPr>
          <w:b/>
        </w:rPr>
        <w:t>Sec. [ ____ (*5</w:t>
      </w:r>
      <w:r w:rsidRPr="008333A2">
        <w:rPr>
          <w:b/>
        </w:rPr>
        <w:t>) ]. LIMITS ON ELIGIBILITY FOR A TOBACCO RETAILER LICENSE,</w:t>
      </w:r>
      <w:r w:rsidRPr="00825E2C">
        <w:rPr>
          <w:i/>
        </w:rPr>
        <w:t xml:space="preserve"> add the</w:t>
      </w:r>
      <w:r>
        <w:rPr>
          <w:i/>
        </w:rPr>
        <w:t xml:space="preserve"> following</w:t>
      </w:r>
      <w:r w:rsidRPr="00825E2C">
        <w:rPr>
          <w:i/>
        </w:rPr>
        <w:t xml:space="preserve"> subsection:</w:t>
      </w:r>
    </w:p>
    <w:p w14:paraId="4456372F" w14:textId="77777777" w:rsidR="005A150F" w:rsidRDefault="0052517F" w:rsidP="00F0179E">
      <w:pPr>
        <w:pStyle w:val="BasicParagraph"/>
        <w:spacing w:before="240" w:after="120"/>
        <w:ind w:left="446" w:hanging="446"/>
      </w:pPr>
      <w:r>
        <w:t>(__) PHARMACIES. No license may issue</w:t>
      </w:r>
      <w:r w:rsidR="0055125B">
        <w:t>, and no existing license may be renewed,</w:t>
      </w:r>
      <w:r>
        <w:t xml:space="preserve"> to authorize Tobacco Retailing in a Pharmacy.  For </w:t>
      </w:r>
      <w:r w:rsidR="004D271D">
        <w:t xml:space="preserve">the </w:t>
      </w:r>
      <w:r>
        <w:t>purposes of this subsection, “</w:t>
      </w:r>
      <w:r w:rsidRPr="00984E8E">
        <w:t>Pharmacy</w:t>
      </w:r>
      <w:r>
        <w:t>”</w:t>
      </w:r>
      <w:r w:rsidRPr="00984E8E">
        <w:t xml:space="preserve"> </w:t>
      </w:r>
      <w:r>
        <w:t>means</w:t>
      </w:r>
      <w:r w:rsidRPr="00984E8E">
        <w:t xml:space="preserve"> a</w:t>
      </w:r>
      <w:r>
        <w:t>ny</w:t>
      </w:r>
      <w:r w:rsidRPr="00984E8E">
        <w:t xml:space="preserve"> retail establishment in which the profession of pharmacy </w:t>
      </w:r>
      <w:r>
        <w:t xml:space="preserve">is practiced </w:t>
      </w:r>
      <w:r w:rsidRPr="00984E8E">
        <w:t>by a pharmacist licensed by the State of California in accordance with the Business and Professions Code and where prescri</w:t>
      </w:r>
      <w:r>
        <w:t>ption pharmaceuticals are offered for sale, regardless of whether the retail establishment sells</w:t>
      </w:r>
      <w:r w:rsidRPr="00984E8E">
        <w:t xml:space="preserve"> other retail go</w:t>
      </w:r>
      <w:r>
        <w:t xml:space="preserve">ods in addition to prescription </w:t>
      </w:r>
      <w:r w:rsidRPr="00984E8E">
        <w:t>pharmaceuticals.</w:t>
      </w:r>
    </w:p>
    <w:tbl>
      <w:tblPr>
        <w:tblStyle w:val="TableGrid"/>
        <w:tblW w:w="0" w:type="auto"/>
        <w:tblInd w:w="44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5A150F" w14:paraId="3ED84B4C" w14:textId="77777777" w:rsidTr="00F0179E">
        <w:trPr>
          <w:trHeight w:val="1061"/>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A8FEF33" w14:textId="7E8234E1" w:rsidR="005A150F" w:rsidRPr="0071510D" w:rsidRDefault="005A150F" w:rsidP="00F4192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e sale of t</w:t>
            </w:r>
            <w:r w:rsidRPr="00AF44A6">
              <w:rPr>
                <w:rFonts w:ascii="Arial" w:hAnsi="Arial" w:cs="Arial"/>
                <w:sz w:val="20"/>
                <w:szCs w:val="20"/>
                <w:lang w:bidi="ar-SA"/>
              </w:rPr>
              <w:t xml:space="preserve">obacco </w:t>
            </w:r>
            <w:r>
              <w:rPr>
                <w:rFonts w:ascii="Arial" w:hAnsi="Arial" w:cs="Arial"/>
                <w:sz w:val="20"/>
                <w:szCs w:val="20"/>
                <w:lang w:bidi="ar-SA"/>
              </w:rPr>
              <w:t>p</w:t>
            </w:r>
            <w:r w:rsidRPr="00AF44A6">
              <w:rPr>
                <w:rFonts w:ascii="Arial" w:hAnsi="Arial" w:cs="Arial"/>
                <w:sz w:val="20"/>
                <w:szCs w:val="20"/>
                <w:lang w:bidi="ar-SA"/>
              </w:rPr>
              <w:t xml:space="preserve">roducts at stores containing pharmacies may convey a mixed message to </w:t>
            </w:r>
            <w:r>
              <w:rPr>
                <w:rFonts w:ascii="Arial" w:hAnsi="Arial" w:cs="Arial"/>
                <w:sz w:val="20"/>
                <w:szCs w:val="20"/>
                <w:lang w:bidi="ar-SA"/>
              </w:rPr>
              <w:t>c</w:t>
            </w:r>
            <w:r w:rsidRPr="00AF44A6">
              <w:rPr>
                <w:rFonts w:ascii="Arial" w:hAnsi="Arial" w:cs="Arial"/>
                <w:sz w:val="20"/>
                <w:szCs w:val="20"/>
                <w:lang w:bidi="ar-SA"/>
              </w:rPr>
              <w:t xml:space="preserve">onsumers, who rely on these businesses for health-related services. Because stores containing pharmacies provide health-related information to the public, communities may be concerned that the </w:t>
            </w:r>
            <w:r>
              <w:rPr>
                <w:rFonts w:ascii="Arial" w:hAnsi="Arial" w:cs="Arial"/>
                <w:sz w:val="20"/>
                <w:szCs w:val="20"/>
                <w:lang w:bidi="ar-SA"/>
              </w:rPr>
              <w:t>s</w:t>
            </w:r>
            <w:r w:rsidRPr="00AF44A6">
              <w:rPr>
                <w:rFonts w:ascii="Arial" w:hAnsi="Arial" w:cs="Arial"/>
                <w:sz w:val="20"/>
                <w:szCs w:val="20"/>
                <w:lang w:bidi="ar-SA"/>
              </w:rPr>
              <w:t xml:space="preserve">ale of </w:t>
            </w:r>
            <w:r>
              <w:rPr>
                <w:rFonts w:ascii="Arial" w:hAnsi="Arial" w:cs="Arial"/>
                <w:sz w:val="20"/>
                <w:szCs w:val="20"/>
                <w:lang w:bidi="ar-SA"/>
              </w:rPr>
              <w:t>t</w:t>
            </w:r>
            <w:r w:rsidRPr="00AF44A6">
              <w:rPr>
                <w:rFonts w:ascii="Arial" w:hAnsi="Arial" w:cs="Arial"/>
                <w:sz w:val="20"/>
                <w:szCs w:val="20"/>
                <w:lang w:bidi="ar-SA"/>
              </w:rPr>
              <w:t xml:space="preserve">obacco </w:t>
            </w:r>
            <w:r>
              <w:rPr>
                <w:rFonts w:ascii="Arial" w:hAnsi="Arial" w:cs="Arial"/>
                <w:sz w:val="20"/>
                <w:szCs w:val="20"/>
                <w:lang w:bidi="ar-SA"/>
              </w:rPr>
              <w:t xml:space="preserve">products </w:t>
            </w:r>
            <w:r w:rsidRPr="00AF44A6">
              <w:rPr>
                <w:rFonts w:ascii="Arial" w:hAnsi="Arial" w:cs="Arial"/>
                <w:sz w:val="20"/>
                <w:szCs w:val="20"/>
                <w:lang w:bidi="ar-SA"/>
              </w:rPr>
              <w:t xml:space="preserve">at these stores conveys a </w:t>
            </w:r>
            <w:r w:rsidR="00F41922">
              <w:rPr>
                <w:rFonts w:ascii="Arial" w:hAnsi="Arial" w:cs="Arial"/>
                <w:sz w:val="20"/>
                <w:szCs w:val="20"/>
                <w:lang w:bidi="ar-SA"/>
              </w:rPr>
              <w:t xml:space="preserve">implied </w:t>
            </w:r>
            <w:r w:rsidRPr="00AF44A6">
              <w:rPr>
                <w:rFonts w:ascii="Arial" w:hAnsi="Arial" w:cs="Arial"/>
                <w:sz w:val="20"/>
                <w:szCs w:val="20"/>
                <w:lang w:bidi="ar-SA"/>
              </w:rPr>
              <w:t xml:space="preserve">approval of these products. Further, stores containing pharmacies often stock </w:t>
            </w:r>
            <w:r>
              <w:rPr>
                <w:rFonts w:ascii="Arial" w:hAnsi="Arial" w:cs="Arial"/>
                <w:sz w:val="20"/>
                <w:szCs w:val="20"/>
                <w:lang w:bidi="ar-SA"/>
              </w:rPr>
              <w:t>t</w:t>
            </w:r>
            <w:r w:rsidRPr="00AF44A6">
              <w:rPr>
                <w:rFonts w:ascii="Arial" w:hAnsi="Arial" w:cs="Arial"/>
                <w:sz w:val="20"/>
                <w:szCs w:val="20"/>
                <w:lang w:bidi="ar-SA"/>
              </w:rPr>
              <w:t xml:space="preserve">obacco </w:t>
            </w:r>
            <w:r>
              <w:rPr>
                <w:rFonts w:ascii="Arial" w:hAnsi="Arial" w:cs="Arial"/>
                <w:sz w:val="20"/>
                <w:szCs w:val="20"/>
                <w:lang w:bidi="ar-SA"/>
              </w:rPr>
              <w:t>p</w:t>
            </w:r>
            <w:r w:rsidRPr="00AF44A6">
              <w:rPr>
                <w:rFonts w:ascii="Arial" w:hAnsi="Arial" w:cs="Arial"/>
                <w:sz w:val="20"/>
                <w:szCs w:val="20"/>
                <w:lang w:bidi="ar-SA"/>
              </w:rPr>
              <w:t xml:space="preserve">roducts near cessation aids, compromising the efforts of people who are trying to quit. This </w:t>
            </w:r>
            <w:r>
              <w:rPr>
                <w:rFonts w:ascii="Arial" w:hAnsi="Arial" w:cs="Arial"/>
                <w:sz w:val="20"/>
                <w:szCs w:val="20"/>
                <w:lang w:bidi="ar-SA"/>
              </w:rPr>
              <w:t>plug-in addresses these concerns by prohibiting businesses that contain pharmacies from obtaining or renewing a tobacco retailer license.</w:t>
            </w:r>
          </w:p>
        </w:tc>
      </w:tr>
    </w:tbl>
    <w:p w14:paraId="0ACD7F4D" w14:textId="3B790F73" w:rsidR="0052517F" w:rsidRPr="005D7C2E" w:rsidRDefault="0052517F" w:rsidP="00F0179E">
      <w:pPr>
        <w:pStyle w:val="Heading2"/>
        <w:spacing w:after="120"/>
      </w:pPr>
      <w:r>
        <w:rPr>
          <w:sz w:val="36"/>
        </w:rPr>
        <w:br w:type="page"/>
      </w:r>
      <w:r w:rsidRPr="00D64094">
        <w:lastRenderedPageBreak/>
        <w:t>Restricting Tobacco Retailers Near Schools</w:t>
      </w:r>
      <w:r w:rsidR="005726D1">
        <w:t>*</w:t>
      </w:r>
    </w:p>
    <w:p w14:paraId="0899548A" w14:textId="01BAC136" w:rsidR="0052517F" w:rsidRDefault="0052517F" w:rsidP="00F0179E">
      <w:pPr>
        <w:pStyle w:val="BasicParagraph"/>
        <w:spacing w:before="120" w:after="120"/>
      </w:pPr>
      <w:r>
        <w:t xml:space="preserve">This </w:t>
      </w:r>
      <w:r w:rsidR="00C944E3">
        <w:t>p</w:t>
      </w:r>
      <w:r w:rsidRPr="00AE4F26">
        <w:t xml:space="preserve">lug-in prohibits a </w:t>
      </w:r>
      <w:r>
        <w:t>tobacco retailer license from being issued to or renewed</w:t>
      </w:r>
      <w:r w:rsidRPr="00AE4F26">
        <w:t xml:space="preserve"> </w:t>
      </w:r>
      <w:r>
        <w:t xml:space="preserve">for </w:t>
      </w:r>
      <w:r w:rsidRPr="00AE4F26">
        <w:t xml:space="preserve">a business operating too close to a school or other area frequented by youth. </w:t>
      </w:r>
      <w:r>
        <w:t xml:space="preserve">Research shows that children are more likely to experiment with tobacco products when tobacco retailers are located near schools. Restricting tobacco sales within a certain distance of schools, playgrounds, libraries, and similar venues can help reduce youth initiation. </w:t>
      </w:r>
    </w:p>
    <w:p w14:paraId="7D4CE202" w14:textId="41B0DFF9" w:rsidR="0052517F" w:rsidRDefault="0052517F" w:rsidP="00F0179E">
      <w:pPr>
        <w:pStyle w:val="BasicParagraph"/>
        <w:spacing w:before="120" w:after="240"/>
      </w:pPr>
      <w:r>
        <w:t xml:space="preserve">The </w:t>
      </w:r>
      <w:r w:rsidR="00C944E3">
        <w:t>p</w:t>
      </w:r>
      <w:r>
        <w:t xml:space="preserve">lug-in </w:t>
      </w:r>
      <w:r w:rsidRPr="00234227">
        <w:t>establishes “tobacco-free zones” around schools and o</w:t>
      </w:r>
      <w:r>
        <w:t xml:space="preserve">ther Youth-Populated Areas. The </w:t>
      </w:r>
      <w:r w:rsidRPr="00234227">
        <w:t>suggested setback of 1,000 feet can be increased or decreased according to community needs.</w:t>
      </w:r>
      <w:r>
        <w:t xml:space="preserve"> Further, a city or county can customize the definition of Youth-Populated Areas so that it covers the places in a community where children frequently gather.</w:t>
      </w:r>
    </w:p>
    <w:p w14:paraId="4A8F24A4" w14:textId="1C8EE586" w:rsidR="0086342F" w:rsidRPr="0086342F" w:rsidRDefault="005726D1" w:rsidP="00F0179E">
      <w:pPr>
        <w:pStyle w:val="BasicParagraph"/>
        <w:spacing w:before="120" w:after="240"/>
        <w:rPr>
          <w:rFonts w:ascii="Arial" w:hAnsi="Arial" w:cs="Arial"/>
          <w:b/>
        </w:rPr>
      </w:pPr>
      <w:r>
        <w:rPr>
          <w:b/>
        </w:rPr>
        <w:t>*</w:t>
      </w:r>
      <w:r w:rsidR="0086342F" w:rsidRPr="0086342F">
        <w:rPr>
          <w:b/>
        </w:rPr>
        <w:t xml:space="preserve">Note: </w:t>
      </w:r>
      <w:r w:rsidR="003B2965">
        <w:rPr>
          <w:b/>
        </w:rPr>
        <w:t>T</w:t>
      </w:r>
      <w:r w:rsidR="0086342F">
        <w:rPr>
          <w:b/>
        </w:rPr>
        <w:t xml:space="preserve">he </w:t>
      </w:r>
      <w:r w:rsidR="003B2965">
        <w:rPr>
          <w:b/>
        </w:rPr>
        <w:t xml:space="preserve">June 2018 </w:t>
      </w:r>
      <w:r w:rsidR="0086342F">
        <w:rPr>
          <w:b/>
        </w:rPr>
        <w:t>Model Ordinance</w:t>
      </w:r>
      <w:r w:rsidR="003B2965">
        <w:rPr>
          <w:b/>
        </w:rPr>
        <w:t xml:space="preserve"> incorporates this plug-in.</w:t>
      </w:r>
    </w:p>
    <w:p w14:paraId="0987698E" w14:textId="774C1713" w:rsidR="0052517F" w:rsidRDefault="000F78D3" w:rsidP="00F0179E">
      <w:pPr>
        <w:pStyle w:val="BasicParagraph"/>
        <w:spacing w:before="240" w:after="240"/>
        <w:rPr>
          <w:i/>
        </w:rPr>
      </w:pPr>
      <w:r w:rsidRPr="000F78D3">
        <w:rPr>
          <w:b/>
          <w:u w:val="single"/>
        </w:rPr>
        <w:t>Amendments to ChangeLab Solutions’ Model Ordinance</w:t>
      </w:r>
    </w:p>
    <w:p w14:paraId="2AE925C2" w14:textId="77777777" w:rsidR="0052517F" w:rsidRPr="00D4346E" w:rsidRDefault="0052517F" w:rsidP="00F0179E">
      <w:pPr>
        <w:pStyle w:val="BasicParagraph"/>
        <w:spacing w:before="240" w:after="120"/>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4D5A4DA8" w14:textId="77777777" w:rsidR="0052517F" w:rsidRDefault="0052517F" w:rsidP="00F0179E">
      <w:pPr>
        <w:pStyle w:val="BasicParagraph"/>
        <w:spacing w:before="120" w:after="120"/>
        <w:ind w:firstLine="360"/>
      </w:pPr>
      <w:r w:rsidRPr="00F0179E">
        <w:rPr>
          <w:b/>
        </w:rPr>
        <w:t>WHEREAS,</w:t>
      </w:r>
      <w:r w:rsidRPr="00D4346E">
        <w:t xml:space="preserve"> the density of tobacco retailers, particularly in neighborhoods surrounding schools, has been associated with increased youth smoking rates;</w:t>
      </w:r>
      <w:r w:rsidRPr="00D4346E">
        <w:rPr>
          <w:rStyle w:val="EndnoteReference"/>
        </w:rPr>
        <w:endnoteReference w:id="5"/>
      </w:r>
      <w:r>
        <w:t xml:space="preserve"> and</w:t>
      </w:r>
    </w:p>
    <w:p w14:paraId="1C61F921" w14:textId="77777777" w:rsidR="0052517F" w:rsidRDefault="0052517F" w:rsidP="00F0179E">
      <w:pPr>
        <w:pStyle w:val="BasicParagraph"/>
        <w:spacing w:before="120" w:after="120"/>
        <w:ind w:firstLine="360"/>
      </w:pPr>
      <w:r w:rsidRPr="00F0179E">
        <w:rPr>
          <w:b/>
        </w:rPr>
        <w:t>WHEREAS,</w:t>
      </w:r>
      <w:r>
        <w:t xml:space="preserve"> a study of California high school students found that the prevalence of smoking was higher at schools in neighborhoods with five or more tobacco outlets than at schools in neighborhoods without tobacco outlets;</w:t>
      </w:r>
      <w:r>
        <w:rPr>
          <w:rStyle w:val="EndnoteReference"/>
        </w:rPr>
        <w:endnoteReference w:id="6"/>
      </w:r>
      <w:r>
        <w:t xml:space="preserve"> and</w:t>
      </w:r>
    </w:p>
    <w:p w14:paraId="759F2B52" w14:textId="77777777" w:rsidR="0052517F" w:rsidRDefault="0052517F" w:rsidP="00F0179E">
      <w:pPr>
        <w:pStyle w:val="BasicParagraph"/>
        <w:spacing w:before="120" w:after="120"/>
        <w:ind w:firstLine="360"/>
      </w:pPr>
      <w:r w:rsidRPr="00F0179E">
        <w:rPr>
          <w:b/>
        </w:rPr>
        <w:t>WHEREAS,</w:t>
      </w:r>
      <w:r>
        <w:t xml:space="preserve"> a California study found that the density of tobacco retailers near schools was positively associated with the prevalence of students reporting experimental smoking;</w:t>
      </w:r>
      <w:r>
        <w:rPr>
          <w:rStyle w:val="EndnoteReference"/>
        </w:rPr>
        <w:endnoteReference w:id="7"/>
      </w:r>
      <w:r>
        <w:t xml:space="preserve"> and</w:t>
      </w:r>
    </w:p>
    <w:p w14:paraId="764DDBCD" w14:textId="77777777" w:rsidR="0052517F" w:rsidRDefault="0052517F" w:rsidP="00F0179E">
      <w:pPr>
        <w:spacing w:before="240" w:after="240"/>
      </w:pPr>
      <w:r w:rsidRPr="00D4346E">
        <w:rPr>
          <w:i/>
        </w:rPr>
        <w:t>In</w:t>
      </w:r>
      <w:r w:rsidRPr="00D4346E">
        <w:rPr>
          <w:b/>
          <w:i/>
        </w:rPr>
        <w:t xml:space="preserve"> </w:t>
      </w:r>
      <w:r w:rsidRPr="00D4346E">
        <w:rPr>
          <w:b/>
        </w:rPr>
        <w:t>SECTION II, Sec. [ ____ (*</w:t>
      </w:r>
      <w:r w:rsidR="007873C2">
        <w:rPr>
          <w:b/>
        </w:rPr>
        <w:t>5</w:t>
      </w:r>
      <w:r w:rsidRPr="00D4346E">
        <w:rPr>
          <w:b/>
        </w:rPr>
        <w:t>) ]. LIMITS ON ELIGIBILITY FOR A TOBACCO RETAILER LICENSE,</w:t>
      </w:r>
      <w:r w:rsidRPr="00D4346E">
        <w:rPr>
          <w:i/>
        </w:rPr>
        <w:t xml:space="preserve"> add the following subsection:</w:t>
      </w:r>
    </w:p>
    <w:p w14:paraId="23F640C9" w14:textId="77777777" w:rsidR="0052517F" w:rsidRPr="00D4346E" w:rsidRDefault="0052517F" w:rsidP="00F0179E">
      <w:pPr>
        <w:pStyle w:val="BasicParagraph"/>
        <w:spacing w:before="240" w:after="120"/>
        <w:ind w:left="810" w:hanging="450"/>
      </w:pPr>
      <w:r w:rsidRPr="00D4346E">
        <w:t xml:space="preserve">(__) </w:t>
      </w:r>
      <w:r>
        <w:t xml:space="preserve">SCHOOLS AND YOUTH-POPULATED AREAS. </w:t>
      </w:r>
      <w:r w:rsidRPr="00D4346E">
        <w:t>Tobacco Retailing is prohibited near schools and areas with youth populations as follows:</w:t>
      </w:r>
    </w:p>
    <w:p w14:paraId="3920157E" w14:textId="5A294CB8" w:rsidR="0052517F" w:rsidRDefault="0052517F" w:rsidP="00F0179E">
      <w:pPr>
        <w:pStyle w:val="bullets-123"/>
        <w:spacing w:before="120" w:after="120"/>
        <w:ind w:right="-450"/>
      </w:pPr>
      <w:r w:rsidRPr="00D4346E">
        <w:t xml:space="preserve">(1) </w:t>
      </w:r>
      <w:r w:rsidRPr="00D4346E">
        <w:tab/>
      </w:r>
      <w:r w:rsidR="00EA2D90">
        <w:rPr>
          <w:spacing w:val="-2"/>
        </w:rPr>
        <w:t>N</w:t>
      </w:r>
      <w:r w:rsidRPr="00A951AA">
        <w:rPr>
          <w:spacing w:val="-2"/>
        </w:rPr>
        <w:t>o license may issue, and no existing license may be renewed, to authorize Tobacco Retailing within [ one thousand (1,000) ] feet of a Youth-Populated Area as measured by a straight line from the nearest point of the property line of the parcel on which the Youth-Populated Area is located to the nearest point of the property line of the parcel on which the applicant’s business is located. For the purposes of this subsection</w:t>
      </w:r>
      <w:r w:rsidR="002C26DA">
        <w:rPr>
          <w:spacing w:val="-2"/>
        </w:rPr>
        <w:t xml:space="preserve"> and subsection (2)</w:t>
      </w:r>
      <w:r w:rsidRPr="00A951AA">
        <w:rPr>
          <w:spacing w:val="-2"/>
        </w:rPr>
        <w:t>, a “Youth-Populated Area” means a parcel [ </w:t>
      </w:r>
      <w:r w:rsidRPr="00A951AA">
        <w:rPr>
          <w:spacing w:val="-2"/>
          <w:u w:val="single"/>
        </w:rPr>
        <w:t>in the</w:t>
      </w:r>
      <w:r w:rsidRPr="00A951AA">
        <w:rPr>
          <w:spacing w:val="-2"/>
        </w:rPr>
        <w:t xml:space="preserve"> [ </w:t>
      </w:r>
      <w:r w:rsidRPr="00A951AA">
        <w:rPr>
          <w:spacing w:val="-2"/>
          <w:u w:val="single"/>
        </w:rPr>
        <w:t>City</w:t>
      </w:r>
      <w:r w:rsidRPr="00A951AA">
        <w:rPr>
          <w:spacing w:val="-2"/>
        </w:rPr>
        <w:t xml:space="preserve"> / </w:t>
      </w:r>
      <w:r w:rsidRPr="00A951AA">
        <w:rPr>
          <w:spacing w:val="-2"/>
          <w:u w:val="double"/>
        </w:rPr>
        <w:t>County</w:t>
      </w:r>
      <w:r w:rsidRPr="00A951AA">
        <w:rPr>
          <w:spacing w:val="-2"/>
        </w:rPr>
        <w:t> ] ] that is occupied by:</w:t>
      </w:r>
      <w:r>
        <w:t xml:space="preserve"> </w:t>
      </w:r>
    </w:p>
    <w:p w14:paraId="1EE55EA3" w14:textId="77777777" w:rsidR="0052517F" w:rsidRDefault="0052517F" w:rsidP="00F0179E">
      <w:pPr>
        <w:pStyle w:val="bulletsiiiiii"/>
        <w:spacing w:before="120" w:after="60"/>
      </w:pPr>
      <w:r>
        <w:t xml:space="preserve"> (i) </w:t>
      </w:r>
      <w:r>
        <w:tab/>
        <w:t>a private or public kindergarten, elementary, middle, junior high, or high school;</w:t>
      </w:r>
    </w:p>
    <w:p w14:paraId="606C6137" w14:textId="77777777" w:rsidR="0052517F" w:rsidRPr="00AE4F26" w:rsidRDefault="0052517F" w:rsidP="00F0179E">
      <w:pPr>
        <w:pStyle w:val="bulletsiiiiii"/>
        <w:spacing w:before="60" w:after="60"/>
      </w:pPr>
      <w:r>
        <w:t>[ (ii</w:t>
      </w:r>
      <w:r w:rsidRPr="00AE4F26">
        <w:t>)</w:t>
      </w:r>
      <w:r>
        <w:tab/>
      </w:r>
      <w:r w:rsidRPr="00AE4F26">
        <w:t>a library open to the public; ]</w:t>
      </w:r>
    </w:p>
    <w:p w14:paraId="38DA5831" w14:textId="77777777" w:rsidR="0052517F" w:rsidRPr="00AE4F26" w:rsidRDefault="0052517F" w:rsidP="00F0179E">
      <w:pPr>
        <w:pStyle w:val="bulletsiiiiii"/>
        <w:spacing w:before="60" w:after="60"/>
      </w:pPr>
      <w:r>
        <w:lastRenderedPageBreak/>
        <w:t>[ (iii</w:t>
      </w:r>
      <w:r w:rsidRPr="00AE4F26">
        <w:t>)</w:t>
      </w:r>
      <w:r>
        <w:tab/>
      </w:r>
      <w:r w:rsidRPr="00AE4F26">
        <w:t>a playground open to the public; ]</w:t>
      </w:r>
    </w:p>
    <w:p w14:paraId="2B762825" w14:textId="77777777" w:rsidR="0052517F" w:rsidRPr="00AE4F26" w:rsidRDefault="0052517F" w:rsidP="00F0179E">
      <w:pPr>
        <w:pStyle w:val="bulletsiiiiii"/>
        <w:spacing w:before="60" w:after="60"/>
      </w:pPr>
      <w:r w:rsidRPr="00AE4F26">
        <w:t>[ (</w:t>
      </w:r>
      <w:r>
        <w:t>i</w:t>
      </w:r>
      <w:r w:rsidRPr="00AE4F26">
        <w:t>v)</w:t>
      </w:r>
      <w:r>
        <w:tab/>
      </w:r>
      <w:r w:rsidRPr="00AE4F26">
        <w:t>a youth center</w:t>
      </w:r>
      <w:r>
        <w:t xml:space="preserve">, defined as </w:t>
      </w:r>
      <w:r w:rsidRPr="008F5220">
        <w:t>a facility where children, ages 6 to 17, inclusive, come together for programs and activities</w:t>
      </w:r>
      <w:r w:rsidRPr="00AE4F26">
        <w:t>; ]</w:t>
      </w:r>
    </w:p>
    <w:p w14:paraId="6EEECCD5" w14:textId="77777777" w:rsidR="0052517F" w:rsidRPr="00AE4F26" w:rsidRDefault="0052517F" w:rsidP="00F0179E">
      <w:pPr>
        <w:pStyle w:val="bulletsiiiiii"/>
        <w:spacing w:before="60" w:after="60"/>
      </w:pPr>
      <w:r>
        <w:t>[ (v</w:t>
      </w:r>
      <w:r w:rsidRPr="00AE4F26">
        <w:t>)</w:t>
      </w:r>
      <w:r>
        <w:tab/>
        <w:t>a recreation</w:t>
      </w:r>
      <w:r w:rsidRPr="00AE4F26">
        <w:t xml:space="preserve"> facility open to the public</w:t>
      </w:r>
      <w:r>
        <w:t xml:space="preserve">, defined as </w:t>
      </w:r>
      <w:r w:rsidRPr="008F640E">
        <w:t>an area, place, structu</w:t>
      </w:r>
      <w:r>
        <w:t xml:space="preserve">re, or other facility </w:t>
      </w:r>
      <w:r w:rsidRPr="008F640E">
        <w:t>that is used either permanently or temporarily for community recreation, even though it may be used for other purposes. “Recreation facility” includes, but is n</w:t>
      </w:r>
      <w:r>
        <w:t xml:space="preserve">ot limited to, a </w:t>
      </w:r>
      <w:r w:rsidRPr="008F640E">
        <w:t>gym</w:t>
      </w:r>
      <w:r>
        <w:t xml:space="preserve">nasium, </w:t>
      </w:r>
      <w:r w:rsidRPr="008F640E">
        <w:t>playing court, playing field</w:t>
      </w:r>
      <w:r>
        <w:t>, and swimming pool;</w:t>
      </w:r>
      <w:r w:rsidRPr="00AE4F26">
        <w:t>]</w:t>
      </w:r>
    </w:p>
    <w:p w14:paraId="5A350CD3" w14:textId="77777777" w:rsidR="0052517F" w:rsidRPr="00AE4F26" w:rsidRDefault="0052517F" w:rsidP="00F0179E">
      <w:pPr>
        <w:pStyle w:val="bulletsiiiiii"/>
        <w:spacing w:before="60" w:after="60"/>
      </w:pPr>
      <w:r>
        <w:t>[ (v</w:t>
      </w:r>
      <w:r w:rsidRPr="00AE4F26">
        <w:t>i)</w:t>
      </w:r>
      <w:r>
        <w:tab/>
      </w:r>
      <w:r w:rsidRPr="00AE4F26">
        <w:t>an arcade open to the public; ]</w:t>
      </w:r>
    </w:p>
    <w:p w14:paraId="4039E7D3" w14:textId="77777777" w:rsidR="0052517F" w:rsidRDefault="0052517F" w:rsidP="00F0179E">
      <w:pPr>
        <w:pStyle w:val="bulletsiiiiii"/>
        <w:spacing w:before="60" w:after="60"/>
      </w:pPr>
      <w:r w:rsidRPr="00AE4F26">
        <w:t>[ (vii)</w:t>
      </w:r>
      <w:r>
        <w:tab/>
      </w:r>
      <w:r w:rsidRPr="00AE4F26">
        <w:t>a park open to the public or to all the reside</w:t>
      </w:r>
      <w:r>
        <w:t xml:space="preserve">nts of a private community; ] </w:t>
      </w:r>
    </w:p>
    <w:p w14:paraId="087F5615" w14:textId="77777777" w:rsidR="0052517F" w:rsidRPr="00AE4F26" w:rsidRDefault="0052517F" w:rsidP="00F0179E">
      <w:pPr>
        <w:pStyle w:val="bulletsiiiiii"/>
        <w:spacing w:before="60" w:after="60"/>
      </w:pPr>
      <w:r>
        <w:t>[ (viii</w:t>
      </w:r>
      <w:r w:rsidRPr="00DF7187">
        <w:t xml:space="preserve">) </w:t>
      </w:r>
      <w:r>
        <w:tab/>
      </w:r>
      <w:r w:rsidRPr="00DF7187">
        <w:t>a licensed child-care facility or preschool</w:t>
      </w:r>
      <w:r w:rsidRPr="00C56FF4">
        <w:t xml:space="preserve"> [ </w:t>
      </w:r>
      <w:r>
        <w:t>other than a small-family day care facility</w:t>
      </w:r>
      <w:r w:rsidRPr="00C56FF4">
        <w:t xml:space="preserve"> [ </w:t>
      </w:r>
      <w:r>
        <w:t>or a large-family day care facility</w:t>
      </w:r>
      <w:r w:rsidRPr="00C56FF4">
        <w:t xml:space="preserve"> ] </w:t>
      </w:r>
      <w:r>
        <w:t>as defined in California Health &amp; Safety Code § 1596.78</w:t>
      </w:r>
      <w:r w:rsidRPr="00C56FF4">
        <w:t xml:space="preserve"> ] </w:t>
      </w:r>
      <w:r>
        <w:t>;</w:t>
      </w:r>
      <w:r w:rsidRPr="00C56FF4">
        <w:t xml:space="preserve"> ]</w:t>
      </w:r>
    </w:p>
    <w:p w14:paraId="18162199" w14:textId="77777777" w:rsidR="005A150F" w:rsidRPr="004306C3" w:rsidRDefault="0052517F" w:rsidP="00F0179E">
      <w:pPr>
        <w:pStyle w:val="bulletsiiiiii"/>
        <w:spacing w:before="60"/>
      </w:pPr>
      <w:r>
        <w:t>[ (i</w:t>
      </w:r>
      <w:r w:rsidRPr="00AE4F26">
        <w:t>x) __________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5A150F" w14:paraId="20E288C5" w14:textId="77777777" w:rsidTr="00F0179E">
        <w:trPr>
          <w:trHeight w:val="962"/>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413A660" w14:textId="77777777" w:rsidR="005A150F" w:rsidRPr="0071510D" w:rsidRDefault="005A150F" w:rsidP="005A150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5646D4">
              <w:rPr>
                <w:rFonts w:ascii="Arial" w:hAnsi="Arial" w:cs="Arial"/>
                <w:sz w:val="20"/>
                <w:szCs w:val="20"/>
                <w:lang w:bidi="ar-SA"/>
              </w:rPr>
              <w:t xml:space="preserve">Small-family day care facilities are allowed on residentially zoned property and are limited to </w:t>
            </w:r>
            <w:r>
              <w:rPr>
                <w:rFonts w:ascii="Arial" w:hAnsi="Arial" w:cs="Arial"/>
                <w:sz w:val="20"/>
                <w:szCs w:val="20"/>
                <w:lang w:bidi="ar-SA"/>
              </w:rPr>
              <w:t>8</w:t>
            </w:r>
            <w:r w:rsidRPr="005646D4">
              <w:rPr>
                <w:rFonts w:ascii="Arial" w:hAnsi="Arial" w:cs="Arial"/>
                <w:sz w:val="20"/>
                <w:szCs w:val="20"/>
                <w:lang w:bidi="ar-SA"/>
              </w:rPr>
              <w:t xml:space="preserve"> or fewer children under age </w:t>
            </w:r>
            <w:r>
              <w:rPr>
                <w:rFonts w:ascii="Arial" w:hAnsi="Arial" w:cs="Arial"/>
                <w:sz w:val="20"/>
                <w:szCs w:val="20"/>
                <w:lang w:bidi="ar-SA"/>
              </w:rPr>
              <w:t>10</w:t>
            </w:r>
            <w:r w:rsidRPr="005646D4">
              <w:rPr>
                <w:rFonts w:ascii="Arial" w:hAnsi="Arial" w:cs="Arial"/>
                <w:sz w:val="20"/>
                <w:szCs w:val="20"/>
                <w:lang w:bidi="ar-SA"/>
              </w:rPr>
              <w:t xml:space="preserve">. Large-family day care facilities with up to 14 children under age </w:t>
            </w:r>
            <w:r>
              <w:rPr>
                <w:rFonts w:ascii="Arial" w:hAnsi="Arial" w:cs="Arial"/>
                <w:sz w:val="20"/>
                <w:szCs w:val="20"/>
                <w:lang w:bidi="ar-SA"/>
              </w:rPr>
              <w:t>10</w:t>
            </w:r>
            <w:r w:rsidRPr="005646D4">
              <w:rPr>
                <w:rFonts w:ascii="Arial" w:hAnsi="Arial" w:cs="Arial"/>
                <w:sz w:val="20"/>
                <w:szCs w:val="20"/>
                <w:lang w:bidi="ar-SA"/>
              </w:rPr>
              <w:t xml:space="preserve"> are also allowed on residentially zoned property. Depending on the number and location of these facilities, some communities might consider excl</w:t>
            </w:r>
            <w:r>
              <w:rPr>
                <w:rFonts w:ascii="Arial" w:hAnsi="Arial" w:cs="Arial"/>
                <w:sz w:val="20"/>
                <w:szCs w:val="20"/>
                <w:lang w:bidi="ar-SA"/>
              </w:rPr>
              <w:t>uding them from the limitations where T</w:t>
            </w:r>
            <w:r w:rsidRPr="005646D4">
              <w:rPr>
                <w:rFonts w:ascii="Arial" w:hAnsi="Arial" w:cs="Arial"/>
                <w:sz w:val="20"/>
                <w:szCs w:val="20"/>
                <w:lang w:bidi="ar-SA"/>
              </w:rPr>
              <w:t xml:space="preserve">obacco </w:t>
            </w:r>
            <w:r>
              <w:rPr>
                <w:rFonts w:ascii="Arial" w:hAnsi="Arial" w:cs="Arial"/>
                <w:sz w:val="20"/>
                <w:szCs w:val="20"/>
                <w:lang w:bidi="ar-SA"/>
              </w:rPr>
              <w:t>R</w:t>
            </w:r>
            <w:r w:rsidRPr="005646D4">
              <w:rPr>
                <w:rFonts w:ascii="Arial" w:hAnsi="Arial" w:cs="Arial"/>
                <w:sz w:val="20"/>
                <w:szCs w:val="20"/>
                <w:lang w:bidi="ar-SA"/>
              </w:rPr>
              <w:t>etailers may locate.</w:t>
            </w:r>
          </w:p>
        </w:tc>
      </w:tr>
    </w:tbl>
    <w:p w14:paraId="2DA5A384" w14:textId="77777777" w:rsidR="005A150F" w:rsidRPr="004306C3" w:rsidRDefault="0052517F" w:rsidP="00F0179E">
      <w:pPr>
        <w:pStyle w:val="bullets-123"/>
        <w:spacing w:before="120" w:after="120"/>
      </w:pPr>
      <w:r>
        <w:t xml:space="preserve">(2) </w:t>
      </w:r>
      <w:r>
        <w:tab/>
        <w:t xml:space="preserve">A Tobacco Retailer operating lawfully on the </w:t>
      </w:r>
      <w:r w:rsidR="005A150F">
        <w:t xml:space="preserve">date </w:t>
      </w:r>
      <w:r>
        <w:t xml:space="preserve">this ordinance </w:t>
      </w:r>
      <w:r w:rsidR="005A150F">
        <w:t xml:space="preserve">is adopted </w:t>
      </w:r>
      <w:r>
        <w:t>that is ineligible to receive or renew a Tobacco Retailer’s license for a location pursuant to subsection (1), and any Tobacco Retailer operating lawfully that becomes ineligible to receive or renew a Tobacco Retailer’s license due to the creation of a new Youth-Populated Area, may apply for and receive a one-time, non-renewable license for the location pursuant to the standard licensing application procedur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5A150F" w14:paraId="0A0DC3E8" w14:textId="77777777" w:rsidTr="005A150F">
        <w:trPr>
          <w:trHeight w:val="962"/>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67ED066" w14:textId="77777777" w:rsidR="005A150F" w:rsidRPr="0071510D" w:rsidRDefault="005A150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5A150F">
              <w:rPr>
                <w:rFonts w:ascii="Arial" w:hAnsi="Arial" w:cs="Arial"/>
                <w:sz w:val="20"/>
                <w:szCs w:val="20"/>
                <w:lang w:bidi="ar-SA"/>
              </w:rPr>
              <w:t xml:space="preserve">As Youth-Populated Areas are created in the future, existing retailers may later become ineligible to renew a license. In addition, if this </w:t>
            </w:r>
            <w:r>
              <w:rPr>
                <w:rFonts w:ascii="Arial" w:hAnsi="Arial" w:cs="Arial"/>
                <w:sz w:val="20"/>
                <w:szCs w:val="20"/>
                <w:lang w:bidi="ar-SA"/>
              </w:rPr>
              <w:t>p</w:t>
            </w:r>
            <w:r w:rsidRPr="005A150F">
              <w:rPr>
                <w:rFonts w:ascii="Arial" w:hAnsi="Arial" w:cs="Arial"/>
                <w:sz w:val="20"/>
                <w:szCs w:val="20"/>
                <w:lang w:bidi="ar-SA"/>
              </w:rPr>
              <w:t>lug-in is incorporated into an existing tobacco retailer licensing system, some existing retailers may also become ineligible to renew a license. An “amortization” provision like the one described above could allow existing tobacco retailers in good standing to obtain a special, one-time license to continue selling tobacco for the period of the license (typically one year) despite being too close to a school or Youth-Populated Area, essentially “grandfatherin</w:t>
            </w:r>
            <w:r>
              <w:rPr>
                <w:rFonts w:ascii="Arial" w:hAnsi="Arial" w:cs="Arial"/>
                <w:sz w:val="20"/>
                <w:szCs w:val="20"/>
                <w:lang w:bidi="ar-SA"/>
              </w:rPr>
              <w:t xml:space="preserve">g” for a limited time. </w:t>
            </w:r>
          </w:p>
        </w:tc>
      </w:tr>
    </w:tbl>
    <w:p w14:paraId="4D214F81" w14:textId="77777777" w:rsidR="0052517F" w:rsidRDefault="0052517F" w:rsidP="0052517F">
      <w:pPr>
        <w:spacing w:line="240" w:lineRule="auto"/>
      </w:pPr>
    </w:p>
    <w:p w14:paraId="11F3F8DC" w14:textId="77777777" w:rsidR="005A150F" w:rsidRDefault="005A150F" w:rsidP="005D7C2E">
      <w:pPr>
        <w:pStyle w:val="Heading2"/>
      </w:pPr>
      <w:r>
        <w:br w:type="page"/>
      </w:r>
    </w:p>
    <w:p w14:paraId="579EC01A" w14:textId="2E5286AB" w:rsidR="0052517F" w:rsidRPr="00D64094" w:rsidRDefault="0052517F" w:rsidP="00F0179E">
      <w:pPr>
        <w:pStyle w:val="Heading2"/>
        <w:spacing w:after="120"/>
      </w:pPr>
      <w:r w:rsidRPr="00D64094">
        <w:lastRenderedPageBreak/>
        <w:t>Reducing Density of Tobacco Retailers, by Location</w:t>
      </w:r>
      <w:r w:rsidR="005726D1">
        <w:t>*</w:t>
      </w:r>
    </w:p>
    <w:p w14:paraId="2ABE12C6" w14:textId="46B1305F" w:rsidR="0052517F" w:rsidRDefault="0052517F" w:rsidP="00F0179E">
      <w:pPr>
        <w:pStyle w:val="BasicParagraph"/>
        <w:spacing w:before="120" w:after="120"/>
      </w:pPr>
      <w:r>
        <w:t>The number of tobacco retailers in a neighborhood (</w:t>
      </w:r>
      <w:r w:rsidRPr="00CA7339">
        <w:t>something land use planners call “density”)</w:t>
      </w:r>
      <w:r>
        <w:t xml:space="preserve"> affects youth smoking behaviors and youth access to tobacco products. Additionally, in some communities, disadvantaged neighborhoods are disproportionately impacted by high tobacco retailer density. To prevent the concentration of tobacco retailers in particular neighborhoods, this </w:t>
      </w:r>
      <w:r w:rsidR="00C944E3">
        <w:t>p</w:t>
      </w:r>
      <w:r>
        <w:t xml:space="preserve">lug-in </w:t>
      </w:r>
      <w:r w:rsidRPr="00265812">
        <w:t>restricts how close tobacco re</w:t>
      </w:r>
      <w:r>
        <w:t>tailers may be to one another</w:t>
      </w:r>
      <w:r w:rsidRPr="00265812">
        <w:t>.</w:t>
      </w:r>
      <w:r>
        <w:t xml:space="preserve"> Communities may want to lower the density of tobacco retailers as one tool to help reduce the overall availability of tobacco products, especially for youth. </w:t>
      </w:r>
    </w:p>
    <w:p w14:paraId="15AAE920" w14:textId="0BF6413E" w:rsidR="0052517F" w:rsidRDefault="0052517F" w:rsidP="00F0179E">
      <w:pPr>
        <w:pStyle w:val="BasicParagraph"/>
        <w:spacing w:before="120" w:after="120"/>
      </w:pPr>
      <w:r w:rsidRPr="00EA7AB2">
        <w:t xml:space="preserve">This </w:t>
      </w:r>
      <w:r w:rsidR="00C944E3">
        <w:t>p</w:t>
      </w:r>
      <w:r>
        <w:t xml:space="preserve">lug-in limits the proximity of </w:t>
      </w:r>
      <w:r w:rsidRPr="00EA7AB2">
        <w:t>new tobacco retailer</w:t>
      </w:r>
      <w:r>
        <w:t>s</w:t>
      </w:r>
      <w:r w:rsidRPr="00EA7AB2">
        <w:t xml:space="preserve"> to existing tobacco retailers.</w:t>
      </w:r>
      <w:r>
        <w:t xml:space="preserve"> Many California cities use a similar approach to prevent overconcentration of alcohol retailers. These cities have ordinances that require new alcohol retailers to be located a specified minimum distance from existing businesses that sell alcohol.</w:t>
      </w:r>
      <w:r w:rsidRPr="00EA7AB2">
        <w:t xml:space="preserve"> </w:t>
      </w:r>
      <w:r>
        <w:t xml:space="preserve">This </w:t>
      </w:r>
      <w:r w:rsidR="00C944E3">
        <w:t>p</w:t>
      </w:r>
      <w:r>
        <w:t xml:space="preserve">lug-in adapts this strategy to tobacco retailers by prohibiting tobacco retailer licenses from being issued to businesses that are near existing tobacco retailers. </w:t>
      </w:r>
    </w:p>
    <w:p w14:paraId="1253616C" w14:textId="2CC49B06" w:rsidR="0052517F" w:rsidRDefault="0052517F" w:rsidP="0008166D">
      <w:pPr>
        <w:pStyle w:val="BasicParagraph"/>
        <w:spacing w:before="120" w:after="240"/>
      </w:pPr>
      <w:r>
        <w:t xml:space="preserve">The </w:t>
      </w:r>
      <w:r w:rsidR="00C944E3">
        <w:t>p</w:t>
      </w:r>
      <w:r>
        <w:t>lug-in</w:t>
      </w:r>
      <w:r w:rsidRPr="00EA7AB2">
        <w:t xml:space="preserve"> applies only to new tobacco retailers and “grandfathers” existing tobacco retailers, even if the</w:t>
      </w:r>
      <w:r>
        <w:t xml:space="preserve"> existing</w:t>
      </w:r>
      <w:r w:rsidRPr="00EA7AB2">
        <w:t xml:space="preserve"> retailers are too close together to meet the new standards. However, once a tobacco retailer </w:t>
      </w:r>
      <w:r>
        <w:t>stops selling tobacco for 60 days</w:t>
      </w:r>
      <w:r w:rsidRPr="00EA7AB2">
        <w:t>, allows the license to lapse, or substantially changes business operations, the retailer loses the “grandfather</w:t>
      </w:r>
      <w:r>
        <w:t>ed” status and can</w:t>
      </w:r>
      <w:r w:rsidRPr="00EA7AB2">
        <w:t xml:space="preserve"> obtain a new license </w:t>
      </w:r>
      <w:r>
        <w:t xml:space="preserve">only </w:t>
      </w:r>
      <w:r w:rsidRPr="00EA7AB2">
        <w:t>if the p</w:t>
      </w:r>
      <w:r>
        <w:t>roximity regulation allows it. E</w:t>
      </w:r>
      <w:r w:rsidRPr="00EA7AB2">
        <w:t>ssentially such a retailer is viewed as a “new” r</w:t>
      </w:r>
      <w:r>
        <w:t>etailer wishing to sell</w:t>
      </w:r>
      <w:r w:rsidRPr="00EA7AB2">
        <w:t xml:space="preserve"> tobacco for the first time.</w:t>
      </w:r>
      <w:r>
        <w:t xml:space="preserve"> The</w:t>
      </w:r>
      <w:r w:rsidRPr="00422D33">
        <w:t xml:space="preserve"> </w:t>
      </w:r>
      <w:r w:rsidR="00C944E3">
        <w:t>p</w:t>
      </w:r>
      <w:r w:rsidRPr="00422D33">
        <w:t xml:space="preserve">lug-in does not </w:t>
      </w:r>
      <w:r>
        <w:t xml:space="preserve">otherwise </w:t>
      </w:r>
      <w:r w:rsidRPr="00422D33">
        <w:t>provide language to “phase out” one of two (or more) legal, pre-existing tobacco retailers that are located to</w:t>
      </w:r>
      <w:r>
        <w:t xml:space="preserve">o close to one another. </w:t>
      </w:r>
      <w:r w:rsidRPr="00422D33">
        <w:t>If “phase-o</w:t>
      </w:r>
      <w:r>
        <w:t>ut” language</w:t>
      </w:r>
      <w:r w:rsidRPr="00422D33">
        <w:t xml:space="preserve"> is impo</w:t>
      </w:r>
      <w:r>
        <w:t xml:space="preserve">rtant to your community, </w:t>
      </w:r>
      <w:r w:rsidRPr="00422D33">
        <w:t>contact ChangeLab Solutions.</w:t>
      </w:r>
    </w:p>
    <w:p w14:paraId="2F052A6F" w14:textId="3748470A" w:rsidR="005726D1" w:rsidRPr="003B2965" w:rsidRDefault="005726D1" w:rsidP="0008166D">
      <w:pPr>
        <w:pStyle w:val="BasicParagraph"/>
        <w:spacing w:before="120" w:after="240"/>
      </w:pPr>
      <w:r>
        <w:rPr>
          <w:b/>
        </w:rPr>
        <w:t>*</w:t>
      </w:r>
      <w:r w:rsidRPr="0086342F">
        <w:rPr>
          <w:b/>
        </w:rPr>
        <w:t xml:space="preserve">Note: </w:t>
      </w:r>
      <w:r w:rsidR="003B2965">
        <w:rPr>
          <w:b/>
        </w:rPr>
        <w:t>T</w:t>
      </w:r>
      <w:r>
        <w:rPr>
          <w:b/>
        </w:rPr>
        <w:t xml:space="preserve">he </w:t>
      </w:r>
      <w:r w:rsidR="003B2965">
        <w:rPr>
          <w:b/>
        </w:rPr>
        <w:t xml:space="preserve">June 2018 </w:t>
      </w:r>
      <w:r>
        <w:rPr>
          <w:b/>
        </w:rPr>
        <w:t>Model Ordinance</w:t>
      </w:r>
      <w:r w:rsidR="003B2965">
        <w:rPr>
          <w:b/>
        </w:rPr>
        <w:t xml:space="preserve"> incorporates this plug-in</w:t>
      </w:r>
      <w:r>
        <w:rPr>
          <w:b/>
        </w:rPr>
        <w:t>.</w:t>
      </w:r>
    </w:p>
    <w:p w14:paraId="0EE1BF52" w14:textId="479FE478" w:rsidR="0052517F" w:rsidRDefault="0052517F" w:rsidP="0008166D">
      <w:pPr>
        <w:pStyle w:val="BasicParagraph"/>
        <w:spacing w:before="240" w:after="240"/>
        <w:rPr>
          <w:i/>
        </w:rPr>
      </w:pPr>
      <w:r w:rsidRPr="000F78D3">
        <w:rPr>
          <w:b/>
          <w:u w:val="single"/>
        </w:rPr>
        <w:t>Amendments to ChangeLab Solutions’ Model Ordinance</w:t>
      </w:r>
    </w:p>
    <w:p w14:paraId="01881310" w14:textId="074500FD" w:rsidR="0052517F" w:rsidRPr="00D4346E" w:rsidRDefault="0052517F" w:rsidP="0008166D">
      <w:pPr>
        <w:pStyle w:val="BasicParagraph"/>
        <w:spacing w:before="120" w:after="120"/>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0344D2C7" w14:textId="38F98BDF" w:rsidR="0052517F" w:rsidRDefault="0052517F" w:rsidP="0008166D">
      <w:pPr>
        <w:pStyle w:val="BasicParagraph"/>
        <w:spacing w:before="120" w:after="120"/>
        <w:ind w:firstLine="360"/>
        <w:rPr>
          <w:rFonts w:cs="Calibri"/>
        </w:rPr>
      </w:pPr>
      <w:r w:rsidRPr="0008166D">
        <w:rPr>
          <w:b/>
        </w:rPr>
        <w:t>WHEREAS,</w:t>
      </w:r>
      <w:r>
        <w:t xml:space="preserve"> </w:t>
      </w:r>
      <w:r>
        <w:rPr>
          <w:rFonts w:cs="Calibri"/>
        </w:rPr>
        <w:t>a</w:t>
      </w:r>
      <w:r w:rsidRPr="00972B1E">
        <w:rPr>
          <w:rFonts w:cs="Calibri"/>
        </w:rPr>
        <w:t xml:space="preserve"> high density of tobacco retailers has been associated with increased smoking rates, particularly among youth</w:t>
      </w:r>
      <w:r>
        <w:rPr>
          <w:rFonts w:cs="Calibri"/>
        </w:rPr>
        <w:t>;</w:t>
      </w:r>
      <w:r>
        <w:rPr>
          <w:rStyle w:val="EndnoteReference"/>
          <w:rFonts w:cs="Calibri"/>
        </w:rPr>
        <w:endnoteReference w:id="8"/>
      </w:r>
      <w:r>
        <w:rPr>
          <w:rFonts w:cs="Calibri"/>
        </w:rPr>
        <w:t xml:space="preserve"> and</w:t>
      </w:r>
    </w:p>
    <w:p w14:paraId="5620193E" w14:textId="5877CECA" w:rsidR="0052517F" w:rsidRDefault="0052517F" w:rsidP="0008166D">
      <w:pPr>
        <w:pStyle w:val="BasicParagraph"/>
        <w:spacing w:before="120" w:after="120"/>
        <w:ind w:firstLine="360"/>
      </w:pPr>
      <w:r w:rsidRPr="0008166D">
        <w:rPr>
          <w:b/>
        </w:rPr>
        <w:t>WHEREAS,</w:t>
      </w:r>
      <w:r>
        <w:t xml:space="preserve"> a study of California neighborhoods found that the density and proximity of tobacco retailers influence smoking behaviors, including number of cigarettes smoked per day;</w:t>
      </w:r>
      <w:r>
        <w:rPr>
          <w:rStyle w:val="EndnoteReference"/>
        </w:rPr>
        <w:endnoteReference w:id="9"/>
      </w:r>
      <w:r>
        <w:t xml:space="preserve"> and  </w:t>
      </w:r>
    </w:p>
    <w:p w14:paraId="346E2538" w14:textId="7D43A912" w:rsidR="0052517F" w:rsidRDefault="0052517F" w:rsidP="0008166D">
      <w:pPr>
        <w:pStyle w:val="BasicParagraph"/>
        <w:spacing w:before="120" w:after="120"/>
        <w:ind w:firstLine="360"/>
      </w:pPr>
      <w:r w:rsidRPr="0008166D">
        <w:rPr>
          <w:b/>
        </w:rPr>
        <w:t>WHEREAS,</w:t>
      </w:r>
      <w:r>
        <w:t xml:space="preserve"> studies show that the number and density of tobacco retailers serving areas of economic disadvantage are disproportionately high;</w:t>
      </w:r>
      <w:r>
        <w:rPr>
          <w:rStyle w:val="EndnoteReference"/>
        </w:rPr>
        <w:endnoteReference w:id="10"/>
      </w:r>
      <w:r>
        <w:t xml:space="preserve"> and</w:t>
      </w:r>
    </w:p>
    <w:p w14:paraId="2E80DE9F" w14:textId="29E2BDB3" w:rsidR="0052517F" w:rsidRDefault="005A150F" w:rsidP="0008166D">
      <w:pPr>
        <w:pStyle w:val="NormalText"/>
        <w:widowControl/>
        <w:spacing w:before="120" w:after="120" w:line="288" w:lineRule="auto"/>
        <w:ind w:firstLine="0"/>
      </w:pPr>
      <w:r>
        <w:tab/>
      </w:r>
      <w:r w:rsidR="0052517F" w:rsidRPr="0008166D">
        <w:rPr>
          <w:b/>
        </w:rPr>
        <w:t>WHEREAS,</w:t>
      </w:r>
      <w:r w:rsidR="0052517F">
        <w:t xml:space="preserve"> if tobacco retailers concentrate in a particular geographic area, market conditions could impact community health. For example, competition among retailers can lead to </w:t>
      </w:r>
      <w:r w:rsidR="0052517F">
        <w:lastRenderedPageBreak/>
        <w:t xml:space="preserve">special promotions such as sales or discounts </w:t>
      </w:r>
      <w:r w:rsidR="0052517F" w:rsidRPr="00CA7339">
        <w:t>that drive additional demand</w:t>
      </w:r>
      <w:r w:rsidR="0052517F">
        <w:t xml:space="preserve"> and increase smoking by youth, </w:t>
      </w:r>
      <w:r w:rsidR="0052517F" w:rsidRPr="00CA7339">
        <w:t>who are particularly sensitive to the cost</w:t>
      </w:r>
      <w:r w:rsidR="0052517F">
        <w:t xml:space="preserve"> of tobacco products.</w:t>
      </w:r>
      <w:r w:rsidR="0052517F">
        <w:rPr>
          <w:rStyle w:val="EndnoteReference"/>
        </w:rPr>
        <w:endnoteReference w:id="11"/>
      </w:r>
      <w:r w:rsidR="0052517F">
        <w:t xml:space="preserve"> And, manufacturers may offer discounts on their products more frequently in saturated markets;</w:t>
      </w:r>
      <w:r w:rsidR="0052517F">
        <w:rPr>
          <w:rStyle w:val="EndnoteReference"/>
        </w:rPr>
        <w:endnoteReference w:id="12"/>
      </w:r>
      <w:r w:rsidR="0052517F">
        <w:t xml:space="preserve"> and</w:t>
      </w:r>
    </w:p>
    <w:p w14:paraId="2E7063B4" w14:textId="254AB2DE" w:rsidR="0052517F" w:rsidRDefault="0052517F" w:rsidP="0008166D">
      <w:pPr>
        <w:spacing w:before="240" w:after="240"/>
        <w:rPr>
          <w:i/>
        </w:rPr>
      </w:pPr>
      <w:r w:rsidRPr="00D4346E">
        <w:rPr>
          <w:i/>
        </w:rPr>
        <w:t>In</w:t>
      </w:r>
      <w:r w:rsidRPr="00D4346E">
        <w:rPr>
          <w:b/>
          <w:i/>
        </w:rPr>
        <w:t xml:space="preserve"> </w:t>
      </w:r>
      <w:r w:rsidRPr="00D4346E">
        <w:rPr>
          <w:b/>
        </w:rPr>
        <w:t>SECTION II, Sec. [ ____ (*</w:t>
      </w:r>
      <w:r w:rsidR="009A059B">
        <w:rPr>
          <w:b/>
        </w:rPr>
        <w:t>5</w:t>
      </w:r>
      <w:r w:rsidRPr="00D4346E">
        <w:rPr>
          <w:b/>
        </w:rPr>
        <w:t>) ]. LIMITS ON ELIGIBILITY FOR A TOBACCO RETAILER LICENSE,</w:t>
      </w:r>
      <w:r w:rsidRPr="00D4346E">
        <w:rPr>
          <w:i/>
        </w:rPr>
        <w:t xml:space="preserve"> add the following subsection:</w:t>
      </w:r>
    </w:p>
    <w:p w14:paraId="28ADB9C9" w14:textId="77777777" w:rsidR="009A059B" w:rsidRDefault="0052517F" w:rsidP="0008166D">
      <w:pPr>
        <w:pStyle w:val="BasicParagraph"/>
        <w:spacing w:before="120" w:after="120"/>
        <w:ind w:left="792" w:hanging="432"/>
      </w:pPr>
      <w:r>
        <w:t>(</w:t>
      </w:r>
      <w:r>
        <w:rPr>
          <w:u w:val="single"/>
        </w:rPr>
        <w:t xml:space="preserve">  </w:t>
      </w:r>
      <w:r w:rsidRPr="00563BAE">
        <w:rPr>
          <w:u w:val="single"/>
        </w:rPr>
        <w:t xml:space="preserve"> </w:t>
      </w:r>
      <w:r>
        <w:t xml:space="preserve">) PROXIMITY TO OTHER RETAILERS. </w:t>
      </w:r>
    </w:p>
    <w:p w14:paraId="2BBD177E" w14:textId="285629EF" w:rsidR="0052517F" w:rsidRDefault="0052517F" w:rsidP="0008166D">
      <w:pPr>
        <w:pStyle w:val="BasicParagraph"/>
        <w:numPr>
          <w:ilvl w:val="0"/>
          <w:numId w:val="52"/>
        </w:numPr>
        <w:spacing w:before="120" w:after="120"/>
        <w:ind w:left="990"/>
      </w:pPr>
      <w:r w:rsidRPr="00F028DC">
        <w:t>No license may issue</w:t>
      </w:r>
      <w:r w:rsidR="005976C6">
        <w:t>, and no existing license may be renewed,</w:t>
      </w:r>
      <w:r w:rsidRPr="00F028DC">
        <w:t xml:space="preserve"> to authorize Tobacco Retailing within [</w:t>
      </w:r>
      <w:r w:rsidR="005976C6">
        <w:t xml:space="preserve"> </w:t>
      </w:r>
      <w:r w:rsidR="0023228B">
        <w:rPr>
          <w:spacing w:val="-2"/>
        </w:rPr>
        <w:t>five hundred (500</w:t>
      </w:r>
      <w:r w:rsidR="005976C6" w:rsidRPr="00F61DDA">
        <w:rPr>
          <w:spacing w:val="-2"/>
        </w:rPr>
        <w:t>)</w:t>
      </w:r>
      <w:r w:rsidRPr="00F028DC">
        <w:t xml:space="preserve"> ] feet of a Tobacco Retailer </w:t>
      </w:r>
      <w:r>
        <w:t xml:space="preserve">location </w:t>
      </w:r>
      <w:r w:rsidRPr="00F028DC">
        <w:t>already licensed pursuant to this</w:t>
      </w:r>
      <w:r>
        <w:t xml:space="preserve"> [ </w:t>
      </w:r>
      <w:r>
        <w:rPr>
          <w:u w:val="single"/>
        </w:rPr>
        <w:t>article</w:t>
      </w:r>
      <w:r>
        <w:t xml:space="preserve"> / </w:t>
      </w:r>
      <w:r>
        <w:rPr>
          <w:u w:val="double"/>
        </w:rPr>
        <w:t>chapter</w:t>
      </w:r>
      <w:r>
        <w:t xml:space="preserve"> ] </w:t>
      </w:r>
      <w:r w:rsidRPr="00F028DC">
        <w:t>as measured by a straight line from the near</w:t>
      </w:r>
      <w:r>
        <w:t>est point of the property line of the parcel on which the</w:t>
      </w:r>
      <w:r w:rsidRPr="00F028DC">
        <w:t xml:space="preserve"> applicant’s</w:t>
      </w:r>
      <w:r>
        <w:t xml:space="preserve"> </w:t>
      </w:r>
      <w:r w:rsidRPr="00F028DC">
        <w:t xml:space="preserve">business </w:t>
      </w:r>
      <w:r>
        <w:t xml:space="preserve">is located </w:t>
      </w:r>
      <w:r w:rsidRPr="00F028DC">
        <w:t>to the near</w:t>
      </w:r>
      <w:r>
        <w:t>est point of the property line of the parcel on which</w:t>
      </w:r>
      <w:r w:rsidRPr="00F028DC">
        <w:t xml:space="preserve"> an exist</w:t>
      </w:r>
      <w:r>
        <w:t xml:space="preserve">ing licensee’s business is located. </w:t>
      </w:r>
    </w:p>
    <w:tbl>
      <w:tblPr>
        <w:tblStyle w:val="TableGrid"/>
        <w:tblW w:w="8455" w:type="dxa"/>
        <w:tblInd w:w="71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9E117A" w14:paraId="022F23A1" w14:textId="77777777" w:rsidTr="0008166D">
        <w:trPr>
          <w:trHeight w:val="308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03B1933" w14:textId="77777777" w:rsidR="009E117A" w:rsidRDefault="009E117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 xml:space="preserve">A high density of tobacco retailers has been associated with increased smoking rates, particularly among youth, and studies show that the number of tobacco retailers in underserved areas is disproportionately high. </w:t>
            </w:r>
            <w:r w:rsidRPr="006B0A56">
              <w:rPr>
                <w:rFonts w:ascii="Arial" w:hAnsi="Arial" w:cs="Arial"/>
                <w:sz w:val="20"/>
                <w:szCs w:val="20"/>
                <w:lang w:bidi="ar-SA"/>
              </w:rPr>
              <w:t xml:space="preserve">This </w:t>
            </w:r>
            <w:r>
              <w:rPr>
                <w:rFonts w:ascii="Arial" w:hAnsi="Arial" w:cs="Arial"/>
                <w:sz w:val="20"/>
                <w:szCs w:val="20"/>
                <w:lang w:bidi="ar-SA"/>
              </w:rPr>
              <w:t>plug-in</w:t>
            </w:r>
            <w:r w:rsidRPr="006B0A56">
              <w:rPr>
                <w:rFonts w:ascii="Arial" w:hAnsi="Arial" w:cs="Arial"/>
                <w:sz w:val="20"/>
                <w:szCs w:val="20"/>
                <w:lang w:bidi="ar-SA"/>
              </w:rPr>
              <w:t xml:space="preserve"> </w:t>
            </w:r>
            <w:r>
              <w:rPr>
                <w:rFonts w:ascii="Arial" w:hAnsi="Arial" w:cs="Arial"/>
                <w:sz w:val="20"/>
                <w:szCs w:val="20"/>
                <w:lang w:bidi="ar-SA"/>
              </w:rPr>
              <w:t>limits the proximity of new tobacco retailers to existing tobacco retailers.</w:t>
            </w:r>
            <w:r w:rsidRPr="005800F8">
              <w:rPr>
                <w:rFonts w:ascii="Arial" w:hAnsi="Arial" w:cs="Arial"/>
                <w:sz w:val="20"/>
                <w:szCs w:val="20"/>
                <w:lang w:bidi="ar-SA"/>
              </w:rPr>
              <w:t xml:space="preserve"> </w:t>
            </w:r>
          </w:p>
          <w:p w14:paraId="4642823F" w14:textId="77777777" w:rsidR="009E117A" w:rsidRDefault="009E117A" w:rsidP="005F4990">
            <w:pPr>
              <w:pStyle w:val="BasicParagraph"/>
              <w:rPr>
                <w:rFonts w:ascii="Arial" w:hAnsi="Arial" w:cs="Arial"/>
                <w:sz w:val="20"/>
                <w:szCs w:val="20"/>
                <w:lang w:bidi="ar-SA"/>
              </w:rPr>
            </w:pPr>
          </w:p>
          <w:p w14:paraId="008B7C60" w14:textId="77777777" w:rsidR="009E117A" w:rsidRPr="0071510D" w:rsidRDefault="009E117A">
            <w:pPr>
              <w:pStyle w:val="BasicParagraph"/>
              <w:rPr>
                <w:rFonts w:ascii="Arial" w:hAnsi="Arial" w:cs="Arial"/>
                <w:sz w:val="20"/>
                <w:szCs w:val="20"/>
                <w:lang w:bidi="ar-SA"/>
              </w:rPr>
            </w:pPr>
            <w:r w:rsidRPr="005800F8">
              <w:rPr>
                <w:rFonts w:ascii="Arial" w:hAnsi="Arial" w:cs="Arial"/>
                <w:sz w:val="20"/>
                <w:szCs w:val="20"/>
                <w:lang w:bidi="ar-SA"/>
              </w:rPr>
              <w:t xml:space="preserve">The distance between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should be determined based on the needs of your community and the location of exis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For example, a community that wants no more than one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etailer per city block could examine whether a 500-foot buffer zone between retailers would sufficiently co</w:t>
            </w:r>
            <w:r>
              <w:rPr>
                <w:rFonts w:ascii="Arial" w:hAnsi="Arial" w:cs="Arial"/>
                <w:sz w:val="20"/>
                <w:szCs w:val="20"/>
                <w:lang w:bidi="ar-SA"/>
              </w:rPr>
              <w:t xml:space="preserve">ntrol the density of retailers. </w:t>
            </w:r>
            <w:r w:rsidRPr="005800F8">
              <w:rPr>
                <w:rFonts w:ascii="Arial" w:hAnsi="Arial" w:cs="Arial"/>
                <w:sz w:val="20"/>
                <w:szCs w:val="20"/>
                <w:lang w:bidi="ar-SA"/>
              </w:rPr>
              <w:t xml:space="preserve">The density of exis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may vary significantly throughout a city or county. This </w:t>
            </w:r>
            <w:r>
              <w:rPr>
                <w:rFonts w:ascii="Arial" w:hAnsi="Arial" w:cs="Arial"/>
                <w:sz w:val="20"/>
                <w:szCs w:val="20"/>
                <w:lang w:bidi="ar-SA"/>
              </w:rPr>
              <w:t>provision</w:t>
            </w:r>
            <w:r w:rsidRPr="005800F8">
              <w:rPr>
                <w:rFonts w:ascii="Arial" w:hAnsi="Arial" w:cs="Arial"/>
                <w:sz w:val="20"/>
                <w:szCs w:val="20"/>
                <w:lang w:bidi="ar-SA"/>
              </w:rPr>
              <w:t xml:space="preserve"> could be further tailored to your community’s needs by restric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 density in specified areas or neighborhoods. </w:t>
            </w:r>
            <w:r w:rsidRPr="00061FB9">
              <w:rPr>
                <w:rFonts w:ascii="Arial" w:hAnsi="Arial" w:cs="Arial"/>
                <w:sz w:val="20"/>
                <w:szCs w:val="20"/>
                <w:lang w:bidi="ar-SA"/>
              </w:rPr>
              <w:t xml:space="preserve">  </w:t>
            </w:r>
          </w:p>
        </w:tc>
      </w:tr>
    </w:tbl>
    <w:p w14:paraId="75E7AFFC" w14:textId="1AD2812D" w:rsidR="0045705C" w:rsidRDefault="0052517F" w:rsidP="0008166D">
      <w:pPr>
        <w:pStyle w:val="BasicParagraph"/>
        <w:numPr>
          <w:ilvl w:val="0"/>
          <w:numId w:val="52"/>
        </w:numPr>
        <w:spacing w:before="120" w:after="60"/>
        <w:ind w:left="990"/>
      </w:pPr>
      <w:r>
        <w:t xml:space="preserve">Notwithstanding </w:t>
      </w:r>
      <w:r w:rsidR="009A059B">
        <w:t>subsection (1)</w:t>
      </w:r>
      <w:r>
        <w:t>,</w:t>
      </w:r>
      <w:r w:rsidRPr="00F028DC">
        <w:t xml:space="preserve"> a Tobacco Retailer </w:t>
      </w:r>
      <w:r>
        <w:t xml:space="preserve">operating lawfully on the date this ordinance </w:t>
      </w:r>
      <w:r w:rsidR="0045705C">
        <w:t xml:space="preserve">is adopted </w:t>
      </w:r>
      <w:r w:rsidRPr="00F028DC">
        <w:t xml:space="preserve">that would </w:t>
      </w:r>
      <w:r w:rsidR="0023228B" w:rsidRPr="00F028DC">
        <w:t xml:space="preserve">otherwise </w:t>
      </w:r>
      <w:r w:rsidRPr="00F028DC">
        <w:t xml:space="preserve">be eligible for a </w:t>
      </w:r>
      <w:r>
        <w:t xml:space="preserve">Tobacco Retailer </w:t>
      </w:r>
      <w:r w:rsidRPr="00F028DC">
        <w:t xml:space="preserve">license </w:t>
      </w:r>
      <w:r>
        <w:t>for the location for which a license is sought</w:t>
      </w:r>
      <w:r w:rsidRPr="00F028DC">
        <w:t xml:space="preserve"> may receive or renew a license</w:t>
      </w:r>
      <w:r>
        <w:t xml:space="preserve"> for that location</w:t>
      </w:r>
      <w:r w:rsidRPr="00F028DC">
        <w:t xml:space="preserve"> so long as</w:t>
      </w:r>
      <w:r w:rsidR="0045705C">
        <w:t xml:space="preserve"> all of the following conditions are met</w:t>
      </w:r>
      <w:r>
        <w:t>:</w:t>
      </w:r>
      <w:r w:rsidRPr="00F028DC">
        <w:t xml:space="preserve"> </w:t>
      </w:r>
    </w:p>
    <w:p w14:paraId="5457534D" w14:textId="6A112439" w:rsidR="0045705C" w:rsidRDefault="0052517F" w:rsidP="0008166D">
      <w:pPr>
        <w:pStyle w:val="BasicParagraph"/>
        <w:numPr>
          <w:ilvl w:val="0"/>
          <w:numId w:val="45"/>
        </w:numPr>
        <w:spacing w:before="60" w:after="60"/>
        <w:ind w:hanging="180"/>
      </w:pPr>
      <w:r>
        <w:t xml:space="preserve">the license is timely obtained and is renewed without lapse or permanent revocation </w:t>
      </w:r>
      <w:r w:rsidRPr="00CA7339">
        <w:t>(as opposed to temporary suspension)</w:t>
      </w:r>
      <w:r>
        <w:t>;</w:t>
      </w:r>
    </w:p>
    <w:p w14:paraId="35239B72" w14:textId="1972F441" w:rsidR="0045705C" w:rsidRDefault="0052517F" w:rsidP="0008166D">
      <w:pPr>
        <w:pStyle w:val="BasicParagraph"/>
        <w:numPr>
          <w:ilvl w:val="0"/>
          <w:numId w:val="45"/>
        </w:numPr>
        <w:spacing w:before="60" w:after="60"/>
        <w:ind w:hanging="180"/>
      </w:pPr>
      <w:r>
        <w:t>the Tobacco Retailer is not closed for business or otherwise suspends Tobacco Retailing for more than sixty (60) consecutive days;</w:t>
      </w:r>
    </w:p>
    <w:p w14:paraId="320F4286" w14:textId="7FF61CE6" w:rsidR="0045705C" w:rsidRDefault="0052517F" w:rsidP="0008166D">
      <w:pPr>
        <w:pStyle w:val="BasicParagraph"/>
        <w:numPr>
          <w:ilvl w:val="0"/>
          <w:numId w:val="45"/>
        </w:numPr>
        <w:spacing w:before="60" w:after="60"/>
        <w:ind w:hanging="180"/>
      </w:pPr>
      <w:r>
        <w:t>the Tobacco Retailer does not substantially change the business premises or business operation</w:t>
      </w:r>
      <w:r w:rsidR="0045705C">
        <w:t>.</w:t>
      </w:r>
      <w:r>
        <w:t xml:space="preserve"> </w:t>
      </w:r>
      <w:r w:rsidR="0045705C">
        <w:t xml:space="preserve">A substantial change to the business operation includes, but is not limited to, the transferring of a location: </w:t>
      </w:r>
    </w:p>
    <w:p w14:paraId="0E77EDEB" w14:textId="77777777" w:rsidR="0045705C" w:rsidRDefault="0045705C" w:rsidP="0008166D">
      <w:pPr>
        <w:pStyle w:val="BasicParagraph"/>
        <w:numPr>
          <w:ilvl w:val="1"/>
          <w:numId w:val="45"/>
        </w:numPr>
        <w:spacing w:before="60" w:after="60"/>
        <w:ind w:left="2070" w:hanging="270"/>
      </w:pPr>
      <w:r>
        <w:t>to a new Proprietor(s) in an Arm’s Length Transaction; or</w:t>
      </w:r>
    </w:p>
    <w:p w14:paraId="29EEFEAE" w14:textId="2EA78AE8" w:rsidR="0045705C" w:rsidRDefault="0045705C" w:rsidP="0008166D">
      <w:pPr>
        <w:pStyle w:val="BasicParagraph"/>
        <w:numPr>
          <w:ilvl w:val="1"/>
          <w:numId w:val="45"/>
        </w:numPr>
        <w:spacing w:before="60" w:after="60"/>
        <w:ind w:left="2070" w:hanging="270"/>
      </w:pPr>
      <w:r>
        <w:t xml:space="preserve">for which a significant purpose is avoiding the effect of violations of this [ </w:t>
      </w:r>
      <w:r w:rsidRPr="000C3D43">
        <w:rPr>
          <w:u w:val="single"/>
        </w:rPr>
        <w:t>article</w:t>
      </w:r>
      <w:r>
        <w:t xml:space="preserve"> / </w:t>
      </w:r>
      <w:r w:rsidRPr="000C3D43">
        <w:rPr>
          <w:u w:val="double"/>
        </w:rPr>
        <w:t>chapter</w:t>
      </w:r>
      <w:r>
        <w:t xml:space="preserve"> ]; and</w:t>
      </w:r>
    </w:p>
    <w:p w14:paraId="50AD166D" w14:textId="6FFF81F8" w:rsidR="0052517F" w:rsidRDefault="0052517F" w:rsidP="0008166D">
      <w:pPr>
        <w:pStyle w:val="BasicParagraph"/>
        <w:numPr>
          <w:ilvl w:val="0"/>
          <w:numId w:val="45"/>
        </w:numPr>
        <w:spacing w:before="60" w:after="60"/>
        <w:ind w:hanging="180"/>
      </w:pPr>
      <w:r>
        <w:lastRenderedPageBreak/>
        <w:t>the Tobacco Retailer retains the right to operate under other applicable laws</w:t>
      </w:r>
      <w:r w:rsidR="0045705C">
        <w:t>.</w:t>
      </w:r>
    </w:p>
    <w:p w14:paraId="1B423CCD" w14:textId="77777777" w:rsidR="009E117A" w:rsidRPr="009E117A" w:rsidRDefault="0045705C" w:rsidP="0008166D">
      <w:pPr>
        <w:pStyle w:val="ListParagraph"/>
        <w:numPr>
          <w:ilvl w:val="0"/>
          <w:numId w:val="45"/>
        </w:numPr>
        <w:spacing w:before="60" w:after="120"/>
        <w:ind w:hanging="180"/>
        <w:contextualSpacing w:val="0"/>
      </w:pPr>
      <w:r w:rsidRPr="0045705C">
        <w:rPr>
          <w:rFonts w:ascii="Times New Roman" w:eastAsia="Times New Roman" w:hAnsi="Times New Roman" w:cs="Times-Roman"/>
          <w:color w:val="000000"/>
          <w:sz w:val="24"/>
          <w:szCs w:val="24"/>
          <w:lang w:bidi="en-US"/>
        </w:rPr>
        <w:t xml:space="preserve">If the [ </w:t>
      </w:r>
      <w:r w:rsidRPr="0023228B">
        <w:rPr>
          <w:rFonts w:ascii="Times New Roman" w:eastAsia="Times New Roman" w:hAnsi="Times New Roman" w:cs="Times-Roman"/>
          <w:color w:val="000000"/>
          <w:sz w:val="24"/>
          <w:szCs w:val="24"/>
          <w:u w:val="single"/>
          <w:lang w:bidi="en-US"/>
        </w:rPr>
        <w:t>City</w:t>
      </w:r>
      <w:r w:rsidRPr="0045705C">
        <w:rPr>
          <w:rFonts w:ascii="Times New Roman" w:eastAsia="Times New Roman" w:hAnsi="Times New Roman" w:cs="Times-Roman"/>
          <w:color w:val="000000"/>
          <w:sz w:val="24"/>
          <w:szCs w:val="24"/>
          <w:lang w:bidi="en-US"/>
        </w:rPr>
        <w:t xml:space="preserve"> / </w:t>
      </w:r>
      <w:r w:rsidRPr="0023228B">
        <w:rPr>
          <w:rFonts w:ascii="Times New Roman" w:eastAsia="Times New Roman" w:hAnsi="Times New Roman" w:cs="Times-Roman"/>
          <w:color w:val="000000"/>
          <w:sz w:val="24"/>
          <w:szCs w:val="24"/>
          <w:u w:val="double"/>
          <w:lang w:bidi="en-US"/>
        </w:rPr>
        <w:t>County</w:t>
      </w:r>
      <w:r w:rsidRPr="0045705C">
        <w:rPr>
          <w:rFonts w:ascii="Times New Roman" w:eastAsia="Times New Roman" w:hAnsi="Times New Roman" w:cs="Times-Roman"/>
          <w:color w:val="000000"/>
          <w:sz w:val="24"/>
          <w:szCs w:val="24"/>
          <w:lang w:bidi="en-US"/>
        </w:rPr>
        <w:t xml:space="preserve"> ] determines that a Tobacco Retailer has substantially changed their business premises or operation and the Tobacco Retailer disputes this determination, the Tobacco Retailer bears the burden of proving by a preponderance of evidence that such change(s) do not constitute a substantial change.</w:t>
      </w:r>
    </w:p>
    <w:tbl>
      <w:tblPr>
        <w:tblStyle w:val="TableGrid"/>
        <w:tblW w:w="8455" w:type="dxa"/>
        <w:tblInd w:w="71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9E117A" w14:paraId="366FEDDB" w14:textId="77777777" w:rsidTr="009E117A">
        <w:trPr>
          <w:trHeight w:val="962"/>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963D85A" w14:textId="0FCC8127" w:rsidR="009E117A" w:rsidRPr="0071510D" w:rsidRDefault="009E117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is subsection “grandfathers” existing tobacco retailers, meaning that a tobacco r</w:t>
            </w:r>
            <w:r w:rsidRPr="009E117A">
              <w:rPr>
                <w:rFonts w:ascii="Arial" w:hAnsi="Arial" w:cs="Arial"/>
                <w:sz w:val="20"/>
                <w:szCs w:val="20"/>
                <w:lang w:bidi="ar-SA"/>
              </w:rPr>
              <w:t>etailer lawfully operating on the date this ordinance is adopted and who meets the conditions enumerated in this subsecti</w:t>
            </w:r>
            <w:r>
              <w:rPr>
                <w:rFonts w:ascii="Arial" w:hAnsi="Arial" w:cs="Arial"/>
                <w:sz w:val="20"/>
                <w:szCs w:val="20"/>
                <w:lang w:bidi="ar-SA"/>
              </w:rPr>
              <w:t>on may continue to renew their t</w:t>
            </w:r>
            <w:r w:rsidRPr="009E117A">
              <w:rPr>
                <w:rFonts w:ascii="Arial" w:hAnsi="Arial" w:cs="Arial"/>
                <w:sz w:val="20"/>
                <w:szCs w:val="20"/>
                <w:lang w:bidi="ar-SA"/>
              </w:rPr>
              <w:t xml:space="preserve">obacco </w:t>
            </w:r>
            <w:r>
              <w:rPr>
                <w:rFonts w:ascii="Arial" w:hAnsi="Arial" w:cs="Arial"/>
                <w:sz w:val="20"/>
                <w:szCs w:val="20"/>
                <w:lang w:bidi="ar-SA"/>
              </w:rPr>
              <w:t>r</w:t>
            </w:r>
            <w:r w:rsidRPr="009E117A">
              <w:rPr>
                <w:rFonts w:ascii="Arial" w:hAnsi="Arial" w:cs="Arial"/>
                <w:sz w:val="20"/>
                <w:szCs w:val="20"/>
                <w:lang w:bidi="ar-SA"/>
              </w:rPr>
              <w:t>etailer license regardless of their proxim</w:t>
            </w:r>
            <w:r>
              <w:rPr>
                <w:rFonts w:ascii="Arial" w:hAnsi="Arial" w:cs="Arial"/>
                <w:sz w:val="20"/>
                <w:szCs w:val="20"/>
                <w:lang w:bidi="ar-SA"/>
              </w:rPr>
              <w:t>ity to other tobacco retailers.</w:t>
            </w:r>
            <w:r>
              <w:t xml:space="preserve"> </w:t>
            </w:r>
            <w:r>
              <w:rPr>
                <w:rFonts w:ascii="Arial" w:hAnsi="Arial" w:cs="Arial"/>
                <w:sz w:val="20"/>
                <w:szCs w:val="20"/>
                <w:lang w:bidi="ar-SA"/>
              </w:rPr>
              <w:t>A t</w:t>
            </w:r>
            <w:r w:rsidRPr="009E117A">
              <w:rPr>
                <w:rFonts w:ascii="Arial" w:hAnsi="Arial" w:cs="Arial"/>
                <w:sz w:val="20"/>
                <w:szCs w:val="20"/>
                <w:lang w:bidi="ar-SA"/>
              </w:rPr>
              <w:t xml:space="preserve">obacco </w:t>
            </w:r>
            <w:r>
              <w:rPr>
                <w:rFonts w:ascii="Arial" w:hAnsi="Arial" w:cs="Arial"/>
                <w:sz w:val="20"/>
                <w:szCs w:val="20"/>
                <w:lang w:bidi="ar-SA"/>
              </w:rPr>
              <w:t>r</w:t>
            </w:r>
            <w:r w:rsidRPr="009E117A">
              <w:rPr>
                <w:rFonts w:ascii="Arial" w:hAnsi="Arial" w:cs="Arial"/>
                <w:sz w:val="20"/>
                <w:szCs w:val="20"/>
                <w:lang w:bidi="ar-SA"/>
              </w:rPr>
              <w:t xml:space="preserve">etailer will lose this “grandfathered” status if they, for example, close their business or suspend </w:t>
            </w:r>
            <w:r>
              <w:rPr>
                <w:rFonts w:ascii="Arial" w:hAnsi="Arial" w:cs="Arial"/>
                <w:sz w:val="20"/>
                <w:szCs w:val="20"/>
                <w:lang w:bidi="ar-SA"/>
              </w:rPr>
              <w:t>t</w:t>
            </w:r>
            <w:r w:rsidRPr="009E117A">
              <w:rPr>
                <w:rFonts w:ascii="Arial" w:hAnsi="Arial" w:cs="Arial"/>
                <w:sz w:val="20"/>
                <w:szCs w:val="20"/>
                <w:lang w:bidi="ar-SA"/>
              </w:rPr>
              <w:t xml:space="preserve">obacco </w:t>
            </w:r>
            <w:r>
              <w:rPr>
                <w:rFonts w:ascii="Arial" w:hAnsi="Arial" w:cs="Arial"/>
                <w:sz w:val="20"/>
                <w:szCs w:val="20"/>
                <w:lang w:bidi="ar-SA"/>
              </w:rPr>
              <w:t>r</w:t>
            </w:r>
            <w:r w:rsidRPr="009E117A">
              <w:rPr>
                <w:rFonts w:ascii="Arial" w:hAnsi="Arial" w:cs="Arial"/>
                <w:sz w:val="20"/>
                <w:szCs w:val="20"/>
                <w:lang w:bidi="ar-SA"/>
              </w:rPr>
              <w:t>etailing for more than sixty (60) consecutive days. They will also lose their grandfathering status if they substantially change the business premises or operations. For these purposes, a substantial change to the business operation includes the transfer of the business in an Arms-Length Transaction</w:t>
            </w:r>
            <w:r>
              <w:rPr>
                <w:rFonts w:ascii="Arial" w:hAnsi="Arial" w:cs="Arial"/>
                <w:sz w:val="20"/>
                <w:szCs w:val="20"/>
                <w:lang w:bidi="ar-SA"/>
              </w:rPr>
              <w:t xml:space="preserve"> (defined in the Model Ordinance)</w:t>
            </w:r>
            <w:r w:rsidRPr="009E117A">
              <w:rPr>
                <w:rFonts w:ascii="Arial" w:hAnsi="Arial" w:cs="Arial"/>
                <w:sz w:val="20"/>
                <w:szCs w:val="20"/>
                <w:lang w:bidi="ar-SA"/>
              </w:rPr>
              <w:t>. However, so long as the transfer is not intended to avoid t</w:t>
            </w:r>
            <w:r>
              <w:rPr>
                <w:rFonts w:ascii="Arial" w:hAnsi="Arial" w:cs="Arial"/>
                <w:sz w:val="20"/>
                <w:szCs w:val="20"/>
                <w:lang w:bidi="ar-SA"/>
              </w:rPr>
              <w:t>he effects of violations of the ordinance, a tobacco r</w:t>
            </w:r>
            <w:r w:rsidRPr="009E117A">
              <w:rPr>
                <w:rFonts w:ascii="Arial" w:hAnsi="Arial" w:cs="Arial"/>
                <w:sz w:val="20"/>
                <w:szCs w:val="20"/>
                <w:lang w:bidi="ar-SA"/>
              </w:rPr>
              <w:t xml:space="preserve">etailer will not lose their grandfathered status for transferring the business to a relative or related companies or partners. </w:t>
            </w:r>
          </w:p>
        </w:tc>
      </w:tr>
    </w:tbl>
    <w:p w14:paraId="7F04B961" w14:textId="7F6A0F70" w:rsidR="0052517F" w:rsidRPr="00D64094" w:rsidRDefault="0052517F" w:rsidP="0008166D">
      <w:pPr>
        <w:pStyle w:val="Heading2"/>
        <w:spacing w:after="120"/>
      </w:pPr>
      <w:r>
        <w:br w:type="page"/>
      </w:r>
      <w:r w:rsidRPr="00D64094">
        <w:lastRenderedPageBreak/>
        <w:t>Reducing Density of Tobacco Retailers, by Population</w:t>
      </w:r>
      <w:r w:rsidR="005726D1">
        <w:t>*</w:t>
      </w:r>
    </w:p>
    <w:p w14:paraId="493D411B" w14:textId="3475DF31" w:rsidR="0052517F" w:rsidRDefault="0052517F" w:rsidP="0008166D">
      <w:pPr>
        <w:pStyle w:val="BasicParagraph"/>
        <w:spacing w:before="120" w:after="120"/>
      </w:pPr>
      <w:r>
        <w:t xml:space="preserve">This </w:t>
      </w:r>
      <w:r w:rsidR="00C944E3">
        <w:t>p</w:t>
      </w:r>
      <w:r>
        <w:t xml:space="preserve">lug-in caps the total number of tobacco retailer licenses that can be issued in a city or county based on population. </w:t>
      </w:r>
      <w:r w:rsidRPr="00265AC7">
        <w:t xml:space="preserve">This </w:t>
      </w:r>
      <w:r>
        <w:t>strategy</w:t>
      </w:r>
      <w:r w:rsidRPr="00265AC7">
        <w:t xml:space="preserve"> is similar to</w:t>
      </w:r>
      <w:r>
        <w:t xml:space="preserve"> the regulation of alcohol licenses under</w:t>
      </w:r>
      <w:r w:rsidRPr="00265AC7">
        <w:t xml:space="preserve"> California Business and Professions Cod</w:t>
      </w:r>
      <w:r>
        <w:t xml:space="preserve">e section 23817.5, which limits the number of retailers in a city or county that may sell alcohol for consumption off the premises to one </w:t>
      </w:r>
      <w:r w:rsidRPr="00265AC7">
        <w:t>per 2,500 inhabitants.</w:t>
      </w:r>
      <w:r>
        <w:t xml:space="preserve"> There is no similar cap on tobacco retailer licenses. Communities may be concerned about the number of tobacco retailers in their city or county because greater tobacco retailer density may lead to higher smoking rates. This </w:t>
      </w:r>
      <w:r w:rsidR="00C944E3">
        <w:t>p</w:t>
      </w:r>
      <w:r>
        <w:t xml:space="preserve">lug-in provides one tool for restricting the number of tobacco retailers in a community.  </w:t>
      </w:r>
    </w:p>
    <w:p w14:paraId="2DEB4E7E" w14:textId="0649BC44" w:rsidR="0052517F" w:rsidRDefault="0052517F" w:rsidP="0008166D">
      <w:pPr>
        <w:pStyle w:val="BasicParagraph"/>
        <w:spacing w:before="120" w:after="120"/>
      </w:pPr>
      <w:r>
        <w:t xml:space="preserve">If a community already has reached its cap on licenses, the </w:t>
      </w:r>
      <w:r w:rsidR="00C944E3">
        <w:t>p</w:t>
      </w:r>
      <w:r>
        <w:t xml:space="preserve">lug-in “grandfathers” existing tobacco retailers. However, if an existing retailer stops selling tobacco for 60 days, allows its license to lapse, or substantially changes its business, the retailer loses the “grandfathered” status and can obtain a new license only if the density regulation allows it. Essentially such a retailer is viewed as a “new” retailer wishing to sell tobacco for the first time. As a result, some “grandfathered” retailers will eventually be eliminated through attrition as businesses close and cannot be replaced. </w:t>
      </w:r>
    </w:p>
    <w:p w14:paraId="20DDE713" w14:textId="55D91684" w:rsidR="0052517F" w:rsidRDefault="0052517F" w:rsidP="0008166D">
      <w:pPr>
        <w:pStyle w:val="BasicParagraph"/>
        <w:spacing w:before="120" w:after="240"/>
      </w:pPr>
      <w:r>
        <w:t>If you do not want to “grandfather” all existing retailers, your community could proactively “phase out” excess tobacco retailers. Alternative language could provide an amortization period for all existing retailers (essentially “grandfathering” for a limited time), but eventually bring down the number of retailers through a lottery system. For alternative language to phase out excess retailers, please contact ChangeLab Solutions.</w:t>
      </w:r>
    </w:p>
    <w:p w14:paraId="22DF34D9" w14:textId="5AE87732" w:rsidR="005726D1" w:rsidRDefault="005726D1" w:rsidP="0008166D">
      <w:pPr>
        <w:pStyle w:val="BasicParagraph"/>
        <w:spacing w:before="120" w:after="240"/>
      </w:pPr>
      <w:r>
        <w:rPr>
          <w:b/>
        </w:rPr>
        <w:t>*</w:t>
      </w:r>
      <w:r w:rsidRPr="0086342F">
        <w:rPr>
          <w:b/>
        </w:rPr>
        <w:t xml:space="preserve">Note: </w:t>
      </w:r>
      <w:r w:rsidR="003B2965">
        <w:rPr>
          <w:b/>
        </w:rPr>
        <w:t>T</w:t>
      </w:r>
      <w:r>
        <w:rPr>
          <w:b/>
        </w:rPr>
        <w:t xml:space="preserve">he </w:t>
      </w:r>
      <w:r w:rsidR="003B2965">
        <w:rPr>
          <w:b/>
        </w:rPr>
        <w:t xml:space="preserve">June 2018 </w:t>
      </w:r>
      <w:r>
        <w:rPr>
          <w:b/>
        </w:rPr>
        <w:t>Model Ordinance</w:t>
      </w:r>
      <w:r w:rsidR="003B2965">
        <w:rPr>
          <w:b/>
        </w:rPr>
        <w:t xml:space="preserve"> incorporates this plug-in</w:t>
      </w:r>
      <w:r>
        <w:rPr>
          <w:b/>
        </w:rPr>
        <w:t>.</w:t>
      </w:r>
    </w:p>
    <w:p w14:paraId="3D59675A" w14:textId="5C0CB738" w:rsidR="0052517F" w:rsidRDefault="0052517F" w:rsidP="0008166D">
      <w:pPr>
        <w:pStyle w:val="BasicParagraph"/>
        <w:spacing w:before="240" w:after="120"/>
        <w:rPr>
          <w:i/>
        </w:rPr>
      </w:pPr>
      <w:r w:rsidRPr="000F78D3">
        <w:rPr>
          <w:b/>
          <w:u w:val="single"/>
        </w:rPr>
        <w:t>Amendments to ChangeLab Solutions’ Model Ordinance</w:t>
      </w:r>
    </w:p>
    <w:p w14:paraId="638AE13B" w14:textId="40346A6E" w:rsidR="0052517F" w:rsidRPr="00D4346E" w:rsidRDefault="0052517F" w:rsidP="0008166D">
      <w:pPr>
        <w:pStyle w:val="BasicParagraph"/>
        <w:tabs>
          <w:tab w:val="left" w:pos="0"/>
        </w:tabs>
        <w:spacing w:before="240" w:after="120"/>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3B886C88" w14:textId="6390AC72" w:rsidR="0052517F" w:rsidRDefault="0052517F" w:rsidP="0008166D">
      <w:pPr>
        <w:pStyle w:val="BasicParagraph"/>
        <w:spacing w:before="120" w:after="120"/>
        <w:ind w:firstLine="360"/>
      </w:pPr>
      <w:r w:rsidRPr="0008166D">
        <w:rPr>
          <w:b/>
        </w:rPr>
        <w:t>WHEREAS,</w:t>
      </w:r>
      <w:r>
        <w:t xml:space="preserve"> </w:t>
      </w:r>
      <w:r>
        <w:rPr>
          <w:rFonts w:cs="Calibri"/>
        </w:rPr>
        <w:t>a</w:t>
      </w:r>
      <w:r w:rsidRPr="00972B1E">
        <w:rPr>
          <w:rFonts w:cs="Calibri"/>
        </w:rPr>
        <w:t xml:space="preserve"> high density of tobacco retailers has been associated with increased smoking rates, particularly among youth</w:t>
      </w:r>
      <w:r>
        <w:rPr>
          <w:rFonts w:cs="Calibri"/>
        </w:rPr>
        <w:t>;</w:t>
      </w:r>
      <w:r>
        <w:rPr>
          <w:rStyle w:val="EndnoteReference"/>
          <w:rFonts w:cs="Calibri"/>
        </w:rPr>
        <w:endnoteReference w:id="13"/>
      </w:r>
      <w:r>
        <w:rPr>
          <w:rFonts w:cs="Calibri"/>
        </w:rPr>
        <w:t xml:space="preserve"> and</w:t>
      </w:r>
    </w:p>
    <w:p w14:paraId="6C56997E" w14:textId="5949A9A3" w:rsidR="0052517F" w:rsidRDefault="002C26DA" w:rsidP="0008166D">
      <w:pPr>
        <w:pStyle w:val="NormalText"/>
        <w:spacing w:before="120" w:after="120" w:line="288" w:lineRule="auto"/>
        <w:ind w:firstLine="0"/>
      </w:pPr>
      <w:r>
        <w:tab/>
      </w:r>
      <w:r w:rsidR="0052517F" w:rsidRPr="0008166D">
        <w:rPr>
          <w:b/>
        </w:rPr>
        <w:t>WHEREAS,</w:t>
      </w:r>
      <w:r w:rsidR="0052517F">
        <w:t xml:space="preserve"> the density and proximity of tobacco retailers influence smoking behaviors, including number of cigarettes smoked per day;</w:t>
      </w:r>
      <w:r w:rsidR="0052517F">
        <w:rPr>
          <w:rStyle w:val="EndnoteReference"/>
        </w:rPr>
        <w:endnoteReference w:id="14"/>
      </w:r>
      <w:r w:rsidR="0052517F">
        <w:t xml:space="preserve"> and</w:t>
      </w:r>
    </w:p>
    <w:p w14:paraId="527FDBD9" w14:textId="6EDDC133" w:rsidR="0052517F" w:rsidRDefault="002C26DA" w:rsidP="0008166D">
      <w:pPr>
        <w:pStyle w:val="NormalText"/>
        <w:widowControl/>
        <w:spacing w:before="120" w:after="120" w:line="288" w:lineRule="auto"/>
        <w:ind w:firstLine="0"/>
      </w:pPr>
      <w:r>
        <w:tab/>
      </w:r>
      <w:r w:rsidR="0052517F" w:rsidRPr="0008166D">
        <w:rPr>
          <w:b/>
        </w:rPr>
        <w:t>WHEREAS,</w:t>
      </w:r>
      <w:r w:rsidR="0052517F">
        <w:t xml:space="preserve"> the presence of tobacco</w:t>
      </w:r>
      <w:r w:rsidR="0052517F" w:rsidRPr="003E7905">
        <w:t xml:space="preserve"> in retail </w:t>
      </w:r>
      <w:r w:rsidR="0052517F">
        <w:t>settings normalizes the use of tobacco products and triggers</w:t>
      </w:r>
      <w:r w:rsidR="0052517F" w:rsidRPr="003E7905">
        <w:t xml:space="preserve"> smoking urges among former smoker</w:t>
      </w:r>
      <w:r w:rsidR="0052517F">
        <w:t>s and those attempting to quit;</w:t>
      </w:r>
      <w:r w:rsidR="0052517F">
        <w:rPr>
          <w:rStyle w:val="EndnoteReference"/>
        </w:rPr>
        <w:endnoteReference w:id="15"/>
      </w:r>
      <w:r w:rsidR="0052517F">
        <w:t xml:space="preserve"> and</w:t>
      </w:r>
    </w:p>
    <w:p w14:paraId="491D34D5" w14:textId="4C49A3E8" w:rsidR="002C26DA" w:rsidRPr="00F03E25" w:rsidRDefault="0052517F" w:rsidP="0008166D">
      <w:pPr>
        <w:pStyle w:val="BasicParagraph"/>
        <w:spacing w:before="120" w:after="120"/>
        <w:ind w:firstLine="360"/>
      </w:pPr>
      <w:r w:rsidRPr="0008166D">
        <w:rPr>
          <w:b/>
        </w:rPr>
        <w:t>WHEREAS,</w:t>
      </w:r>
      <w:r>
        <w:t xml:space="preserve"> there are approximately 36,700 licensed tobacco retailers in California;</w:t>
      </w:r>
      <w:r>
        <w:rPr>
          <w:rStyle w:val="EndnoteReference"/>
        </w:rPr>
        <w:endnoteReference w:id="16"/>
      </w:r>
      <w:r>
        <w:t xml:space="preserve"> and</w:t>
      </w:r>
    </w:p>
    <w:tbl>
      <w:tblPr>
        <w:tblStyle w:val="TableGrid"/>
        <w:tblW w:w="9090" w:type="dxa"/>
        <w:tblInd w:w="-95" w:type="dxa"/>
        <w:tblLayout w:type="fixed"/>
        <w:tblCellMar>
          <w:top w:w="144" w:type="dxa"/>
          <w:left w:w="144" w:type="dxa"/>
          <w:bottom w:w="144" w:type="dxa"/>
          <w:right w:w="144" w:type="dxa"/>
        </w:tblCellMar>
        <w:tblLook w:val="0600" w:firstRow="0" w:lastRow="0" w:firstColumn="0" w:lastColumn="0" w:noHBand="1" w:noVBand="1"/>
      </w:tblPr>
      <w:tblGrid>
        <w:gridCol w:w="9090"/>
      </w:tblGrid>
      <w:tr w:rsidR="002C26DA" w14:paraId="6591DC5D" w14:textId="77777777" w:rsidTr="0008166D">
        <w:trPr>
          <w:trHeight w:val="116"/>
        </w:trPr>
        <w:tc>
          <w:tcPr>
            <w:tcW w:w="909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080BAFB" w14:textId="77777777" w:rsidR="002C26DA" w:rsidRPr="0071510D" w:rsidRDefault="002C26DA" w:rsidP="005F4990">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2C26DA">
              <w:rPr>
                <w:rFonts w:ascii="Arial" w:hAnsi="Arial" w:cs="Arial"/>
                <w:sz w:val="20"/>
                <w:szCs w:val="20"/>
                <w:lang w:bidi="ar-SA"/>
              </w:rPr>
              <w:t>Further findings could address the current number of tobacco retailers in the city or county as compared with its population. Population estimates are available from the California Department of Finance at www.dof.ca.gov/research/demographic/reports/estimates/e-1/.</w:t>
            </w:r>
          </w:p>
        </w:tc>
      </w:tr>
    </w:tbl>
    <w:p w14:paraId="36CAE258" w14:textId="1A60E263" w:rsidR="0052517F" w:rsidRDefault="0052517F" w:rsidP="0052517F">
      <w:pPr>
        <w:rPr>
          <w:i/>
        </w:rPr>
      </w:pPr>
      <w:r w:rsidRPr="00D4346E">
        <w:rPr>
          <w:i/>
        </w:rPr>
        <w:lastRenderedPageBreak/>
        <w:t>In</w:t>
      </w:r>
      <w:r w:rsidRPr="00D4346E">
        <w:rPr>
          <w:b/>
          <w:i/>
        </w:rPr>
        <w:t xml:space="preserve"> </w:t>
      </w:r>
      <w:r w:rsidRPr="00D4346E">
        <w:rPr>
          <w:b/>
        </w:rPr>
        <w:t>SECTION II, Sec. [ ____ (*</w:t>
      </w:r>
      <w:r w:rsidR="002C26DA">
        <w:rPr>
          <w:b/>
        </w:rPr>
        <w:t>5</w:t>
      </w:r>
      <w:r w:rsidRPr="00D4346E">
        <w:rPr>
          <w:b/>
        </w:rPr>
        <w:t>) ]. LIMITS ON ELIGIBILITY FOR A TOBACCO RETAILER LICENSE,</w:t>
      </w:r>
      <w:r w:rsidRPr="00D4346E">
        <w:rPr>
          <w:i/>
        </w:rPr>
        <w:t xml:space="preserve"> add the following subsection:</w:t>
      </w:r>
    </w:p>
    <w:p w14:paraId="3D560B49" w14:textId="79A95426" w:rsidR="0052517F" w:rsidRDefault="0052517F" w:rsidP="0008166D">
      <w:pPr>
        <w:pStyle w:val="BasicParagraph"/>
        <w:spacing w:before="240" w:after="120"/>
        <w:ind w:left="806" w:hanging="446"/>
      </w:pPr>
      <w:r>
        <w:t>(</w:t>
      </w:r>
      <w:r w:rsidRPr="00563BAE">
        <w:rPr>
          <w:u w:val="single"/>
        </w:rPr>
        <w:t xml:space="preserve"> </w:t>
      </w:r>
      <w:r>
        <w:rPr>
          <w:u w:val="single"/>
        </w:rPr>
        <w:t xml:space="preserve">   </w:t>
      </w:r>
      <w:r>
        <w:t>) POPULATION AND DENSITY. The issuing of Tobacco Retailer licenses is limited as follows:</w:t>
      </w:r>
    </w:p>
    <w:p w14:paraId="5D7CEAB2" w14:textId="11D9A64A" w:rsidR="00683FA8" w:rsidRDefault="0052517F" w:rsidP="0008166D">
      <w:pPr>
        <w:pStyle w:val="bullets-123"/>
        <w:numPr>
          <w:ilvl w:val="0"/>
          <w:numId w:val="46"/>
        </w:numPr>
        <w:tabs>
          <w:tab w:val="clear" w:pos="1530"/>
          <w:tab w:val="left" w:pos="1350"/>
        </w:tabs>
        <w:spacing w:before="120" w:after="120"/>
        <w:ind w:left="1166"/>
      </w:pPr>
      <w:r>
        <w:t>The total number of Tobacco Retailer licenses within the [ </w:t>
      </w:r>
      <w:r w:rsidRPr="0008166D">
        <w:rPr>
          <w:u w:val="single"/>
        </w:rPr>
        <w:t>City</w:t>
      </w:r>
      <w:r>
        <w:t xml:space="preserve"> / </w:t>
      </w:r>
      <w:r w:rsidRPr="0008166D">
        <w:rPr>
          <w:u w:val="double"/>
        </w:rPr>
        <w:t>County</w:t>
      </w:r>
      <w:r>
        <w:t> ] shall be limited to one for each [ 2,500 ], or fraction thereof, inhabitants of the [ </w:t>
      </w:r>
      <w:r w:rsidRPr="0008166D">
        <w:rPr>
          <w:u w:val="single"/>
        </w:rPr>
        <w:t>City</w:t>
      </w:r>
      <w:r>
        <w:t xml:space="preserve"> / </w:t>
      </w:r>
      <w:r w:rsidRPr="0008166D">
        <w:rPr>
          <w:u w:val="double"/>
        </w:rPr>
        <w:t>County</w:t>
      </w:r>
      <w:r>
        <w:t xml:space="preserve"> ]. </w:t>
      </w:r>
    </w:p>
    <w:tbl>
      <w:tblPr>
        <w:tblStyle w:val="TableGrid"/>
        <w:tblW w:w="7830" w:type="dxa"/>
        <w:tblInd w:w="1165" w:type="dxa"/>
        <w:tblLayout w:type="fixed"/>
        <w:tblCellMar>
          <w:top w:w="144" w:type="dxa"/>
          <w:left w:w="144" w:type="dxa"/>
          <w:bottom w:w="144" w:type="dxa"/>
          <w:right w:w="144" w:type="dxa"/>
        </w:tblCellMar>
        <w:tblLook w:val="0600" w:firstRow="0" w:lastRow="0" w:firstColumn="0" w:lastColumn="0" w:noHBand="1" w:noVBand="1"/>
      </w:tblPr>
      <w:tblGrid>
        <w:gridCol w:w="7830"/>
      </w:tblGrid>
      <w:tr w:rsidR="00683FA8" w14:paraId="10CA59C6" w14:textId="77777777" w:rsidTr="0008166D">
        <w:trPr>
          <w:cantSplit/>
          <w:trHeight w:val="1538"/>
        </w:trPr>
        <w:tc>
          <w:tcPr>
            <w:tcW w:w="783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C44A714" w14:textId="77777777" w:rsidR="00683FA8" w:rsidRPr="002972B1" w:rsidRDefault="00683FA8">
            <w:pPr>
              <w:pStyle w:val="BasicParagraph"/>
              <w:rPr>
                <w:rFonts w:ascii="Arial" w:hAnsi="Arial" w:cs="Arial"/>
                <w:sz w:val="20"/>
                <w:szCs w:val="20"/>
                <w:lang w:bidi="ar-SA"/>
              </w:rPr>
            </w:pPr>
            <w:r w:rsidRPr="002972B1">
              <w:rPr>
                <w:rFonts w:ascii="Arial" w:hAnsi="Arial" w:cs="Arial"/>
                <w:b/>
                <w:sz w:val="20"/>
                <w:szCs w:val="20"/>
                <w:lang w:bidi="ar-SA"/>
              </w:rPr>
              <w:t>COMMENT:</w:t>
            </w:r>
            <w:r w:rsidRPr="002972B1">
              <w:rPr>
                <w:rFonts w:ascii="Arial" w:hAnsi="Arial" w:cs="Arial"/>
                <w:sz w:val="20"/>
                <w:szCs w:val="20"/>
                <w:lang w:bidi="ar-SA"/>
              </w:rPr>
              <w:t xml:space="preserve"> Statewide, there is approximately one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etailer for</w:t>
            </w:r>
            <w:r>
              <w:rPr>
                <w:rFonts w:ascii="Arial" w:hAnsi="Arial" w:cs="Arial"/>
                <w:sz w:val="20"/>
                <w:szCs w:val="20"/>
                <w:lang w:bidi="ar-SA"/>
              </w:rPr>
              <w:t xml:space="preserve"> every 1,000 people. This provision</w:t>
            </w:r>
            <w:r w:rsidRPr="002972B1">
              <w:rPr>
                <w:rFonts w:ascii="Arial" w:hAnsi="Arial" w:cs="Arial"/>
                <w:sz w:val="20"/>
                <w:szCs w:val="20"/>
                <w:lang w:bidi="ar-SA"/>
              </w:rPr>
              <w:t xml:space="preserve"> provides a default of one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 xml:space="preserve">etailer for every 2,500 people to reduce retailer density below the current statewide average. Setting the benchmark at 2,500 also makes the number of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 xml:space="preserve">etailers in a community consistent with the number of off-sale alcohol retailers. A community will need to compare its population with the current number of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etailers to determine whether the suggested benchmark will resu</w:t>
            </w:r>
            <w:r>
              <w:rPr>
                <w:rFonts w:ascii="Arial" w:hAnsi="Arial" w:cs="Arial"/>
                <w:sz w:val="20"/>
                <w:szCs w:val="20"/>
                <w:lang w:bidi="ar-SA"/>
              </w:rPr>
              <w:t>lt in a reduction in retailers.</w:t>
            </w:r>
          </w:p>
        </w:tc>
      </w:tr>
    </w:tbl>
    <w:p w14:paraId="5C2AC79D" w14:textId="700E1FC0" w:rsidR="00683FA8" w:rsidRDefault="0052517F" w:rsidP="0008166D">
      <w:pPr>
        <w:pStyle w:val="bullets-123"/>
        <w:numPr>
          <w:ilvl w:val="0"/>
          <w:numId w:val="46"/>
        </w:numPr>
        <w:tabs>
          <w:tab w:val="clear" w:pos="1530"/>
        </w:tabs>
        <w:spacing w:before="120" w:after="120"/>
        <w:ind w:left="1166"/>
      </w:pPr>
      <w:r>
        <w:t>For the purposes of this subsection, the total population of the [ </w:t>
      </w:r>
      <w:r w:rsidRPr="0008166D">
        <w:rPr>
          <w:u w:val="single"/>
        </w:rPr>
        <w:t>City</w:t>
      </w:r>
      <w:r>
        <w:t xml:space="preserve"> / </w:t>
      </w:r>
      <w:r>
        <w:rPr>
          <w:u w:val="double"/>
        </w:rPr>
        <w:t>County</w:t>
      </w:r>
      <w:r>
        <w:t xml:space="preserve"> ] shall be determined by the most current published total available from the U.S. Census Bureau or the California State Department of Finance, whichever has been more recently updated, as of the date the license application is filed. </w:t>
      </w:r>
    </w:p>
    <w:tbl>
      <w:tblPr>
        <w:tblStyle w:val="TableGrid"/>
        <w:tblW w:w="7830" w:type="dxa"/>
        <w:tblInd w:w="1165" w:type="dxa"/>
        <w:tblLayout w:type="fixed"/>
        <w:tblCellMar>
          <w:top w:w="144" w:type="dxa"/>
          <w:left w:w="144" w:type="dxa"/>
          <w:bottom w:w="144" w:type="dxa"/>
          <w:right w:w="144" w:type="dxa"/>
        </w:tblCellMar>
        <w:tblLook w:val="0600" w:firstRow="0" w:lastRow="0" w:firstColumn="0" w:lastColumn="0" w:noHBand="1" w:noVBand="1"/>
      </w:tblPr>
      <w:tblGrid>
        <w:gridCol w:w="7830"/>
      </w:tblGrid>
      <w:tr w:rsidR="00683FA8" w14:paraId="4A3A75A2" w14:textId="77777777" w:rsidTr="0008166D">
        <w:trPr>
          <w:trHeight w:val="26"/>
        </w:trPr>
        <w:tc>
          <w:tcPr>
            <w:tcW w:w="783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038B311" w14:textId="77777777" w:rsidR="00683FA8" w:rsidRPr="002972B1" w:rsidRDefault="00683FA8" w:rsidP="005F4990">
            <w:pPr>
              <w:pStyle w:val="BasicParagraph"/>
              <w:rPr>
                <w:rFonts w:ascii="Arial" w:hAnsi="Arial" w:cs="Arial"/>
                <w:sz w:val="20"/>
                <w:szCs w:val="20"/>
                <w:lang w:bidi="ar-SA"/>
              </w:rPr>
            </w:pPr>
            <w:r w:rsidRPr="002972B1">
              <w:rPr>
                <w:rFonts w:ascii="Arial" w:hAnsi="Arial" w:cs="Arial"/>
                <w:b/>
                <w:sz w:val="20"/>
                <w:szCs w:val="20"/>
                <w:lang w:bidi="ar-SA"/>
              </w:rPr>
              <w:t>COMMENT:</w:t>
            </w:r>
            <w:r w:rsidRPr="002972B1">
              <w:rPr>
                <w:rFonts w:ascii="Arial" w:hAnsi="Arial" w:cs="Arial"/>
                <w:sz w:val="20"/>
                <w:szCs w:val="20"/>
                <w:lang w:bidi="ar-SA"/>
              </w:rPr>
              <w:t xml:space="preserve"> </w:t>
            </w:r>
            <w:r w:rsidRPr="00EE70D0">
              <w:rPr>
                <w:rFonts w:ascii="Arial" w:hAnsi="Arial" w:cs="Arial"/>
                <w:sz w:val="20"/>
                <w:szCs w:val="20"/>
                <w:lang w:bidi="ar-SA"/>
              </w:rPr>
              <w:t xml:space="preserve">This </w:t>
            </w:r>
            <w:r>
              <w:rPr>
                <w:rFonts w:ascii="Arial" w:hAnsi="Arial" w:cs="Arial"/>
                <w:sz w:val="20"/>
                <w:szCs w:val="20"/>
                <w:lang w:bidi="ar-SA"/>
              </w:rPr>
              <w:t>sub</w:t>
            </w:r>
            <w:r w:rsidRPr="00EE70D0">
              <w:rPr>
                <w:rFonts w:ascii="Arial" w:hAnsi="Arial" w:cs="Arial"/>
                <w:sz w:val="20"/>
                <w:szCs w:val="20"/>
                <w:lang w:bidi="ar-SA"/>
              </w:rPr>
              <w:t xml:space="preserve">section is similar to </w:t>
            </w:r>
            <w:r>
              <w:rPr>
                <w:rFonts w:ascii="Arial" w:hAnsi="Arial" w:cs="Arial"/>
                <w:sz w:val="20"/>
                <w:szCs w:val="20"/>
                <w:lang w:bidi="ar-SA"/>
              </w:rPr>
              <w:t xml:space="preserve">California </w:t>
            </w:r>
            <w:r w:rsidRPr="00EE70D0">
              <w:rPr>
                <w:rFonts w:ascii="Arial" w:hAnsi="Arial" w:cs="Arial"/>
                <w:sz w:val="20"/>
                <w:szCs w:val="20"/>
                <w:lang w:bidi="ar-SA"/>
              </w:rPr>
              <w:t>Business and Professions Code</w:t>
            </w:r>
            <w:r>
              <w:rPr>
                <w:rFonts w:ascii="Arial" w:hAnsi="Arial" w:cs="Arial"/>
                <w:sz w:val="20"/>
                <w:szCs w:val="20"/>
                <w:lang w:bidi="ar-SA"/>
              </w:rPr>
              <w:t xml:space="preserve"> S</w:t>
            </w:r>
            <w:r w:rsidRPr="00EE70D0">
              <w:rPr>
                <w:rFonts w:ascii="Arial" w:hAnsi="Arial" w:cs="Arial"/>
                <w:sz w:val="20"/>
                <w:szCs w:val="20"/>
                <w:lang w:bidi="ar-SA"/>
              </w:rPr>
              <w:t>ection 23817.9, which dictates how the population will be measured to assist in determining the number of off-sale beer and wine retailers in a community.</w:t>
            </w:r>
          </w:p>
        </w:tc>
      </w:tr>
    </w:tbl>
    <w:p w14:paraId="124DC537" w14:textId="1C7C5DC0" w:rsidR="00B63AB9" w:rsidRDefault="00B63AB9" w:rsidP="0008166D">
      <w:pPr>
        <w:pStyle w:val="bullets-123"/>
        <w:numPr>
          <w:ilvl w:val="0"/>
          <w:numId w:val="46"/>
        </w:numPr>
        <w:tabs>
          <w:tab w:val="clear" w:pos="1530"/>
          <w:tab w:val="left" w:pos="1260"/>
          <w:tab w:val="left" w:pos="1440"/>
        </w:tabs>
        <w:spacing w:before="120" w:after="120"/>
        <w:ind w:left="1166"/>
      </w:pPr>
      <w:r w:rsidRPr="00B63AB9">
        <w:t>No new license may be issued to authorize Tobacco Retailing if the number of Tobacco Retailer licenses already issued equals or exceeds the total number authorized pursuant to subsection (1).</w:t>
      </w:r>
      <w:r w:rsidR="0052517F">
        <w:t xml:space="preserve"> </w:t>
      </w:r>
    </w:p>
    <w:p w14:paraId="4C938933" w14:textId="4090B837" w:rsidR="00B63AB9" w:rsidRDefault="00B63AB9" w:rsidP="0008166D">
      <w:pPr>
        <w:pStyle w:val="bullets-123"/>
        <w:numPr>
          <w:ilvl w:val="0"/>
          <w:numId w:val="46"/>
        </w:numPr>
        <w:tabs>
          <w:tab w:val="clear" w:pos="1530"/>
          <w:tab w:val="left" w:pos="1260"/>
          <w:tab w:val="left" w:pos="1440"/>
        </w:tabs>
        <w:spacing w:before="120" w:after="120"/>
        <w:ind w:left="1166"/>
      </w:pPr>
      <w:r>
        <w:t xml:space="preserve">Notwithstanding subsections (1) through (3), a Tobacco Retailer operating lawfully on the date this ordinance is adopted that would </w:t>
      </w:r>
      <w:r w:rsidR="003071C2">
        <w:t xml:space="preserve">otherwise </w:t>
      </w:r>
      <w:r>
        <w:t xml:space="preserve">be eligible for a Tobacco Retailer license for the location for which a license is sought may receive or renew a license for that location so long as all of the following conditions are met: </w:t>
      </w:r>
    </w:p>
    <w:p w14:paraId="53034889" w14:textId="77777777" w:rsidR="00B63AB9" w:rsidRDefault="00B63AB9" w:rsidP="0008166D">
      <w:pPr>
        <w:pStyle w:val="bullets-123"/>
        <w:numPr>
          <w:ilvl w:val="0"/>
          <w:numId w:val="49"/>
        </w:numPr>
        <w:tabs>
          <w:tab w:val="clear" w:pos="1530"/>
        </w:tabs>
        <w:spacing w:before="60" w:after="60"/>
        <w:ind w:left="1710" w:hanging="180"/>
      </w:pPr>
      <w:r>
        <w:t>the license is timely obtained and is renewed without lapse or permanent revocation (as opposed to temporary suspension);</w:t>
      </w:r>
    </w:p>
    <w:p w14:paraId="400295E6" w14:textId="77777777" w:rsidR="00B63AB9" w:rsidRDefault="00B63AB9" w:rsidP="0008166D">
      <w:pPr>
        <w:pStyle w:val="bullets-123"/>
        <w:numPr>
          <w:ilvl w:val="0"/>
          <w:numId w:val="49"/>
        </w:numPr>
        <w:tabs>
          <w:tab w:val="clear" w:pos="1530"/>
        </w:tabs>
        <w:spacing w:before="60" w:after="60"/>
        <w:ind w:left="1710" w:hanging="180"/>
      </w:pPr>
      <w:r>
        <w:t>the Tobacco Retailer is not closed for business or otherwise suspends Tobacco Retailing for more than sixty (60) consecutive days;</w:t>
      </w:r>
    </w:p>
    <w:p w14:paraId="3E3D6222" w14:textId="77777777" w:rsidR="00B63AB9" w:rsidRDefault="00B63AB9" w:rsidP="0008166D">
      <w:pPr>
        <w:pStyle w:val="bullets-123"/>
        <w:numPr>
          <w:ilvl w:val="0"/>
          <w:numId w:val="49"/>
        </w:numPr>
        <w:tabs>
          <w:tab w:val="clear" w:pos="1530"/>
        </w:tabs>
        <w:spacing w:before="60" w:after="60"/>
        <w:ind w:left="1710" w:hanging="180"/>
      </w:pPr>
      <w:r>
        <w:t xml:space="preserve">the Tobacco Retailer does not substantially change the business premises or business operation. A substantial change to the business operation includes, but is not limited to, the transferring of a location: </w:t>
      </w:r>
    </w:p>
    <w:p w14:paraId="53EA9A6D" w14:textId="77777777" w:rsidR="00B63AB9" w:rsidRDefault="00B63AB9" w:rsidP="0008166D">
      <w:pPr>
        <w:pStyle w:val="bullets-123"/>
        <w:numPr>
          <w:ilvl w:val="1"/>
          <w:numId w:val="49"/>
        </w:numPr>
        <w:tabs>
          <w:tab w:val="clear" w:pos="1530"/>
        </w:tabs>
        <w:spacing w:before="60" w:after="60"/>
        <w:ind w:hanging="270"/>
      </w:pPr>
      <w:r>
        <w:t>to a new Proprietor(s) in an Arm’s Length Transaction; or</w:t>
      </w:r>
    </w:p>
    <w:p w14:paraId="6A332CE6" w14:textId="77777777" w:rsidR="00B63AB9" w:rsidRDefault="00B63AB9" w:rsidP="0008166D">
      <w:pPr>
        <w:pStyle w:val="bullets-123"/>
        <w:numPr>
          <w:ilvl w:val="1"/>
          <w:numId w:val="49"/>
        </w:numPr>
        <w:tabs>
          <w:tab w:val="clear" w:pos="1530"/>
        </w:tabs>
        <w:spacing w:before="60" w:after="60"/>
        <w:ind w:hanging="270"/>
      </w:pPr>
      <w:r>
        <w:lastRenderedPageBreak/>
        <w:t xml:space="preserve">for which a significant purpose is avoiding the effect of violations of this [ </w:t>
      </w:r>
      <w:r w:rsidRPr="00335EC0">
        <w:rPr>
          <w:u w:val="single"/>
        </w:rPr>
        <w:t>article</w:t>
      </w:r>
      <w:r>
        <w:t xml:space="preserve"> / </w:t>
      </w:r>
      <w:r w:rsidRPr="00335EC0">
        <w:rPr>
          <w:u w:val="double"/>
        </w:rPr>
        <w:t>chapter</w:t>
      </w:r>
      <w:r>
        <w:t xml:space="preserve"> ]; and</w:t>
      </w:r>
    </w:p>
    <w:p w14:paraId="484E6393" w14:textId="77777777" w:rsidR="00B63AB9" w:rsidRDefault="00B63AB9" w:rsidP="0008166D">
      <w:pPr>
        <w:pStyle w:val="bullets-123"/>
        <w:numPr>
          <w:ilvl w:val="0"/>
          <w:numId w:val="49"/>
        </w:numPr>
        <w:tabs>
          <w:tab w:val="clear" w:pos="1530"/>
        </w:tabs>
        <w:spacing w:before="60" w:after="60"/>
        <w:ind w:left="1710" w:hanging="180"/>
      </w:pPr>
      <w:r>
        <w:t>the Tobacco Retailer retains the right to operate under other applicable laws.</w:t>
      </w:r>
    </w:p>
    <w:p w14:paraId="024EC716" w14:textId="77777777" w:rsidR="00E27F11" w:rsidRDefault="00B63AB9" w:rsidP="0008166D">
      <w:pPr>
        <w:pStyle w:val="bullets-123"/>
        <w:numPr>
          <w:ilvl w:val="0"/>
          <w:numId w:val="49"/>
        </w:numPr>
        <w:tabs>
          <w:tab w:val="clear" w:pos="1530"/>
        </w:tabs>
        <w:spacing w:before="60" w:after="120"/>
        <w:ind w:left="1710" w:hanging="180"/>
      </w:pPr>
      <w:r>
        <w:t xml:space="preserve">If the [ </w:t>
      </w:r>
      <w:r w:rsidRPr="003071C2">
        <w:rPr>
          <w:u w:val="single"/>
        </w:rPr>
        <w:t>City</w:t>
      </w:r>
      <w:r>
        <w:t xml:space="preserve"> / </w:t>
      </w:r>
      <w:r w:rsidRPr="003071C2">
        <w:rPr>
          <w:u w:val="double"/>
        </w:rPr>
        <w:t>County</w:t>
      </w:r>
      <w:r>
        <w:t xml:space="preserve"> ] determines that a Tobacco Retailer has substantially changed their business premises or operation and the Tobacco Retailer disputes this determination, the Tobacco Retailer bears the burden of proving by a preponderance of evidence that such change(s) do not constitute a substantial change.</w:t>
      </w:r>
    </w:p>
    <w:tbl>
      <w:tblPr>
        <w:tblStyle w:val="TableGrid"/>
        <w:tblW w:w="8455" w:type="dxa"/>
        <w:tblInd w:w="71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E27F11" w14:paraId="42A76298" w14:textId="77777777" w:rsidTr="005F4990">
        <w:trPr>
          <w:trHeight w:val="962"/>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33851D0" w14:textId="477E2FB5" w:rsidR="00E27F11" w:rsidRPr="0071510D" w:rsidRDefault="00E27F11">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is subsection “grandfathers” existing tobacco retailers, meaning that a tobacco r</w:t>
            </w:r>
            <w:r w:rsidRPr="009E117A">
              <w:rPr>
                <w:rFonts w:ascii="Arial" w:hAnsi="Arial" w:cs="Arial"/>
                <w:sz w:val="20"/>
                <w:szCs w:val="20"/>
                <w:lang w:bidi="ar-SA"/>
              </w:rPr>
              <w:t>etailer lawfully operating on the date this ordinance is adopted and who meets the conditions enumerated in this subsecti</w:t>
            </w:r>
            <w:r>
              <w:rPr>
                <w:rFonts w:ascii="Arial" w:hAnsi="Arial" w:cs="Arial"/>
                <w:sz w:val="20"/>
                <w:szCs w:val="20"/>
                <w:lang w:bidi="ar-SA"/>
              </w:rPr>
              <w:t>on may continue to renew their t</w:t>
            </w:r>
            <w:r w:rsidRPr="009E117A">
              <w:rPr>
                <w:rFonts w:ascii="Arial" w:hAnsi="Arial" w:cs="Arial"/>
                <w:sz w:val="20"/>
                <w:szCs w:val="20"/>
                <w:lang w:bidi="ar-SA"/>
              </w:rPr>
              <w:t xml:space="preserve">obacco </w:t>
            </w:r>
            <w:r>
              <w:rPr>
                <w:rFonts w:ascii="Arial" w:hAnsi="Arial" w:cs="Arial"/>
                <w:sz w:val="20"/>
                <w:szCs w:val="20"/>
                <w:lang w:bidi="ar-SA"/>
              </w:rPr>
              <w:t>r</w:t>
            </w:r>
            <w:r w:rsidRPr="009E117A">
              <w:rPr>
                <w:rFonts w:ascii="Arial" w:hAnsi="Arial" w:cs="Arial"/>
                <w:sz w:val="20"/>
                <w:szCs w:val="20"/>
                <w:lang w:bidi="ar-SA"/>
              </w:rPr>
              <w:t xml:space="preserve">etailer license regardless of </w:t>
            </w:r>
            <w:r>
              <w:rPr>
                <w:rFonts w:ascii="Arial" w:hAnsi="Arial" w:cs="Arial"/>
                <w:sz w:val="20"/>
                <w:szCs w:val="20"/>
                <w:lang w:bidi="ar-SA"/>
              </w:rPr>
              <w:t>the total number of tobacco retailers licensed in the jurisdiction.</w:t>
            </w:r>
            <w:r>
              <w:t xml:space="preserve"> </w:t>
            </w:r>
            <w:r>
              <w:rPr>
                <w:rFonts w:ascii="Arial" w:hAnsi="Arial" w:cs="Arial"/>
                <w:sz w:val="20"/>
                <w:szCs w:val="20"/>
                <w:lang w:bidi="ar-SA"/>
              </w:rPr>
              <w:t>A t</w:t>
            </w:r>
            <w:r w:rsidRPr="009E117A">
              <w:rPr>
                <w:rFonts w:ascii="Arial" w:hAnsi="Arial" w:cs="Arial"/>
                <w:sz w:val="20"/>
                <w:szCs w:val="20"/>
                <w:lang w:bidi="ar-SA"/>
              </w:rPr>
              <w:t xml:space="preserve">obacco </w:t>
            </w:r>
            <w:r>
              <w:rPr>
                <w:rFonts w:ascii="Arial" w:hAnsi="Arial" w:cs="Arial"/>
                <w:sz w:val="20"/>
                <w:szCs w:val="20"/>
                <w:lang w:bidi="ar-SA"/>
              </w:rPr>
              <w:t>r</w:t>
            </w:r>
            <w:r w:rsidRPr="009E117A">
              <w:rPr>
                <w:rFonts w:ascii="Arial" w:hAnsi="Arial" w:cs="Arial"/>
                <w:sz w:val="20"/>
                <w:szCs w:val="20"/>
                <w:lang w:bidi="ar-SA"/>
              </w:rPr>
              <w:t xml:space="preserve">etailer will lose this “grandfathered” status if they, for example, close their business or suspend </w:t>
            </w:r>
            <w:r>
              <w:rPr>
                <w:rFonts w:ascii="Arial" w:hAnsi="Arial" w:cs="Arial"/>
                <w:sz w:val="20"/>
                <w:szCs w:val="20"/>
                <w:lang w:bidi="ar-SA"/>
              </w:rPr>
              <w:t>t</w:t>
            </w:r>
            <w:r w:rsidRPr="009E117A">
              <w:rPr>
                <w:rFonts w:ascii="Arial" w:hAnsi="Arial" w:cs="Arial"/>
                <w:sz w:val="20"/>
                <w:szCs w:val="20"/>
                <w:lang w:bidi="ar-SA"/>
              </w:rPr>
              <w:t xml:space="preserve">obacco </w:t>
            </w:r>
            <w:r>
              <w:rPr>
                <w:rFonts w:ascii="Arial" w:hAnsi="Arial" w:cs="Arial"/>
                <w:sz w:val="20"/>
                <w:szCs w:val="20"/>
                <w:lang w:bidi="ar-SA"/>
              </w:rPr>
              <w:t>r</w:t>
            </w:r>
            <w:r w:rsidRPr="009E117A">
              <w:rPr>
                <w:rFonts w:ascii="Arial" w:hAnsi="Arial" w:cs="Arial"/>
                <w:sz w:val="20"/>
                <w:szCs w:val="20"/>
                <w:lang w:bidi="ar-SA"/>
              </w:rPr>
              <w:t>etailing for more than sixty (60) consecutive days. They wil</w:t>
            </w:r>
            <w:r w:rsidR="008F66F1">
              <w:rPr>
                <w:rFonts w:ascii="Arial" w:hAnsi="Arial" w:cs="Arial"/>
                <w:sz w:val="20"/>
                <w:szCs w:val="20"/>
                <w:lang w:bidi="ar-SA"/>
              </w:rPr>
              <w:t>l also lose their grandfathered</w:t>
            </w:r>
            <w:r w:rsidRPr="009E117A">
              <w:rPr>
                <w:rFonts w:ascii="Arial" w:hAnsi="Arial" w:cs="Arial"/>
                <w:sz w:val="20"/>
                <w:szCs w:val="20"/>
                <w:lang w:bidi="ar-SA"/>
              </w:rPr>
              <w:t xml:space="preserve"> status if they substantially change the business premises or operations. For these purposes, a substantial change to the business operation includes the transfer of the business in an Arms-Length Transaction</w:t>
            </w:r>
            <w:r>
              <w:rPr>
                <w:rFonts w:ascii="Arial" w:hAnsi="Arial" w:cs="Arial"/>
                <w:sz w:val="20"/>
                <w:szCs w:val="20"/>
                <w:lang w:bidi="ar-SA"/>
              </w:rPr>
              <w:t xml:space="preserve"> (defined in the Model Ordinance)</w:t>
            </w:r>
            <w:r w:rsidRPr="009E117A">
              <w:rPr>
                <w:rFonts w:ascii="Arial" w:hAnsi="Arial" w:cs="Arial"/>
                <w:sz w:val="20"/>
                <w:szCs w:val="20"/>
                <w:lang w:bidi="ar-SA"/>
              </w:rPr>
              <w:t>. However, so long as the transfer is not intended to avoid t</w:t>
            </w:r>
            <w:r>
              <w:rPr>
                <w:rFonts w:ascii="Arial" w:hAnsi="Arial" w:cs="Arial"/>
                <w:sz w:val="20"/>
                <w:szCs w:val="20"/>
                <w:lang w:bidi="ar-SA"/>
              </w:rPr>
              <w:t>he effects of violations of the ordinance, a tobacco r</w:t>
            </w:r>
            <w:r w:rsidRPr="009E117A">
              <w:rPr>
                <w:rFonts w:ascii="Arial" w:hAnsi="Arial" w:cs="Arial"/>
                <w:sz w:val="20"/>
                <w:szCs w:val="20"/>
                <w:lang w:bidi="ar-SA"/>
              </w:rPr>
              <w:t xml:space="preserve">etailer will not lose their grandfathered status for transferring the business to a relative or related companies or partners. </w:t>
            </w:r>
          </w:p>
        </w:tc>
      </w:tr>
    </w:tbl>
    <w:p w14:paraId="2A7E3D62" w14:textId="77777777" w:rsidR="0052517F" w:rsidRDefault="0052517F" w:rsidP="0008166D">
      <w:pPr>
        <w:pStyle w:val="Heading2"/>
        <w:spacing w:after="120"/>
      </w:pPr>
      <w:r w:rsidRPr="00D64094">
        <w:rPr>
          <w:sz w:val="22"/>
        </w:rPr>
        <w:br w:type="page"/>
      </w:r>
      <w:r w:rsidRPr="00D64094">
        <w:lastRenderedPageBreak/>
        <w:t xml:space="preserve">No Tobacco Sales at Restaurants and Bars </w:t>
      </w:r>
    </w:p>
    <w:p w14:paraId="1A42D144" w14:textId="26D19959" w:rsidR="0052517F" w:rsidRDefault="0052517F" w:rsidP="0008166D">
      <w:pPr>
        <w:pStyle w:val="BasicParagraph"/>
        <w:spacing w:before="120" w:after="120"/>
      </w:pPr>
      <w:r>
        <w:t xml:space="preserve">This </w:t>
      </w:r>
      <w:r w:rsidR="00C944E3">
        <w:t>p</w:t>
      </w:r>
      <w:r>
        <w:t xml:space="preserve">lug-in prohibits bars, </w:t>
      </w:r>
      <w:r w:rsidRPr="00443FE1">
        <w:t>restaurants</w:t>
      </w:r>
      <w:r>
        <w:t xml:space="preserve">, and other businesses that offer food or alcohol for on-site consumption </w:t>
      </w:r>
      <w:r w:rsidRPr="00443FE1">
        <w:t>from obtai</w:t>
      </w:r>
      <w:r>
        <w:t>ning a tobacco retailer license. In recent years, “non-traditional” retailers such as restaurants have illegally sold tobacco products to youth at h</w:t>
      </w:r>
      <w:r w:rsidR="00190069">
        <w:t>igher rates than the statewide average</w:t>
      </w:r>
      <w:r>
        <w:t xml:space="preserve">. Further, communities may be concerned that selling tobacco products in restaurants conveys a message, particularly to children, that tobacco use is commonplace and acceptable. </w:t>
      </w:r>
    </w:p>
    <w:p w14:paraId="39FFA362" w14:textId="18EFD44D" w:rsidR="0052517F" w:rsidRDefault="0052517F" w:rsidP="0008166D">
      <w:pPr>
        <w:pStyle w:val="BasicParagraph"/>
        <w:spacing w:before="120" w:after="120"/>
      </w:pPr>
      <w:r>
        <w:t xml:space="preserve">With regard to bars, young adults who patronize these businesses have particularly high smoking rates. Communities may be concerned that selling tobacco at these venues further encourages smoking among a demographic that already has a high rate of tobacco use.       </w:t>
      </w:r>
    </w:p>
    <w:p w14:paraId="6C71417F" w14:textId="33E7158F" w:rsidR="0052517F" w:rsidRDefault="0052517F" w:rsidP="0008166D">
      <w:pPr>
        <w:pStyle w:val="BasicParagraph"/>
        <w:spacing w:before="120" w:after="240"/>
      </w:pPr>
      <w:r w:rsidRPr="00F90EF9">
        <w:rPr>
          <w:spacing w:val="-2"/>
        </w:rPr>
        <w:t xml:space="preserve">If a community decides that it is most appropriate to focus its efforts on one type of business—for example, if local data show illegal sales by businesses selling food for on-site consumption—the </w:t>
      </w:r>
      <w:r w:rsidR="00C944E3">
        <w:rPr>
          <w:spacing w:val="-2"/>
        </w:rPr>
        <w:t>p</w:t>
      </w:r>
      <w:r w:rsidRPr="00F90EF9">
        <w:rPr>
          <w:spacing w:val="-2"/>
        </w:rPr>
        <w:t xml:space="preserve">lug-in can be amended to prohibit tobacco sales by those businesses only.   </w:t>
      </w:r>
    </w:p>
    <w:p w14:paraId="75B964AA" w14:textId="4021E827" w:rsidR="0052517F" w:rsidRDefault="0052517F" w:rsidP="0008166D">
      <w:pPr>
        <w:pStyle w:val="BasicParagraph"/>
        <w:spacing w:before="240" w:after="240"/>
        <w:rPr>
          <w:i/>
        </w:rPr>
      </w:pPr>
      <w:r w:rsidRPr="000F78D3">
        <w:rPr>
          <w:b/>
          <w:u w:val="single"/>
        </w:rPr>
        <w:t>Amendments to ChangeLab Solutions’ Model Ordinance</w:t>
      </w:r>
    </w:p>
    <w:p w14:paraId="13DEF239" w14:textId="6A255E9F" w:rsidR="0052517F" w:rsidRDefault="0052517F" w:rsidP="0008166D">
      <w:pPr>
        <w:pStyle w:val="BasicParagraph"/>
        <w:spacing w:before="120" w:after="120"/>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5B397349" w14:textId="6AC38EF9" w:rsidR="0052517F" w:rsidRDefault="0052517F" w:rsidP="0008166D">
      <w:pPr>
        <w:pStyle w:val="BasicParagraph"/>
        <w:spacing w:before="120" w:after="120"/>
        <w:ind w:firstLine="360"/>
      </w:pPr>
      <w:r w:rsidRPr="0008166D">
        <w:rPr>
          <w:b/>
        </w:rPr>
        <w:t>WHEREAS,</w:t>
      </w:r>
      <w:r>
        <w:t xml:space="preserve"> y</w:t>
      </w:r>
      <w:r w:rsidRPr="00966C81">
        <w:t xml:space="preserve">oung people’s perceptions of smoking </w:t>
      </w:r>
      <w:r>
        <w:t>behaviors in social environments influence</w:t>
      </w:r>
      <w:r w:rsidRPr="00966C81">
        <w:t xml:space="preserve"> whether they begin to smoke</w:t>
      </w:r>
      <w:r>
        <w:t>;</w:t>
      </w:r>
      <w:r>
        <w:rPr>
          <w:rStyle w:val="EndnoteReference"/>
        </w:rPr>
        <w:endnoteReference w:id="17"/>
      </w:r>
      <w:r>
        <w:t xml:space="preserve"> and</w:t>
      </w:r>
    </w:p>
    <w:p w14:paraId="548BE7C3" w14:textId="346D9395" w:rsidR="0052517F" w:rsidRPr="003E46F8" w:rsidRDefault="0052517F" w:rsidP="0008166D">
      <w:pPr>
        <w:pStyle w:val="NoSpacing"/>
        <w:spacing w:before="120" w:after="120"/>
        <w:ind w:firstLine="360"/>
        <w:rPr>
          <w:rFonts w:ascii="Times New Roman" w:hAnsi="Times New Roman"/>
          <w:sz w:val="24"/>
          <w:szCs w:val="24"/>
        </w:rPr>
      </w:pPr>
      <w:r w:rsidRPr="002D1FAC">
        <w:rPr>
          <w:rFonts w:ascii="Times New Roman" w:hAnsi="Times New Roman"/>
          <w:b/>
          <w:sz w:val="24"/>
          <w:szCs w:val="24"/>
        </w:rPr>
        <w:t>WHEREAS,</w:t>
      </w:r>
      <w:r w:rsidRPr="003E46F8">
        <w:rPr>
          <w:rFonts w:ascii="Times New Roman" w:hAnsi="Times New Roman"/>
          <w:sz w:val="24"/>
          <w:szCs w:val="24"/>
        </w:rPr>
        <w:t xml:space="preserve"> children and young people are par</w:t>
      </w:r>
      <w:r w:rsidRPr="00F74C9F">
        <w:rPr>
          <w:rFonts w:ascii="Times New Roman" w:hAnsi="Times New Roman"/>
          <w:sz w:val="24"/>
          <w:szCs w:val="24"/>
        </w:rPr>
        <w:t xml:space="preserve">ticularly influenced by cues suggesting </w:t>
      </w:r>
      <w:r w:rsidRPr="003E46F8">
        <w:rPr>
          <w:rFonts w:ascii="Times New Roman" w:hAnsi="Times New Roman"/>
          <w:sz w:val="24"/>
          <w:szCs w:val="24"/>
        </w:rPr>
        <w:t>smoking is acceptable;</w:t>
      </w:r>
      <w:r w:rsidRPr="002D1FAC">
        <w:rPr>
          <w:rStyle w:val="EndnoteReference"/>
          <w:rFonts w:ascii="Times New Roman" w:hAnsi="Times New Roman"/>
          <w:sz w:val="24"/>
          <w:szCs w:val="24"/>
        </w:rPr>
        <w:endnoteReference w:id="18"/>
      </w:r>
      <w:r w:rsidRPr="003E46F8">
        <w:rPr>
          <w:rFonts w:ascii="Times New Roman" w:hAnsi="Times New Roman"/>
          <w:sz w:val="24"/>
          <w:szCs w:val="24"/>
        </w:rPr>
        <w:t xml:space="preserve"> and</w:t>
      </w:r>
    </w:p>
    <w:p w14:paraId="3D424517" w14:textId="7B47FFB4" w:rsidR="0052517F" w:rsidRPr="003E46F8" w:rsidRDefault="0052517F" w:rsidP="0008166D">
      <w:pPr>
        <w:pStyle w:val="NoSpacing"/>
        <w:spacing w:before="120" w:after="120"/>
        <w:ind w:firstLine="360"/>
        <w:rPr>
          <w:rFonts w:ascii="Times New Roman" w:hAnsi="Times New Roman"/>
          <w:sz w:val="24"/>
          <w:szCs w:val="24"/>
        </w:rPr>
      </w:pPr>
      <w:r w:rsidRPr="002D1FAC">
        <w:rPr>
          <w:rFonts w:ascii="Times New Roman" w:hAnsi="Times New Roman"/>
          <w:b/>
          <w:sz w:val="24"/>
          <w:szCs w:val="24"/>
        </w:rPr>
        <w:t>WHEREAS,</w:t>
      </w:r>
      <w:r w:rsidRPr="003E46F8">
        <w:rPr>
          <w:rFonts w:ascii="Times New Roman" w:hAnsi="Times New Roman"/>
          <w:sz w:val="24"/>
          <w:szCs w:val="24"/>
        </w:rPr>
        <w:t xml:space="preserve"> r</w:t>
      </w:r>
      <w:r w:rsidRPr="00F74C9F">
        <w:rPr>
          <w:rFonts w:ascii="Times New Roman" w:hAnsi="Times New Roman"/>
          <w:sz w:val="24"/>
          <w:szCs w:val="24"/>
        </w:rPr>
        <w:t xml:space="preserve">estaurants are more likely to sell tobacco illegally to </w:t>
      </w:r>
      <w:r w:rsidR="000B0585" w:rsidRPr="00F74C9F">
        <w:rPr>
          <w:rFonts w:ascii="Times New Roman" w:hAnsi="Times New Roman"/>
          <w:sz w:val="24"/>
          <w:szCs w:val="24"/>
        </w:rPr>
        <w:t xml:space="preserve">underage youth </w:t>
      </w:r>
      <w:r w:rsidRPr="003E46F8">
        <w:rPr>
          <w:rFonts w:ascii="Times New Roman" w:hAnsi="Times New Roman"/>
          <w:sz w:val="24"/>
          <w:szCs w:val="24"/>
        </w:rPr>
        <w:t>than other retailers;</w:t>
      </w:r>
      <w:r w:rsidRPr="002D1FAC">
        <w:rPr>
          <w:rStyle w:val="EndnoteReference"/>
          <w:rFonts w:ascii="Times New Roman" w:hAnsi="Times New Roman"/>
          <w:sz w:val="24"/>
          <w:szCs w:val="24"/>
        </w:rPr>
        <w:endnoteReference w:id="19"/>
      </w:r>
      <w:r w:rsidRPr="003E46F8">
        <w:rPr>
          <w:rFonts w:ascii="Times New Roman" w:hAnsi="Times New Roman"/>
          <w:sz w:val="24"/>
          <w:szCs w:val="24"/>
        </w:rPr>
        <w:t xml:space="preserve"> and</w:t>
      </w:r>
    </w:p>
    <w:p w14:paraId="5A6F6DC9" w14:textId="1429A3CA" w:rsidR="0052517F" w:rsidRPr="00252C0A" w:rsidRDefault="0052517F" w:rsidP="0008166D">
      <w:pPr>
        <w:pStyle w:val="NoSpacing"/>
        <w:spacing w:before="120" w:after="120"/>
        <w:ind w:firstLine="360"/>
        <w:rPr>
          <w:rFonts w:ascii="Times New Roman" w:hAnsi="Times New Roman"/>
          <w:sz w:val="24"/>
          <w:szCs w:val="24"/>
        </w:rPr>
      </w:pPr>
      <w:r w:rsidRPr="002D1FAC">
        <w:rPr>
          <w:rFonts w:ascii="Times New Roman" w:hAnsi="Times New Roman"/>
          <w:b/>
          <w:sz w:val="24"/>
          <w:szCs w:val="24"/>
        </w:rPr>
        <w:t>WHEREAS,</w:t>
      </w:r>
      <w:r w:rsidRPr="003E46F8">
        <w:rPr>
          <w:rFonts w:ascii="Times New Roman" w:hAnsi="Times New Roman"/>
          <w:sz w:val="24"/>
          <w:szCs w:val="24"/>
        </w:rPr>
        <w:t xml:space="preserve"> the r</w:t>
      </w:r>
      <w:r w:rsidRPr="00F74C9F">
        <w:rPr>
          <w:rFonts w:ascii="Times New Roman" w:hAnsi="Times New Roman"/>
          <w:sz w:val="24"/>
          <w:szCs w:val="24"/>
        </w:rPr>
        <w:t>ecent increase in illegal tobacco sales to youth is largely a resu</w:t>
      </w:r>
      <w:r w:rsidRPr="003E46F8">
        <w:rPr>
          <w:rFonts w:ascii="Times New Roman" w:hAnsi="Times New Roman"/>
          <w:sz w:val="24"/>
          <w:szCs w:val="24"/>
        </w:rPr>
        <w:t>lt of an increase in illegal</w:t>
      </w:r>
      <w:r>
        <w:rPr>
          <w:rFonts w:ascii="Times New Roman" w:hAnsi="Times New Roman"/>
          <w:sz w:val="24"/>
          <w:szCs w:val="24"/>
        </w:rPr>
        <w:t xml:space="preserve"> sales at non-traditional retailers such as restaurants</w:t>
      </w:r>
      <w:r w:rsidR="000B0585">
        <w:rPr>
          <w:rFonts w:ascii="Times New Roman" w:hAnsi="Times New Roman"/>
          <w:sz w:val="24"/>
          <w:szCs w:val="24"/>
        </w:rPr>
        <w:t xml:space="preserve"> </w:t>
      </w:r>
      <w:r>
        <w:rPr>
          <w:rFonts w:ascii="Times New Roman" w:hAnsi="Times New Roman"/>
          <w:sz w:val="24"/>
          <w:szCs w:val="24"/>
        </w:rPr>
        <w:t>and markets;</w:t>
      </w:r>
      <w:r w:rsidRPr="00252C0A">
        <w:rPr>
          <w:rStyle w:val="EndnoteReference"/>
          <w:rFonts w:ascii="Times New Roman" w:hAnsi="Times New Roman"/>
        </w:rPr>
        <w:endnoteReference w:id="20"/>
      </w:r>
      <w:r>
        <w:rPr>
          <w:rFonts w:ascii="Times New Roman" w:hAnsi="Times New Roman"/>
          <w:sz w:val="24"/>
          <w:szCs w:val="24"/>
        </w:rPr>
        <w:t xml:space="preserve"> and</w:t>
      </w:r>
      <w:r w:rsidRPr="00252C0A">
        <w:rPr>
          <w:rFonts w:ascii="Times New Roman" w:hAnsi="Times New Roman"/>
          <w:sz w:val="24"/>
          <w:szCs w:val="24"/>
        </w:rPr>
        <w:t xml:space="preserve"> </w:t>
      </w:r>
    </w:p>
    <w:p w14:paraId="74CE5CBA" w14:textId="0F1E2BE5" w:rsidR="0052517F" w:rsidRDefault="0052517F" w:rsidP="0008166D">
      <w:pPr>
        <w:pStyle w:val="BasicParagraph"/>
        <w:spacing w:before="120" w:after="120"/>
        <w:ind w:firstLine="360"/>
      </w:pPr>
      <w:r w:rsidRPr="0008166D">
        <w:rPr>
          <w:b/>
        </w:rPr>
        <w:t>WHEREAS,</w:t>
      </w:r>
      <w:r>
        <w:t xml:space="preserve"> young adult bar patrons in one California study reported a current smoking rate of 47 percent, nearly four times the 2010 state smoking prevalence for young adults;</w:t>
      </w:r>
      <w:r>
        <w:rPr>
          <w:rStyle w:val="EndnoteReference"/>
        </w:rPr>
        <w:endnoteReference w:id="21"/>
      </w:r>
      <w:r>
        <w:t xml:space="preserve"> </w:t>
      </w:r>
    </w:p>
    <w:p w14:paraId="3B3B5D44" w14:textId="1386A8FD" w:rsidR="0052517F" w:rsidRDefault="0052517F" w:rsidP="0008166D">
      <w:pPr>
        <w:pStyle w:val="BasicParagraph"/>
        <w:spacing w:before="120" w:after="120"/>
        <w:ind w:firstLine="360"/>
      </w:pPr>
      <w:r w:rsidRPr="0008166D">
        <w:rPr>
          <w:b/>
        </w:rPr>
        <w:t>WHEREAS,</w:t>
      </w:r>
      <w:r>
        <w:t xml:space="preserve"> s</w:t>
      </w:r>
      <w:r w:rsidRPr="00DE4709">
        <w:t>ocial environments such as bars and clubs are imp</w:t>
      </w:r>
      <w:r>
        <w:t xml:space="preserve">ortant venues for public health </w:t>
      </w:r>
      <w:r w:rsidRPr="00DE4709">
        <w:t>efforts</w:t>
      </w:r>
      <w:r>
        <w:t xml:space="preserve"> to address young adult smoking;</w:t>
      </w:r>
      <w:r>
        <w:rPr>
          <w:rStyle w:val="EndnoteReference"/>
        </w:rPr>
        <w:endnoteReference w:id="22"/>
      </w:r>
      <w:r>
        <w:t xml:space="preserve"> and</w:t>
      </w:r>
    </w:p>
    <w:p w14:paraId="17A2DD43" w14:textId="1A7CAB60" w:rsidR="0052517F" w:rsidRDefault="0052517F" w:rsidP="0008166D">
      <w:pPr>
        <w:pStyle w:val="BasicParagraph"/>
        <w:spacing w:before="120" w:after="120"/>
      </w:pPr>
      <w:r w:rsidRPr="00825E2C">
        <w:rPr>
          <w:i/>
        </w:rPr>
        <w:t xml:space="preserve">In </w:t>
      </w:r>
      <w:r w:rsidRPr="00FC726B">
        <w:rPr>
          <w:b/>
        </w:rPr>
        <w:t>SECTION II, Sec. [ ____ (*</w:t>
      </w:r>
      <w:r w:rsidR="000B0585">
        <w:rPr>
          <w:b/>
        </w:rPr>
        <w:t>5</w:t>
      </w:r>
      <w:r w:rsidRPr="00FC726B">
        <w:rPr>
          <w:b/>
        </w:rPr>
        <w:t>) ]. LIMITS ON ELIGIBILITY FOR A TOBACCO RETAILER LICENSE,</w:t>
      </w:r>
      <w:r>
        <w:rPr>
          <w:i/>
        </w:rPr>
        <w:t xml:space="preserve"> add the following subse</w:t>
      </w:r>
      <w:r w:rsidRPr="00825E2C">
        <w:rPr>
          <w:i/>
        </w:rPr>
        <w:t>ction:</w:t>
      </w:r>
    </w:p>
    <w:p w14:paraId="5E0F24A3" w14:textId="46F3D2B8" w:rsidR="0052517F" w:rsidRDefault="0052517F" w:rsidP="0008166D">
      <w:pPr>
        <w:pStyle w:val="BasicParagraph"/>
        <w:spacing w:before="120" w:after="120"/>
        <w:ind w:left="810" w:hanging="450"/>
      </w:pPr>
      <w:r>
        <w:t>(__) BARS AND RESTAURANTS. No license may issue</w:t>
      </w:r>
      <w:r w:rsidR="00B63AB9">
        <w:t>, and no existing license may be renewed,</w:t>
      </w:r>
      <w:r>
        <w:t xml:space="preserve"> to authorize Tobacco Retailing at any location that is (i) licensed under state law to serve alcoholic beverages for</w:t>
      </w:r>
      <w:r w:rsidR="005E139B">
        <w:t xml:space="preserve"> consumption on the premises (eg</w:t>
      </w:r>
      <w:r>
        <w:t xml:space="preserve">, an “on-sale” license issued by the California Department of Alcoholic Beverage Control); or (ii) offering food for sale for consumption on the premises. For example, and without limitation, Tobacco Retailing is prohibited in bars and restaurants. </w:t>
      </w:r>
    </w:p>
    <w:p w14:paraId="05FD5E21" w14:textId="77777777" w:rsidR="0052517F" w:rsidRDefault="0052517F" w:rsidP="0008166D">
      <w:pPr>
        <w:pStyle w:val="Heading2"/>
        <w:spacing w:after="120"/>
      </w:pPr>
      <w:r>
        <w:br w:type="page"/>
      </w:r>
      <w:r w:rsidRPr="00D64094">
        <w:lastRenderedPageBreak/>
        <w:t xml:space="preserve">No Tobacco Sales at Businesses That Allow Smoking </w:t>
      </w:r>
    </w:p>
    <w:p w14:paraId="366B7CD6" w14:textId="776EC670" w:rsidR="0052517F" w:rsidRPr="005E139B" w:rsidRDefault="0052517F" w:rsidP="005E139B">
      <w:pPr>
        <w:pStyle w:val="BasicParagraph"/>
        <w:spacing w:before="120" w:after="120"/>
      </w:pPr>
      <w:r>
        <w:t xml:space="preserve">This </w:t>
      </w:r>
      <w:r w:rsidR="00C944E3">
        <w:t>p</w:t>
      </w:r>
      <w:r>
        <w:t xml:space="preserve">lug-in prohibits a business from obtaining a tobacco retailer license if it allows smoking anywhere on the premises. Although state law prohibits smoking in most businesses, smoking is still permitted in tobacco shops, private smokers’ lounges, and </w:t>
      </w:r>
      <w:r w:rsidRPr="008C0825">
        <w:t>unenclosed outdoor areas</w:t>
      </w:r>
      <w:r>
        <w:t>, such as bar patios</w:t>
      </w:r>
      <w:r w:rsidRPr="008C0825">
        <w:t>.</w:t>
      </w:r>
      <w:r>
        <w:t xml:space="preserve"> This </w:t>
      </w:r>
      <w:r w:rsidR="00C944E3">
        <w:t>p</w:t>
      </w:r>
      <w:r>
        <w:t xml:space="preserve">lug-in applies only to these venues.  One purpose of this </w:t>
      </w:r>
      <w:r w:rsidR="00C944E3">
        <w:t>p</w:t>
      </w:r>
      <w:r>
        <w:t xml:space="preserve">lug-in is to separate places where smoking is permitted from places where tobacco is sold to minimize impulsive tobacco use, such as “social smoking” at bars. Another purpose is to </w:t>
      </w:r>
      <w:r w:rsidR="00190069">
        <w:t>regulate</w:t>
      </w:r>
      <w:r>
        <w:t xml:space="preserve"> businesses, such as hookah bars, whose primary profit is directly derived by actively inducing and encouraging people to smoke.</w:t>
      </w:r>
      <w:r w:rsidR="005E139B">
        <w:t xml:space="preserve"> </w:t>
      </w:r>
      <w:r>
        <w:t xml:space="preserve">For more information on limiting secondhand smoke exposure, see ChangeLab Solutions’ </w:t>
      </w:r>
      <w:r>
        <w:rPr>
          <w:i/>
        </w:rPr>
        <w:t>Model Ordinance: Comprehensive Smokefree Places</w:t>
      </w:r>
      <w:r>
        <w:t xml:space="preserve">, available at </w:t>
      </w:r>
      <w:r w:rsidRPr="00512FE8">
        <w:t>www.changelabsolutions.org/publications/comp-smokefree-places</w:t>
      </w:r>
      <w:r>
        <w:t xml:space="preserve">.    </w:t>
      </w:r>
      <w:r w:rsidRPr="008C0825">
        <w:t xml:space="preserve"> </w:t>
      </w:r>
    </w:p>
    <w:p w14:paraId="3E949450" w14:textId="1C7D388D" w:rsidR="0052517F" w:rsidRDefault="0052517F" w:rsidP="005E139B">
      <w:pPr>
        <w:pStyle w:val="BasicParagraph"/>
        <w:spacing w:before="120" w:after="120"/>
        <w:rPr>
          <w:i/>
        </w:rPr>
      </w:pPr>
      <w:r w:rsidRPr="000F78D3">
        <w:rPr>
          <w:b/>
          <w:u w:val="single"/>
        </w:rPr>
        <w:t>Amendments to ChangeLab Solutions’ Model Ordinance</w:t>
      </w:r>
    </w:p>
    <w:p w14:paraId="620AEB6B" w14:textId="2D06B69D" w:rsidR="0052517F" w:rsidRDefault="0052517F" w:rsidP="0008166D">
      <w:pPr>
        <w:pStyle w:val="BasicParagraph"/>
        <w:spacing w:before="120" w:after="120"/>
        <w:rPr>
          <w:i/>
        </w:rPr>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1E23EAB4" w14:textId="0A5654FA" w:rsidR="0052517F" w:rsidRDefault="0052517F" w:rsidP="0008166D">
      <w:pPr>
        <w:autoSpaceDE w:val="0"/>
        <w:autoSpaceDN w:val="0"/>
        <w:adjustRightInd w:val="0"/>
        <w:spacing w:before="120" w:after="120" w:line="288" w:lineRule="auto"/>
        <w:ind w:firstLine="360"/>
      </w:pPr>
      <w:r w:rsidRPr="0008166D">
        <w:rPr>
          <w:b/>
        </w:rPr>
        <w:t>WHEREAS,</w:t>
      </w:r>
      <w:r>
        <w:t xml:space="preserve"> s</w:t>
      </w:r>
      <w:r w:rsidRPr="00DE4709">
        <w:t>ocial environments such as bars and clubs are imp</w:t>
      </w:r>
      <w:r>
        <w:t>ortant venues for public health interventions to reduce young adult smoking;</w:t>
      </w:r>
      <w:r>
        <w:rPr>
          <w:rStyle w:val="EndnoteReference"/>
        </w:rPr>
        <w:endnoteReference w:id="23"/>
      </w:r>
      <w:r>
        <w:t xml:space="preserve"> and</w:t>
      </w:r>
    </w:p>
    <w:p w14:paraId="239523F9" w14:textId="639A9564" w:rsidR="0052517F" w:rsidRDefault="0052517F" w:rsidP="0008166D">
      <w:pPr>
        <w:autoSpaceDE w:val="0"/>
        <w:autoSpaceDN w:val="0"/>
        <w:adjustRightInd w:val="0"/>
        <w:spacing w:before="120" w:after="120" w:line="288" w:lineRule="auto"/>
        <w:ind w:firstLine="360"/>
      </w:pPr>
      <w:r w:rsidRPr="0008166D">
        <w:rPr>
          <w:b/>
        </w:rPr>
        <w:t>WHEREAS,</w:t>
      </w:r>
      <w:r>
        <w:t xml:space="preserve"> a California study found that nearly half of young adults who patronize bars and clubs reported seeing people smoking at these establishments;</w:t>
      </w:r>
      <w:r>
        <w:rPr>
          <w:rStyle w:val="EndnoteReference"/>
        </w:rPr>
        <w:endnoteReference w:id="24"/>
      </w:r>
      <w:r>
        <w:t xml:space="preserve"> and  </w:t>
      </w:r>
    </w:p>
    <w:p w14:paraId="1374D534" w14:textId="75987CEC" w:rsidR="0052517F" w:rsidRDefault="0052517F" w:rsidP="0008166D">
      <w:pPr>
        <w:pStyle w:val="BasicParagraph"/>
        <w:spacing w:before="120" w:after="120"/>
        <w:ind w:firstLine="360"/>
      </w:pPr>
      <w:r w:rsidRPr="0008166D">
        <w:rPr>
          <w:b/>
        </w:rPr>
        <w:t>WHEREAS,</w:t>
      </w:r>
      <w:r>
        <w:t xml:space="preserve"> efforts to decrease perceptions of smoking as a socially acceptable behavior in bars and nightclubs may help reduce smoking among young adults;</w:t>
      </w:r>
      <w:r>
        <w:rPr>
          <w:rStyle w:val="EndnoteReference"/>
        </w:rPr>
        <w:endnoteReference w:id="25"/>
      </w:r>
    </w:p>
    <w:p w14:paraId="6F316B56" w14:textId="68D988B4" w:rsidR="0052517F" w:rsidRPr="003165CE" w:rsidRDefault="0052517F" w:rsidP="0008166D">
      <w:pPr>
        <w:pStyle w:val="BasicParagraph"/>
        <w:spacing w:before="120" w:after="120"/>
        <w:ind w:firstLine="360"/>
      </w:pPr>
      <w:r w:rsidRPr="0008166D">
        <w:rPr>
          <w:b/>
        </w:rPr>
        <w:t>WHEREAS,</w:t>
      </w:r>
      <w:r>
        <w:t xml:space="preserve"> exemptions from smokefree air laws have facilitated the emergence of niche tobacco markets, such as hookah bars and tobacco shops;</w:t>
      </w:r>
      <w:r>
        <w:rPr>
          <w:rStyle w:val="EndnoteReference"/>
        </w:rPr>
        <w:endnoteReference w:id="26"/>
      </w:r>
      <w:r>
        <w:t xml:space="preserve"> and </w:t>
      </w:r>
    </w:p>
    <w:p w14:paraId="40BBFED6" w14:textId="67310324" w:rsidR="00F90EF9" w:rsidRDefault="0052517F" w:rsidP="0008166D">
      <w:pPr>
        <w:pStyle w:val="BasicParagraph"/>
        <w:spacing w:before="120" w:after="120"/>
        <w:ind w:firstLine="360"/>
      </w:pPr>
      <w:r w:rsidRPr="0008166D">
        <w:rPr>
          <w:b/>
        </w:rPr>
        <w:t>WHEREAS,</w:t>
      </w:r>
      <w:r>
        <w:t xml:space="preserve"> [ </w:t>
      </w:r>
      <w:r>
        <w:rPr>
          <w:u w:val="single"/>
        </w:rPr>
        <w:t>City Council</w:t>
      </w:r>
      <w:r w:rsidR="005E139B" w:rsidRPr="005E139B">
        <w:t xml:space="preserve"> </w:t>
      </w:r>
      <w:r w:rsidRPr="005E139B">
        <w:t>/</w:t>
      </w:r>
      <w:r>
        <w:t xml:space="preserve"> </w:t>
      </w:r>
      <w:r>
        <w:rPr>
          <w:u w:val="double"/>
        </w:rPr>
        <w:t>Board of Supervisors</w:t>
      </w:r>
      <w:r w:rsidR="005E139B" w:rsidRPr="00AE3F65">
        <w:t xml:space="preserve"> </w:t>
      </w:r>
      <w:r>
        <w:t xml:space="preserve">] finds that separating places where smoking is permitted from places where tobacco is sold is necessary to promote the health of our residents </w:t>
      </w:r>
      <w:r w:rsidRPr="00C92D0C">
        <w:t>by reducing impulsive smoking and social pressure to smoke</w:t>
      </w:r>
      <w:r>
        <w:t xml:space="preserve">; and </w:t>
      </w:r>
    </w:p>
    <w:p w14:paraId="439F8803" w14:textId="5747780B" w:rsidR="0052517F" w:rsidRDefault="0052517F" w:rsidP="0008166D">
      <w:pPr>
        <w:pStyle w:val="BasicParagraph"/>
        <w:spacing w:before="120" w:after="120"/>
      </w:pPr>
      <w:r w:rsidRPr="00825E2C">
        <w:rPr>
          <w:i/>
        </w:rPr>
        <w:t xml:space="preserve">In </w:t>
      </w:r>
      <w:r w:rsidRPr="00FC726B">
        <w:rPr>
          <w:b/>
        </w:rPr>
        <w:t>SECTION II, Sec. [ ____ (*3) ]. LIMITS ON ELIGIBILITY FOR A TOBACCO RETAILER LICENSE,</w:t>
      </w:r>
      <w:r>
        <w:rPr>
          <w:i/>
        </w:rPr>
        <w:t xml:space="preserve"> add the following subse</w:t>
      </w:r>
      <w:r w:rsidRPr="00825E2C">
        <w:rPr>
          <w:i/>
        </w:rPr>
        <w:t>ction:</w:t>
      </w:r>
    </w:p>
    <w:p w14:paraId="3DB23A42" w14:textId="5E86272D" w:rsidR="0052517F" w:rsidRDefault="0052517F" w:rsidP="0008166D">
      <w:pPr>
        <w:pStyle w:val="BasicParagraph"/>
        <w:spacing w:before="120" w:after="120"/>
        <w:ind w:left="810" w:hanging="450"/>
      </w:pPr>
      <w:r>
        <w:t>(__) SMOKING ON PREMISES. No license may issue</w:t>
      </w:r>
      <w:r w:rsidR="005332A9">
        <w:t>, and no existing license may be renewed,</w:t>
      </w:r>
      <w:r>
        <w:t xml:space="preserve"> to authorize Tobacco Retailing at any location where Smoking is permitted inside the premises or in any adjacent outdoor area owned, leased, or operated by the Person to be licensed. In addition, no license may issue</w:t>
      </w:r>
      <w:r w:rsidR="005332A9">
        <w:t>, and no existing license may be renewed,</w:t>
      </w:r>
      <w:r>
        <w:t xml:space="preserve"> to authorize Tobacco Retailing at any location where Smoking is permitted within [ </w:t>
      </w:r>
      <w:r w:rsidRPr="00C42AC2">
        <w:rPr>
          <w:u w:val="single"/>
        </w:rPr>
        <w:t>twenty-five (25)</w:t>
      </w:r>
      <w:r>
        <w:t xml:space="preserve"> ] feet of any doorway, window, opening, or other vent into the licensed premises.</w:t>
      </w:r>
      <w:r w:rsidR="005E139B" w:rsidRPr="005E139B">
        <w:t xml:space="preserve"> </w:t>
      </w:r>
      <w:r w:rsidR="005E139B">
        <w:t xml:space="preserve">For purposes of this subsection, </w:t>
      </w:r>
      <w:r w:rsidR="005E139B" w:rsidRPr="00F61C79">
        <w:t>“Smoking”</w:t>
      </w:r>
      <w:r w:rsidR="005E139B">
        <w:t xml:space="preserve"> </w:t>
      </w:r>
      <w:r w:rsidR="005E139B" w:rsidRPr="00F61C79">
        <w:t>means</w:t>
      </w:r>
      <w:r w:rsidR="005E139B">
        <w:t xml:space="preserve"> </w:t>
      </w:r>
      <w:r w:rsidR="005E139B" w:rsidRPr="00C029DA">
        <w:t>inhaling, exhaling, burning, or carrying any lighted, heated, or ignited cigar, cigarette, cigarillo, pipe, hookah, electronic device</w:t>
      </w:r>
      <w:r w:rsidR="005E139B">
        <w:t>, or</w:t>
      </w:r>
      <w:r w:rsidR="005E139B" w:rsidRPr="00C029DA">
        <w:t xml:space="preserve"> any other device that delivers nicotine </w:t>
      </w:r>
      <w:r w:rsidR="005E139B">
        <w:t>or other substances to a person.</w:t>
      </w:r>
    </w:p>
    <w:p w14:paraId="7971C3D3" w14:textId="77777777" w:rsidR="0052517F" w:rsidRDefault="0052517F" w:rsidP="0052517F">
      <w:pPr>
        <w:pStyle w:val="BasicParagraph"/>
        <w:rPr>
          <w:rFonts w:cs="Arial"/>
        </w:rPr>
      </w:pPr>
    </w:p>
    <w:p w14:paraId="1C726B4B" w14:textId="77777777" w:rsidR="0052517F" w:rsidRDefault="0052517F" w:rsidP="0052517F">
      <w:pPr>
        <w:pStyle w:val="BasicParagraph"/>
        <w:rPr>
          <w:rFonts w:cs="Arial"/>
        </w:rPr>
      </w:pPr>
    </w:p>
    <w:p w14:paraId="6C8AD69D" w14:textId="77777777" w:rsidR="0052517F" w:rsidRDefault="00813FEF" w:rsidP="0052517F">
      <w:pPr>
        <w:pStyle w:val="BasicParagraph"/>
        <w:rPr>
          <w:rFonts w:cs="Arial"/>
        </w:rPr>
      </w:pPr>
      <w:r>
        <w:rPr>
          <w:noProof/>
          <w:lang w:bidi="ar-SA"/>
        </w:rPr>
        <mc:AlternateContent>
          <mc:Choice Requires="wps">
            <w:drawing>
              <wp:anchor distT="0" distB="0" distL="114300" distR="114300" simplePos="0" relativeHeight="251664384" behindDoc="0" locked="0" layoutInCell="1" allowOverlap="1" wp14:anchorId="740F6CDC" wp14:editId="0ED026CA">
                <wp:simplePos x="0" y="0"/>
                <wp:positionH relativeFrom="column">
                  <wp:posOffset>-1295400</wp:posOffset>
                </wp:positionH>
                <wp:positionV relativeFrom="paragraph">
                  <wp:posOffset>473710</wp:posOffset>
                </wp:positionV>
                <wp:extent cx="7835265" cy="2037080"/>
                <wp:effectExtent l="0" t="5080" r="635" b="2540"/>
                <wp:wrapTight wrapText="bothSides">
                  <wp:wrapPolygon edited="0">
                    <wp:start x="-26" y="0"/>
                    <wp:lineTo x="-26" y="21398"/>
                    <wp:lineTo x="21600" y="21398"/>
                    <wp:lineTo x="21600" y="0"/>
                    <wp:lineTo x="-26" y="0"/>
                  </wp:wrapPolygon>
                </wp:wrapTight>
                <wp:docPr id="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3D465E" w14:textId="77777777" w:rsidR="00F41922" w:rsidRDefault="00F41922" w:rsidP="000E7A79">
                            <w:pPr>
                              <w:pStyle w:val="Center"/>
                              <w:widowControl/>
                              <w:spacing w:before="240"/>
                              <w:ind w:left="2430"/>
                              <w:jc w:val="left"/>
                              <w:rPr>
                                <w:rFonts w:ascii="Arial" w:hAnsi="Arial"/>
                                <w:b/>
                                <w:color w:val="FFFFFF" w:themeColor="background1"/>
                                <w:sz w:val="60"/>
                              </w:rPr>
                            </w:pPr>
                            <w:r>
                              <w:rPr>
                                <w:rFonts w:ascii="Arial" w:hAnsi="Arial"/>
                                <w:b/>
                                <w:color w:val="FFFFFF" w:themeColor="background1"/>
                                <w:sz w:val="60"/>
                              </w:rPr>
                              <w:t>Part II:</w:t>
                            </w:r>
                          </w:p>
                          <w:p w14:paraId="52C13AFF" w14:textId="77777777" w:rsidR="00F41922" w:rsidRPr="00E17BB7" w:rsidRDefault="00F41922" w:rsidP="000E7A79">
                            <w:pPr>
                              <w:pStyle w:val="Center"/>
                              <w:widowControl/>
                              <w:ind w:left="2430" w:right="891"/>
                              <w:jc w:val="left"/>
                              <w:rPr>
                                <w:rFonts w:ascii="Arial" w:hAnsi="Arial"/>
                                <w:b/>
                                <w:color w:val="FFFFFF" w:themeColor="background1"/>
                                <w:sz w:val="48"/>
                              </w:rPr>
                            </w:pPr>
                            <w:r>
                              <w:rPr>
                                <w:rFonts w:ascii="Arial" w:hAnsi="Arial"/>
                                <w:b/>
                                <w:color w:val="FFFFFF" w:themeColor="background1"/>
                                <w:sz w:val="48"/>
                              </w:rPr>
                              <w:t xml:space="preserve">What Are the Additional Requirements for </w:t>
                            </w:r>
                            <w:r w:rsidRPr="00E17BB7">
                              <w:rPr>
                                <w:rFonts w:ascii="Arial" w:hAnsi="Arial"/>
                                <w:b/>
                                <w:color w:val="FFFFFF" w:themeColor="background1"/>
                                <w:sz w:val="48"/>
                              </w:rPr>
                              <w:t>License</w:t>
                            </w:r>
                            <w:r>
                              <w:rPr>
                                <w:rFonts w:ascii="Arial" w:hAnsi="Arial"/>
                                <w:b/>
                                <w:color w:val="FFFFFF" w:themeColor="background1"/>
                                <w:sz w:val="48"/>
                              </w:rPr>
                              <w:t>d</w:t>
                            </w:r>
                            <w:r w:rsidRPr="00E17BB7">
                              <w:rPr>
                                <w:rFonts w:ascii="Arial" w:hAnsi="Arial"/>
                                <w:b/>
                                <w:color w:val="FFFFFF" w:themeColor="background1"/>
                                <w:sz w:val="48"/>
                              </w:rPr>
                              <w:t xml:space="preserve"> Tobacco Retailer</w:t>
                            </w:r>
                            <w:r>
                              <w:rPr>
                                <w:rFonts w:ascii="Arial" w:hAnsi="Arial"/>
                                <w:b/>
                                <w:color w:val="FFFFFF" w:themeColor="background1"/>
                                <w:sz w:val="48"/>
                              </w:rPr>
                              <w:t>s?</w:t>
                            </w:r>
                            <w:r w:rsidRPr="00E17BB7">
                              <w:rPr>
                                <w:rFonts w:ascii="Arial" w:hAnsi="Arial"/>
                                <w:b/>
                                <w:color w:val="FFFFFF" w:themeColor="background1"/>
                                <w:sz w:val="48"/>
                              </w:rPr>
                              <w:t xml:space="preserve"> </w:t>
                            </w:r>
                          </w:p>
                          <w:p w14:paraId="5A0120FA" w14:textId="77777777" w:rsidR="00F41922" w:rsidRPr="00FC726B" w:rsidRDefault="00F41922" w:rsidP="000E7A79">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0F6CDC" id="Text Box 17" o:spid="_x0000_s1028" type="#_x0000_t202" style="position:absolute;margin-left:-102pt;margin-top:37.3pt;width:616.95pt;height:16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" fillcolor="#00598e" stroked="f">
                <v:fill opacity="46517f"/>
                <v:textbox inset=",7.2pt,,7.2pt">
                  <w:txbxContent>
                    <w:p w14:paraId="1D3D465E" w14:textId="77777777" w:rsidR="00F41922" w:rsidRDefault="00F41922" w:rsidP="000E7A79">
                      <w:pPr>
                        <w:pStyle w:val="Center"/>
                        <w:widowControl/>
                        <w:spacing w:before="240"/>
                        <w:ind w:left="2430"/>
                        <w:jc w:val="left"/>
                        <w:rPr>
                          <w:rFonts w:ascii="Arial" w:hAnsi="Arial"/>
                          <w:b/>
                          <w:color w:val="FFFFFF" w:themeColor="background1"/>
                          <w:sz w:val="60"/>
                        </w:rPr>
                      </w:pPr>
                      <w:r>
                        <w:rPr>
                          <w:rFonts w:ascii="Arial" w:hAnsi="Arial"/>
                          <w:b/>
                          <w:color w:val="FFFFFF" w:themeColor="background1"/>
                          <w:sz w:val="60"/>
                        </w:rPr>
                        <w:t>Part II:</w:t>
                      </w:r>
                    </w:p>
                    <w:p w14:paraId="52C13AFF" w14:textId="77777777" w:rsidR="00F41922" w:rsidRPr="00E17BB7" w:rsidRDefault="00F41922" w:rsidP="000E7A79">
                      <w:pPr>
                        <w:pStyle w:val="Center"/>
                        <w:widowControl/>
                        <w:ind w:left="2430" w:right="891"/>
                        <w:jc w:val="left"/>
                        <w:rPr>
                          <w:rFonts w:ascii="Arial" w:hAnsi="Arial"/>
                          <w:b/>
                          <w:color w:val="FFFFFF" w:themeColor="background1"/>
                          <w:sz w:val="48"/>
                        </w:rPr>
                      </w:pPr>
                      <w:r>
                        <w:rPr>
                          <w:rFonts w:ascii="Arial" w:hAnsi="Arial"/>
                          <w:b/>
                          <w:color w:val="FFFFFF" w:themeColor="background1"/>
                          <w:sz w:val="48"/>
                        </w:rPr>
                        <w:t xml:space="preserve">What Are the Additional Requirements for </w:t>
                      </w:r>
                      <w:r w:rsidRPr="00E17BB7">
                        <w:rPr>
                          <w:rFonts w:ascii="Arial" w:hAnsi="Arial"/>
                          <w:b/>
                          <w:color w:val="FFFFFF" w:themeColor="background1"/>
                          <w:sz w:val="48"/>
                        </w:rPr>
                        <w:t>License</w:t>
                      </w:r>
                      <w:r>
                        <w:rPr>
                          <w:rFonts w:ascii="Arial" w:hAnsi="Arial"/>
                          <w:b/>
                          <w:color w:val="FFFFFF" w:themeColor="background1"/>
                          <w:sz w:val="48"/>
                        </w:rPr>
                        <w:t>d</w:t>
                      </w:r>
                      <w:r w:rsidRPr="00E17BB7">
                        <w:rPr>
                          <w:rFonts w:ascii="Arial" w:hAnsi="Arial"/>
                          <w:b/>
                          <w:color w:val="FFFFFF" w:themeColor="background1"/>
                          <w:sz w:val="48"/>
                        </w:rPr>
                        <w:t xml:space="preserve"> Tobacco Retailer</w:t>
                      </w:r>
                      <w:r>
                        <w:rPr>
                          <w:rFonts w:ascii="Arial" w:hAnsi="Arial"/>
                          <w:b/>
                          <w:color w:val="FFFFFF" w:themeColor="background1"/>
                          <w:sz w:val="48"/>
                        </w:rPr>
                        <w:t>s?</w:t>
                      </w:r>
                      <w:r w:rsidRPr="00E17BB7">
                        <w:rPr>
                          <w:rFonts w:ascii="Arial" w:hAnsi="Arial"/>
                          <w:b/>
                          <w:color w:val="FFFFFF" w:themeColor="background1"/>
                          <w:sz w:val="48"/>
                        </w:rPr>
                        <w:t xml:space="preserve"> </w:t>
                      </w:r>
                    </w:p>
                    <w:p w14:paraId="5A0120FA" w14:textId="77777777" w:rsidR="00F41922" w:rsidRPr="00FC726B" w:rsidRDefault="00F41922" w:rsidP="000E7A79">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255831FC" w14:textId="77777777" w:rsidR="0052517F" w:rsidRDefault="0052517F" w:rsidP="0052517F">
      <w:pPr>
        <w:pStyle w:val="BasicParagraph"/>
        <w:rPr>
          <w:rFonts w:cs="Arial"/>
        </w:rPr>
      </w:pPr>
    </w:p>
    <w:p w14:paraId="43824838" w14:textId="77777777" w:rsidR="0052517F" w:rsidRDefault="0052517F" w:rsidP="0052517F">
      <w:pPr>
        <w:spacing w:line="240" w:lineRule="auto"/>
        <w:ind w:firstLine="720"/>
        <w:rPr>
          <w:rFonts w:ascii="Arial" w:hAnsi="Arial" w:cs="Arial"/>
          <w:b/>
          <w:sz w:val="36"/>
          <w:szCs w:val="36"/>
        </w:rPr>
      </w:pPr>
    </w:p>
    <w:p w14:paraId="7819649B" w14:textId="77777777" w:rsidR="00A951AA" w:rsidRDefault="00A951AA" w:rsidP="000E7A79">
      <w:pPr>
        <w:pStyle w:val="Heading2"/>
        <w:ind w:left="810"/>
      </w:pPr>
    </w:p>
    <w:p w14:paraId="7E80CB25" w14:textId="77777777" w:rsidR="0052517F" w:rsidRPr="00D64094" w:rsidRDefault="0052517F" w:rsidP="000E7A79">
      <w:pPr>
        <w:pStyle w:val="Heading2"/>
        <w:ind w:left="810"/>
      </w:pPr>
      <w:r w:rsidRPr="00D64094">
        <w:t>No Drug Paraphernalia Sales</w:t>
      </w:r>
    </w:p>
    <w:p w14:paraId="2DFE3E22" w14:textId="77777777" w:rsidR="0052517F" w:rsidRPr="00D64094" w:rsidRDefault="0052517F" w:rsidP="000E7A79">
      <w:pPr>
        <w:pStyle w:val="Heading2"/>
        <w:ind w:left="810"/>
      </w:pPr>
      <w:r w:rsidRPr="00D64094">
        <w:t>Signage Requirements</w:t>
      </w:r>
    </w:p>
    <w:p w14:paraId="0DA26EC1" w14:textId="77777777" w:rsidR="0052517F" w:rsidRPr="00D64094" w:rsidRDefault="0052517F" w:rsidP="000E7A79">
      <w:pPr>
        <w:pStyle w:val="Heading2"/>
        <w:ind w:left="810"/>
      </w:pPr>
    </w:p>
    <w:p w14:paraId="2B7F91C5" w14:textId="566D18D5" w:rsidR="00116662" w:rsidRPr="00D64094" w:rsidRDefault="0052517F" w:rsidP="00116662">
      <w:pPr>
        <w:pStyle w:val="Heading2"/>
        <w:spacing w:after="120"/>
      </w:pPr>
      <w:r>
        <w:rPr>
          <w:rFonts w:cs="Arial"/>
        </w:rPr>
        <w:br w:type="page"/>
      </w:r>
    </w:p>
    <w:p w14:paraId="22B0C172" w14:textId="1E9C6D5C" w:rsidR="0052517F" w:rsidRDefault="0052517F" w:rsidP="0008166D">
      <w:pPr>
        <w:pStyle w:val="Heading2"/>
        <w:spacing w:after="120"/>
      </w:pPr>
      <w:r w:rsidRPr="00D64094">
        <w:lastRenderedPageBreak/>
        <w:t>No Drug Paraphernalia Sales</w:t>
      </w:r>
    </w:p>
    <w:p w14:paraId="1BAD253A" w14:textId="5B387440" w:rsidR="0052517F" w:rsidRDefault="0052517F" w:rsidP="0008166D">
      <w:pPr>
        <w:spacing w:before="120" w:after="120" w:line="288" w:lineRule="auto"/>
      </w:pPr>
      <w:r>
        <w:rPr>
          <w:rFonts w:cs="Times-Roman"/>
          <w:color w:val="000000"/>
          <w:lang w:bidi="en-US"/>
        </w:rPr>
        <w:t xml:space="preserve">This </w:t>
      </w:r>
      <w:r w:rsidR="00C944E3">
        <w:rPr>
          <w:rFonts w:cs="Times-Roman"/>
          <w:color w:val="000000"/>
          <w:lang w:bidi="en-US"/>
        </w:rPr>
        <w:t>p</w:t>
      </w:r>
      <w:r>
        <w:rPr>
          <w:rFonts w:cs="Times-Roman"/>
          <w:color w:val="000000"/>
          <w:lang w:bidi="en-US"/>
        </w:rPr>
        <w:t xml:space="preserve">lug-in helps local agencies enforce state laws regulating the sale of drug paraphernalia. Stores that sell drug paraphernalia commonly sell cigarettes or other tobacco products. These retailers often claim that their drug paraphernalia, such as bongs or pipes used to smoke methamphetamine or other illicit drugs, is in fact tobacco paraphernalia.  </w:t>
      </w:r>
    </w:p>
    <w:p w14:paraId="49AEA5C5" w14:textId="62BD0BA8" w:rsidR="0052517F" w:rsidRDefault="0052517F" w:rsidP="0008166D">
      <w:pPr>
        <w:spacing w:before="120" w:after="120" w:line="288" w:lineRule="auto"/>
      </w:pPr>
      <w:r w:rsidRPr="00F25264">
        <w:t>Califo</w:t>
      </w:r>
      <w:r>
        <w:t xml:space="preserve">rnia law regulates the sale of drug paraphernalia and preempts local ordinances on the </w:t>
      </w:r>
      <w:r w:rsidRPr="00F25264">
        <w:t>subj</w:t>
      </w:r>
      <w:r>
        <w:t>ect.</w:t>
      </w:r>
      <w:r w:rsidRPr="00F25264">
        <w:t xml:space="preserve"> However, a provision can be incorporated into a local tobacco retailer licensing ordinance to make violations of state laws regarding drug paraphernalia or controlled substances a violation of a tobacco retailer license as well.</w:t>
      </w:r>
      <w:r>
        <w:t xml:space="preserve"> </w:t>
      </w:r>
      <w:r w:rsidRPr="00F25264">
        <w:t>Under this approach, if a retailer is found to have violated state laws regarding drug paraphernalia or controlled substances, that retailer will also be in violation of the</w:t>
      </w:r>
      <w:r>
        <w:t xml:space="preserve"> local</w:t>
      </w:r>
      <w:r w:rsidRPr="00F25264">
        <w:t xml:space="preserve"> tobacco retailer license, and the penalties of the licensing ordinance will apply.  </w:t>
      </w:r>
    </w:p>
    <w:p w14:paraId="2BAA9381" w14:textId="58E6D7F0" w:rsidR="0052517F" w:rsidRDefault="0052517F" w:rsidP="003B1FB8">
      <w:pPr>
        <w:spacing w:before="120" w:after="120" w:line="288" w:lineRule="auto"/>
      </w:pPr>
      <w:r>
        <w:t xml:space="preserve">For additional information on this topic, see ChangeLab Solutions’ fact sheet, </w:t>
      </w:r>
      <w:r>
        <w:rPr>
          <w:i/>
        </w:rPr>
        <w:t>Pipe Down! How to Address Drug Paraphernalia in Your Community</w:t>
      </w:r>
      <w:r>
        <w:t xml:space="preserve">, available at </w:t>
      </w:r>
      <w:r w:rsidRPr="00512FE8">
        <w:t>www.changelabsolutions.org/publications/drug-paraphernalia</w:t>
      </w:r>
      <w:r>
        <w:t xml:space="preserve">. </w:t>
      </w:r>
    </w:p>
    <w:p w14:paraId="1C192601" w14:textId="198087EE" w:rsidR="0052517F" w:rsidRDefault="0052517F" w:rsidP="003B1FB8">
      <w:pPr>
        <w:pStyle w:val="BasicParagraph"/>
        <w:spacing w:before="120" w:after="120"/>
        <w:rPr>
          <w:i/>
        </w:rPr>
      </w:pPr>
      <w:r w:rsidRPr="000F78D3">
        <w:rPr>
          <w:b/>
          <w:u w:val="single"/>
        </w:rPr>
        <w:t>Amendments to ChangeLab Solutions’ Model Ordinance</w:t>
      </w:r>
    </w:p>
    <w:p w14:paraId="0BD3AC30" w14:textId="77777777" w:rsidR="0052517F" w:rsidRDefault="0052517F" w:rsidP="0008166D">
      <w:pPr>
        <w:pStyle w:val="BasicParagraph"/>
        <w:spacing w:before="120" w:after="120"/>
        <w:rPr>
          <w:i/>
        </w:rPr>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15EEA690" w14:textId="5F9B4543" w:rsidR="0052517F" w:rsidRDefault="001869DF" w:rsidP="0008166D">
      <w:pPr>
        <w:pStyle w:val="BasicParagraph"/>
        <w:spacing w:before="120" w:after="120"/>
      </w:pPr>
      <w:r>
        <w:tab/>
      </w:r>
      <w:r w:rsidR="0052517F" w:rsidRPr="0008166D">
        <w:rPr>
          <w:b/>
        </w:rPr>
        <w:t>WHEREAS,</w:t>
      </w:r>
      <w:r w:rsidR="0052517F">
        <w:t xml:space="preserve"> state law prohibits sales of “drug paraphernalia”;</w:t>
      </w:r>
      <w:r w:rsidR="0052517F">
        <w:rPr>
          <w:rStyle w:val="EndnoteReference"/>
        </w:rPr>
        <w:endnoteReference w:id="27"/>
      </w:r>
      <w:r w:rsidR="0052517F">
        <w:t xml:space="preserve"> and </w:t>
      </w:r>
    </w:p>
    <w:p w14:paraId="51DD639F" w14:textId="147A5DF4" w:rsidR="0052517F" w:rsidRDefault="0052517F" w:rsidP="0008166D">
      <w:pPr>
        <w:pStyle w:val="BasicParagraph"/>
        <w:spacing w:before="120" w:after="120"/>
        <w:ind w:firstLine="360"/>
      </w:pPr>
      <w:r w:rsidRPr="0008166D">
        <w:rPr>
          <w:b/>
        </w:rPr>
        <w:t>WHEREAS,</w:t>
      </w:r>
      <w:r>
        <w:t xml:space="preserve"> many retailers nevertheless sell items that are commonly known to be “drug paraphernalia,” including bongs and pipes used to smoke methamphetami</w:t>
      </w:r>
      <w:r w:rsidR="00494BAE">
        <w:t xml:space="preserve">ne and other illicit drugs, </w:t>
      </w:r>
      <w:r>
        <w:t>claim</w:t>
      </w:r>
      <w:r w:rsidR="00494BAE">
        <w:t>ing</w:t>
      </w:r>
      <w:r>
        <w:t xml:space="preserve"> that such items are intended for tobacco use; and</w:t>
      </w:r>
    </w:p>
    <w:p w14:paraId="7F257894" w14:textId="7DC1F253" w:rsidR="0052517F" w:rsidRPr="00765299" w:rsidRDefault="0052517F" w:rsidP="0008166D">
      <w:pPr>
        <w:pStyle w:val="BasicParagraph"/>
        <w:spacing w:before="120" w:after="120"/>
        <w:ind w:firstLine="360"/>
      </w:pPr>
      <w:r w:rsidRPr="0008166D">
        <w:rPr>
          <w:b/>
        </w:rPr>
        <w:t>WHEREAS,</w:t>
      </w:r>
      <w:r>
        <w:t xml:space="preserve"> several California cities require compliance with state drug paraphernalia laws as a condition of obtaining and maintaining a local tobacco retailer license;</w:t>
      </w:r>
      <w:r>
        <w:rPr>
          <w:rStyle w:val="EndnoteReference"/>
        </w:rPr>
        <w:endnoteReference w:id="28"/>
      </w:r>
      <w:r>
        <w:t xml:space="preserve"> and</w:t>
      </w:r>
    </w:p>
    <w:p w14:paraId="3668444E" w14:textId="6B0A1B30" w:rsidR="0052517F" w:rsidRDefault="0052517F" w:rsidP="0008166D">
      <w:pPr>
        <w:pStyle w:val="BasicParagraph"/>
        <w:spacing w:before="120" w:after="120"/>
      </w:pPr>
      <w:r w:rsidRPr="00825E2C">
        <w:rPr>
          <w:i/>
        </w:rPr>
        <w:t xml:space="preserve">In </w:t>
      </w:r>
      <w:r>
        <w:rPr>
          <w:b/>
        </w:rPr>
        <w:t>SECTION II, Sec. [ ____ (*1</w:t>
      </w:r>
      <w:r w:rsidRPr="00FA5288">
        <w:rPr>
          <w:b/>
        </w:rPr>
        <w:t xml:space="preserve">) ]. </w:t>
      </w:r>
      <w:r>
        <w:rPr>
          <w:b/>
        </w:rPr>
        <w:t>DEFINITIONS</w:t>
      </w:r>
      <w:r w:rsidRPr="00FA5288">
        <w:rPr>
          <w:b/>
        </w:rPr>
        <w:t>,</w:t>
      </w:r>
      <w:r w:rsidRPr="00825E2C">
        <w:rPr>
          <w:i/>
        </w:rPr>
        <w:t xml:space="preserve"> add </w:t>
      </w:r>
      <w:r>
        <w:rPr>
          <w:i/>
        </w:rPr>
        <w:t>the following definition in alphabetical order</w:t>
      </w:r>
      <w:r w:rsidRPr="00825E2C">
        <w:rPr>
          <w:i/>
        </w:rPr>
        <w:t>:</w:t>
      </w:r>
    </w:p>
    <w:p w14:paraId="6D1F8CB8" w14:textId="0AE88A19" w:rsidR="00F90EF9" w:rsidRDefault="0052517F" w:rsidP="0008166D">
      <w:pPr>
        <w:spacing w:before="120" w:after="120" w:line="288" w:lineRule="auto"/>
        <w:ind w:left="806" w:hanging="446"/>
      </w:pPr>
      <w:r>
        <w:t xml:space="preserve">(__)  “Drug Paraphernalia” has the meaning </w:t>
      </w:r>
      <w:r w:rsidR="00B51BD8">
        <w:t>set forth in California Health and</w:t>
      </w:r>
      <w:r>
        <w:t xml:space="preserve"> Safety Code section 11014.5, as that section may be amended from time to time.</w:t>
      </w:r>
    </w:p>
    <w:p w14:paraId="6B4EAAA3" w14:textId="1CBE8B01" w:rsidR="0052517F" w:rsidRDefault="0052517F" w:rsidP="0008166D">
      <w:pPr>
        <w:pStyle w:val="BasicParagraph"/>
        <w:spacing w:before="120" w:after="120"/>
      </w:pPr>
      <w:r w:rsidRPr="00825E2C">
        <w:rPr>
          <w:i/>
        </w:rPr>
        <w:t xml:space="preserve">In </w:t>
      </w:r>
      <w:r w:rsidRPr="00FA5288">
        <w:rPr>
          <w:b/>
        </w:rPr>
        <w:t xml:space="preserve">SECTION II, Sec. [ ____ (*2) ]. </w:t>
      </w:r>
      <w:r w:rsidR="008E3E1C">
        <w:rPr>
          <w:b/>
        </w:rPr>
        <w:t xml:space="preserve">GENERAL </w:t>
      </w:r>
      <w:r w:rsidRPr="00FA5288">
        <w:rPr>
          <w:b/>
        </w:rPr>
        <w:t>REQUIREMENTS AND PROHIBITIONS,</w:t>
      </w:r>
      <w:r w:rsidRPr="00825E2C">
        <w:rPr>
          <w:i/>
        </w:rPr>
        <w:t xml:space="preserve"> </w:t>
      </w:r>
      <w:r>
        <w:rPr>
          <w:i/>
        </w:rPr>
        <w:t xml:space="preserve">after subsection (g), </w:t>
      </w:r>
      <w:r w:rsidRPr="00825E2C">
        <w:rPr>
          <w:i/>
        </w:rPr>
        <w:t xml:space="preserve">add </w:t>
      </w:r>
      <w:r>
        <w:rPr>
          <w:i/>
        </w:rPr>
        <w:t>the following subsection</w:t>
      </w:r>
      <w:r w:rsidRPr="00825E2C">
        <w:rPr>
          <w:i/>
        </w:rPr>
        <w:t>:</w:t>
      </w:r>
    </w:p>
    <w:p w14:paraId="2F03BACF" w14:textId="092B37EA" w:rsidR="0052517F" w:rsidRDefault="0052517F" w:rsidP="0008166D">
      <w:pPr>
        <w:pStyle w:val="LevelB"/>
        <w:tabs>
          <w:tab w:val="clear" w:pos="720"/>
          <w:tab w:val="left" w:pos="630"/>
        </w:tabs>
        <w:spacing w:before="120" w:after="120" w:line="288" w:lineRule="auto"/>
        <w:ind w:left="810" w:hanging="450"/>
      </w:pPr>
      <w:r>
        <w:t>(</w:t>
      </w:r>
      <w:r>
        <w:rPr>
          <w:u w:val="single"/>
        </w:rPr>
        <w:t xml:space="preserve">   </w:t>
      </w:r>
      <w:r w:rsidR="00F90EF9">
        <w:t>)</w:t>
      </w:r>
      <w:r w:rsidR="00F90EF9">
        <w:tab/>
      </w:r>
      <w:r>
        <w:t xml:space="preserve">DRUG PARAPHERNALIA. </w:t>
      </w:r>
      <w:r w:rsidR="005401E6">
        <w:t>In the course of Tobacco Retailing or in the operation of the business or maintenance of the location for which a license issued, i</w:t>
      </w:r>
      <w:r>
        <w:t xml:space="preserve">t shall be a violation of this [ </w:t>
      </w:r>
      <w:r w:rsidRPr="000C4A83">
        <w:rPr>
          <w:u w:val="single"/>
        </w:rPr>
        <w:t>article</w:t>
      </w:r>
      <w:r w:rsidRPr="00427799">
        <w:t xml:space="preserve"> </w:t>
      </w:r>
      <w:r>
        <w:t>/</w:t>
      </w:r>
      <w:r w:rsidRPr="00FF164E">
        <w:rPr>
          <w:szCs w:val="24"/>
        </w:rPr>
        <w:t xml:space="preserve"> </w:t>
      </w:r>
      <w:r>
        <w:rPr>
          <w:szCs w:val="24"/>
          <w:u w:val="double"/>
        </w:rPr>
        <w:t>chapter</w:t>
      </w:r>
      <w:r w:rsidRPr="00102E6C">
        <w:rPr>
          <w:szCs w:val="24"/>
        </w:rPr>
        <w:t xml:space="preserve"> </w:t>
      </w:r>
      <w:r>
        <w:t>] for any licensee or any of the licensee’s agents or employees to violate any local, state, or federal law regulating controlled substances or Drug Paraphernalia, such as, for example, California Health and Safety Code section 11364.7</w:t>
      </w:r>
      <w:r w:rsidR="005401E6">
        <w:t>, as that section may be amended from time to time.</w:t>
      </w:r>
    </w:p>
    <w:p w14:paraId="6E1235E5" w14:textId="0E48FBA5" w:rsidR="0052517F" w:rsidRPr="00AC1981" w:rsidRDefault="0052517F" w:rsidP="0008166D">
      <w:pPr>
        <w:spacing w:before="120" w:after="120"/>
        <w:rPr>
          <w:i/>
        </w:rPr>
      </w:pPr>
      <w:r w:rsidRPr="00AC1981">
        <w:rPr>
          <w:i/>
        </w:rPr>
        <w:lastRenderedPageBreak/>
        <w:t>In</w:t>
      </w:r>
      <w:r w:rsidRPr="00AC1981">
        <w:rPr>
          <w:b/>
          <w:i/>
        </w:rPr>
        <w:t xml:space="preserve"> </w:t>
      </w:r>
      <w:r w:rsidRPr="00AC1981">
        <w:rPr>
          <w:b/>
        </w:rPr>
        <w:t>Sec. [ ____ (*</w:t>
      </w:r>
      <w:r w:rsidR="005401E6">
        <w:rPr>
          <w:b/>
        </w:rPr>
        <w:t>6</w:t>
      </w:r>
      <w:r w:rsidRPr="00AC1981">
        <w:rPr>
          <w:b/>
        </w:rPr>
        <w:t>) ]. APPLICATION PROCEDURE,</w:t>
      </w:r>
      <w:r w:rsidRPr="00AC1981">
        <w:rPr>
          <w:i/>
        </w:rPr>
        <w:t xml:space="preserve"> add the following subparagraph in subsection (a):</w:t>
      </w:r>
    </w:p>
    <w:p w14:paraId="69C79E1F" w14:textId="37C150E4" w:rsidR="008E3E1C" w:rsidRPr="00DB0535" w:rsidRDefault="0052517F" w:rsidP="0008166D">
      <w:pPr>
        <w:spacing w:before="120" w:after="120"/>
        <w:ind w:left="810" w:hanging="457"/>
      </w:pPr>
      <w:r w:rsidRPr="00AC1981">
        <w:t>(__)</w:t>
      </w:r>
      <w:r w:rsidR="00F90EF9">
        <w:tab/>
      </w:r>
      <w:r w:rsidRPr="00AC1981">
        <w:t>A statement signed by each Proprietor that no Drug Paraphernalia</w:t>
      </w:r>
      <w:r>
        <w:t xml:space="preserve"> </w:t>
      </w:r>
      <w:r w:rsidRPr="00AC1981">
        <w:t>is or will be sold at the location for which the license is sought.</w:t>
      </w:r>
    </w:p>
    <w:tbl>
      <w:tblPr>
        <w:tblStyle w:val="TableGrid"/>
        <w:tblW w:w="8640" w:type="dxa"/>
        <w:tblInd w:w="715" w:type="dxa"/>
        <w:tblLayout w:type="fixed"/>
        <w:tblCellMar>
          <w:top w:w="144" w:type="dxa"/>
          <w:left w:w="144" w:type="dxa"/>
          <w:bottom w:w="144" w:type="dxa"/>
          <w:right w:w="144" w:type="dxa"/>
        </w:tblCellMar>
        <w:tblLook w:val="0600" w:firstRow="0" w:lastRow="0" w:firstColumn="0" w:lastColumn="0" w:noHBand="1" w:noVBand="1"/>
      </w:tblPr>
      <w:tblGrid>
        <w:gridCol w:w="8640"/>
      </w:tblGrid>
      <w:tr w:rsidR="008E3E1C" w14:paraId="5E91C3F6" w14:textId="77777777" w:rsidTr="008E3E1C">
        <w:trPr>
          <w:trHeight w:val="116"/>
        </w:trPr>
        <w:tc>
          <w:tcPr>
            <w:tcW w:w="864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A0A0C97" w14:textId="77777777" w:rsidR="008E3E1C" w:rsidRPr="0071510D" w:rsidRDefault="008E3E1C" w:rsidP="005F4990">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E3E1C">
              <w:rPr>
                <w:rFonts w:ascii="Arial" w:hAnsi="Arial" w:cs="Arial"/>
                <w:sz w:val="20"/>
                <w:szCs w:val="20"/>
                <w:lang w:bidi="ar-SA"/>
              </w:rPr>
              <w:t>To provide retailers notice of which items are considered drug paraphernalia, communities should give retailers a copy of California Health and Safety Code section 11014.5, which lists products that are considered drug paraphernalia under state law.</w:t>
            </w:r>
          </w:p>
        </w:tc>
      </w:tr>
    </w:tbl>
    <w:p w14:paraId="32F12A63" w14:textId="77777777" w:rsidR="0052517F" w:rsidRPr="00D64094" w:rsidRDefault="0052517F" w:rsidP="0008166D">
      <w:pPr>
        <w:pStyle w:val="Heading2"/>
        <w:spacing w:after="120"/>
      </w:pPr>
      <w:r w:rsidRPr="00D64094">
        <w:rPr>
          <w:sz w:val="22"/>
        </w:rPr>
        <w:br w:type="page"/>
      </w:r>
      <w:r w:rsidRPr="00D64094">
        <w:lastRenderedPageBreak/>
        <w:t>Signage Requirements</w:t>
      </w:r>
    </w:p>
    <w:p w14:paraId="6F29192E" w14:textId="66CD2B42" w:rsidR="0052517F" w:rsidRDefault="0052517F" w:rsidP="005F4990">
      <w:pPr>
        <w:pStyle w:val="BasicParagraph"/>
        <w:spacing w:before="120" w:after="120"/>
      </w:pPr>
      <w:r w:rsidRPr="00212B13">
        <w:t xml:space="preserve">This </w:t>
      </w:r>
      <w:r w:rsidR="00C944E3">
        <w:t>p</w:t>
      </w:r>
      <w:r w:rsidRPr="00212B13">
        <w:t xml:space="preserve">lug-in prohibits tobacco retailers from </w:t>
      </w:r>
      <w:r>
        <w:t xml:space="preserve">covering more than 15 percent of </w:t>
      </w:r>
      <w:r w:rsidRPr="00212B13">
        <w:t xml:space="preserve">windows </w:t>
      </w:r>
      <w:r>
        <w:t xml:space="preserve">and clear doors </w:t>
      </w:r>
      <w:r w:rsidRPr="00212B13">
        <w:t>with signs</w:t>
      </w:r>
      <w:r>
        <w:t xml:space="preserve"> to ensure visibility into stores by law enforcement</w:t>
      </w:r>
      <w:r w:rsidRPr="00212B13">
        <w:t>.</w:t>
      </w:r>
      <w:r>
        <w:t xml:space="preserve"> The percentage can be adjusted to fit the needs of the community. This strategy is similar to California Business and Professions Code section 25612.5(c)(7), which is intended to promote public safety in liquor stores by restricting the amount of </w:t>
      </w:r>
      <w:r w:rsidR="00E52C97">
        <w:t>signage</w:t>
      </w:r>
      <w:r>
        <w:t xml:space="preserve"> that these retailers can display on windows. </w:t>
      </w:r>
    </w:p>
    <w:p w14:paraId="2AD8D94F" w14:textId="709FABA5" w:rsidR="0052517F" w:rsidRDefault="0052517F" w:rsidP="005F4990">
      <w:pPr>
        <w:pStyle w:val="BasicParagraph"/>
        <w:spacing w:before="120" w:after="120"/>
      </w:pPr>
      <w:r>
        <w:t xml:space="preserve">As with alcohol retailers, requiring tobacco retailers to limit signage helps law enforcement view store interiors. Maintaining visibility inside tobacco retail outlets can deter robberies and violations of other laws, such as those prohibiting tobacco sales to </w:t>
      </w:r>
      <w:r w:rsidR="00FB7CFE">
        <w:t xml:space="preserve">underage </w:t>
      </w:r>
      <w:r w:rsidR="00B42CC6">
        <w:t>youth</w:t>
      </w:r>
      <w:r>
        <w:t xml:space="preserve">, self-service displays of tobacco products, and sales of drug paraphernalia. Additionally, this </w:t>
      </w:r>
      <w:r w:rsidR="00C944E3">
        <w:t>p</w:t>
      </w:r>
      <w:r>
        <w:t xml:space="preserve">lug-in can help address aesthetic concerns that the community may have regarding the appearance of retailers’ storefronts.  </w:t>
      </w:r>
    </w:p>
    <w:p w14:paraId="3D9494A1" w14:textId="3D38A013" w:rsidR="0052517F" w:rsidRDefault="0052517F" w:rsidP="005F4990">
      <w:pPr>
        <w:pStyle w:val="BasicParagraph"/>
        <w:spacing w:before="120" w:after="120"/>
      </w:pPr>
      <w:r>
        <w:t xml:space="preserve">This </w:t>
      </w:r>
      <w:r w:rsidR="00D8162C">
        <w:t>p</w:t>
      </w:r>
      <w:r>
        <w:t xml:space="preserve">lug-in does not address or affect the signs required by the STAKE Act (California Business &amp; Professions Code section 22950 </w:t>
      </w:r>
      <w:r w:rsidRPr="0041074E">
        <w:rPr>
          <w:i/>
        </w:rPr>
        <w:t>et seq.</w:t>
      </w:r>
      <w:r w:rsidRPr="00194B1A">
        <w:t>)</w:t>
      </w:r>
      <w:r>
        <w:t>.</w:t>
      </w:r>
    </w:p>
    <w:p w14:paraId="6A17DF20" w14:textId="6FABEC5B" w:rsidR="0052517F" w:rsidRDefault="0052517F" w:rsidP="0008166D">
      <w:pPr>
        <w:pStyle w:val="BasicParagraph"/>
        <w:spacing w:before="120" w:after="240"/>
      </w:pPr>
      <w:r w:rsidRPr="00100278">
        <w:t>Many sign ordinances or sign provisions of zoning ordinances include a general restriction on the percentage of window area that can be devoted to signage</w:t>
      </w:r>
      <w:r w:rsidR="00663FA7">
        <w:t>.</w:t>
      </w:r>
      <w:r w:rsidRPr="00100278">
        <w:t xml:space="preserve"> </w:t>
      </w:r>
      <w:r>
        <w:t>Communities that</w:t>
      </w:r>
      <w:r w:rsidRPr="00100278">
        <w:t xml:space="preserve"> use this </w:t>
      </w:r>
      <w:r w:rsidR="00C944E3">
        <w:t>p</w:t>
      </w:r>
      <w:r>
        <w:t xml:space="preserve">lug-in should ensure it is made </w:t>
      </w:r>
      <w:r w:rsidRPr="00100278">
        <w:t>consistent with any broader signage restriction</w:t>
      </w:r>
      <w:r w:rsidR="00663FA7">
        <w:t xml:space="preserve"> </w:t>
      </w:r>
      <w:r w:rsidR="00EA631A">
        <w:t>that already appear</w:t>
      </w:r>
      <w:r w:rsidR="00663FA7">
        <w:t>s</w:t>
      </w:r>
      <w:r w:rsidRPr="00100278">
        <w:t xml:space="preserve"> in the community’s code.</w:t>
      </w:r>
      <w:r w:rsidR="00DC5E34">
        <w:t xml:space="preserve"> Communities wishing to restrict storefront signage for all retailers, including retailers that do not sell tobacco or alcohol, can use ChangeLab Solutions’ </w:t>
      </w:r>
      <w:r w:rsidR="00DC5E34" w:rsidRPr="008964C6">
        <w:rPr>
          <w:i/>
        </w:rPr>
        <w:t>Model California Ordinance for Reducing Storefront Window Signage</w:t>
      </w:r>
      <w:r w:rsidR="00DC5E34">
        <w:t xml:space="preserve">, available at </w:t>
      </w:r>
      <w:hyperlink r:id="rId9" w:history="1">
        <w:r w:rsidR="00DC5E34" w:rsidRPr="00A31281">
          <w:rPr>
            <w:rStyle w:val="Hyperlink"/>
          </w:rPr>
          <w:t>http://changelabsolutions.org/publications/storefront-signage-ordinance</w:t>
        </w:r>
      </w:hyperlink>
      <w:r w:rsidR="00DC5E34">
        <w:t xml:space="preserve">. </w:t>
      </w:r>
    </w:p>
    <w:p w14:paraId="627F88AD" w14:textId="5A0CCA1F" w:rsidR="0052517F" w:rsidRDefault="0052517F" w:rsidP="0008166D">
      <w:pPr>
        <w:pStyle w:val="BasicParagraph"/>
        <w:spacing w:before="240" w:after="240"/>
        <w:rPr>
          <w:i/>
        </w:rPr>
      </w:pPr>
      <w:r w:rsidRPr="000F78D3">
        <w:rPr>
          <w:b/>
          <w:u w:val="single"/>
        </w:rPr>
        <w:t>Amendments to ChangeLab Solutions’ Model Ordinance</w:t>
      </w:r>
    </w:p>
    <w:p w14:paraId="32F39C07" w14:textId="4E409611" w:rsidR="0052517F" w:rsidRPr="00D4346E" w:rsidRDefault="0052517F" w:rsidP="00C944E3">
      <w:pPr>
        <w:pStyle w:val="BasicParagraph"/>
        <w:tabs>
          <w:tab w:val="left" w:pos="0"/>
        </w:tabs>
        <w:spacing w:before="120" w:after="120"/>
      </w:pPr>
      <w:r w:rsidRPr="008819AC">
        <w:rPr>
          <w:i/>
        </w:rPr>
        <w:t>In</w:t>
      </w:r>
      <w:r>
        <w:rPr>
          <w:b/>
        </w:rPr>
        <w:t xml:space="preserve"> SECTION I</w:t>
      </w:r>
      <w:r w:rsidRPr="00CA1624">
        <w:rPr>
          <w:b/>
        </w:rPr>
        <w:t>.</w:t>
      </w:r>
      <w:r>
        <w:rPr>
          <w:b/>
        </w:rPr>
        <w:t xml:space="preserve"> </w:t>
      </w:r>
      <w:r w:rsidRPr="00CA1624">
        <w:rPr>
          <w:b/>
        </w:rPr>
        <w:t>FINDINGS</w:t>
      </w:r>
      <w:r w:rsidRPr="00835A32">
        <w:t xml:space="preserve">, </w:t>
      </w:r>
      <w:r w:rsidRPr="008819AC">
        <w:rPr>
          <w:i/>
        </w:rPr>
        <w:t>add the following findings to the Model Ordinance prior to the clause beginning with “NOW THEREFORE”:</w:t>
      </w:r>
    </w:p>
    <w:p w14:paraId="3D84395F" w14:textId="6B952635" w:rsidR="0052517F" w:rsidRDefault="0052517F" w:rsidP="00C944E3">
      <w:pPr>
        <w:pStyle w:val="BasicParagraph"/>
        <w:spacing w:before="120" w:after="120"/>
        <w:ind w:firstLine="360"/>
      </w:pPr>
      <w:r w:rsidRPr="005F4990">
        <w:rPr>
          <w:b/>
        </w:rPr>
        <w:t>WHEREAS,</w:t>
      </w:r>
      <w:r>
        <w:t xml:space="preserve"> restricting the area of signage that tobacco retailers display on windows promotes community safety by ensuring law enforcement can easily view store interiors from public rights of way;</w:t>
      </w:r>
      <w:r w:rsidRPr="00B84704">
        <w:t xml:space="preserve"> </w:t>
      </w:r>
      <w:r>
        <w:t>and</w:t>
      </w:r>
    </w:p>
    <w:p w14:paraId="695D8169" w14:textId="53E7BF88" w:rsidR="0052517F" w:rsidRDefault="0052517F" w:rsidP="00C944E3">
      <w:pPr>
        <w:pStyle w:val="BasicParagraph"/>
        <w:spacing w:before="120" w:after="120"/>
        <w:ind w:firstLine="360"/>
      </w:pPr>
      <w:r w:rsidRPr="00C944E3">
        <w:rPr>
          <w:b/>
        </w:rPr>
        <w:t>WHEREAS,</w:t>
      </w:r>
      <w:r>
        <w:t xml:space="preserve"> to prevent workplace violence, the U.S. Occupational Safety and Health Administration recommends that retailers ensure that</w:t>
      </w:r>
      <w:r w:rsidRPr="00B54704">
        <w:t xml:space="preserve"> customer serv</w:t>
      </w:r>
      <w:r>
        <w:t xml:space="preserve">ice and cash register </w:t>
      </w:r>
      <w:r w:rsidRPr="00B54704">
        <w:t>areas are visible from outside the establishment</w:t>
      </w:r>
      <w:r>
        <w:t>;</w:t>
      </w:r>
      <w:r>
        <w:rPr>
          <w:rStyle w:val="EndnoteReference"/>
        </w:rPr>
        <w:endnoteReference w:id="29"/>
      </w:r>
      <w:r>
        <w:t xml:space="preserve"> and</w:t>
      </w:r>
    </w:p>
    <w:p w14:paraId="433A8B7C" w14:textId="77777777" w:rsidR="0013026F" w:rsidRDefault="0052517F" w:rsidP="00C944E3">
      <w:pPr>
        <w:pStyle w:val="BasicParagraph"/>
        <w:spacing w:before="120" w:after="120"/>
        <w:ind w:firstLine="360"/>
      </w:pPr>
      <w:r w:rsidRPr="00C944E3">
        <w:rPr>
          <w:b/>
        </w:rPr>
        <w:t>WHEREAS,</w:t>
      </w:r>
      <w:r>
        <w:t xml:space="preserve"> a number of communities have enacted ordinances to improve natural surveillance—in other words, increasing visibility inside areas most likely to be the target of crime—to promote community safety;</w:t>
      </w:r>
      <w:r>
        <w:rPr>
          <w:rStyle w:val="EndnoteReference"/>
        </w:rPr>
        <w:endnoteReference w:id="30"/>
      </w:r>
      <w:r>
        <w:t xml:space="preserve"> </w:t>
      </w:r>
    </w:p>
    <w:p w14:paraId="2D6FBA48" w14:textId="77777777" w:rsidR="00306D76" w:rsidRDefault="00306D76">
      <w:pPr>
        <w:spacing w:line="240" w:lineRule="auto"/>
        <w:rPr>
          <w:rFonts w:cs="Times-Roman"/>
          <w:i/>
          <w:color w:val="000000"/>
          <w:lang w:bidi="en-US"/>
        </w:rPr>
      </w:pPr>
      <w:r>
        <w:rPr>
          <w:i/>
        </w:rPr>
        <w:br w:type="page"/>
      </w:r>
    </w:p>
    <w:p w14:paraId="579222FB" w14:textId="64D3D3C3" w:rsidR="0052517F" w:rsidRDefault="0052517F" w:rsidP="00C944E3">
      <w:pPr>
        <w:pStyle w:val="BasicParagraph"/>
        <w:spacing w:before="120" w:after="120"/>
      </w:pPr>
      <w:r w:rsidRPr="00825E2C">
        <w:rPr>
          <w:i/>
        </w:rPr>
        <w:lastRenderedPageBreak/>
        <w:t xml:space="preserve">In </w:t>
      </w:r>
      <w:r w:rsidRPr="00FA5288">
        <w:rPr>
          <w:b/>
        </w:rPr>
        <w:t xml:space="preserve">SECTION II, Sec. [ ____ (*2) ]. </w:t>
      </w:r>
      <w:r w:rsidR="0013026F">
        <w:rPr>
          <w:b/>
        </w:rPr>
        <w:t xml:space="preserve">GENERAL </w:t>
      </w:r>
      <w:r w:rsidRPr="00FA5288">
        <w:rPr>
          <w:b/>
        </w:rPr>
        <w:t>REQUIREMENTS AND PROHIBITIONS,</w:t>
      </w:r>
      <w:r w:rsidRPr="00825E2C">
        <w:rPr>
          <w:i/>
        </w:rPr>
        <w:t xml:space="preserve"> </w:t>
      </w:r>
      <w:r>
        <w:rPr>
          <w:i/>
        </w:rPr>
        <w:t xml:space="preserve">after subsection (g), </w:t>
      </w:r>
      <w:r w:rsidRPr="00825E2C">
        <w:rPr>
          <w:i/>
        </w:rPr>
        <w:t xml:space="preserve">add </w:t>
      </w:r>
      <w:r>
        <w:rPr>
          <w:i/>
        </w:rPr>
        <w:t>the following subsection</w:t>
      </w:r>
      <w:r w:rsidRPr="00825E2C">
        <w:rPr>
          <w:i/>
        </w:rPr>
        <w:t>:</w:t>
      </w:r>
    </w:p>
    <w:p w14:paraId="7C42AC17" w14:textId="5EB4AAA0" w:rsidR="0052517F" w:rsidRDefault="0052517F" w:rsidP="00C944E3">
      <w:pPr>
        <w:pStyle w:val="BasicParagraph"/>
        <w:spacing w:before="120" w:after="120"/>
        <w:ind w:left="810" w:hanging="450"/>
      </w:pPr>
      <w:r>
        <w:t xml:space="preserve">(__) </w:t>
      </w:r>
      <w:r w:rsidRPr="00E368C2">
        <w:t xml:space="preserve">SIGNAGE. </w:t>
      </w:r>
    </w:p>
    <w:p w14:paraId="7E62756F" w14:textId="5402B13D" w:rsidR="0052517F" w:rsidRDefault="00F90EF9" w:rsidP="00C944E3">
      <w:pPr>
        <w:pStyle w:val="bullets-123"/>
        <w:spacing w:before="120" w:after="120"/>
      </w:pPr>
      <w:r>
        <w:t>(1)</w:t>
      </w:r>
      <w:r>
        <w:tab/>
      </w:r>
      <w:r w:rsidR="0052517F" w:rsidRPr="009717CE">
        <w:t xml:space="preserve">In the course of Tobacco Retailing or in the operation of a business or maintenance of a location for which a license issued, it shall be a violation of this [ </w:t>
      </w:r>
      <w:r w:rsidR="0052517F" w:rsidRPr="009717CE">
        <w:rPr>
          <w:u w:val="single"/>
        </w:rPr>
        <w:t>article</w:t>
      </w:r>
      <w:r w:rsidR="0052517F" w:rsidRPr="009717CE">
        <w:t xml:space="preserve"> / </w:t>
      </w:r>
      <w:r w:rsidR="0052517F" w:rsidRPr="009717CE">
        <w:rPr>
          <w:u w:val="double"/>
        </w:rPr>
        <w:t>chapter</w:t>
      </w:r>
      <w:r w:rsidR="0052517F" w:rsidRPr="009717CE">
        <w:t xml:space="preserve"> ] for a licensee, or any of the licensee’s agents or employees, to cover more than [ </w:t>
      </w:r>
      <w:r w:rsidR="0052517F" w:rsidRPr="009717CE">
        <w:rPr>
          <w:u w:val="single"/>
        </w:rPr>
        <w:t>15</w:t>
      </w:r>
      <w:r w:rsidR="0052517F" w:rsidRPr="009717CE">
        <w:t xml:space="preserve"> ] percent of the area of</w:t>
      </w:r>
      <w:r w:rsidR="00EA631A" w:rsidRPr="009717CE">
        <w:t xml:space="preserve"> each</w:t>
      </w:r>
      <w:r w:rsidR="0052517F" w:rsidRPr="009717CE">
        <w:t xml:space="preserve"> </w:t>
      </w:r>
      <w:r w:rsidR="00EA631A" w:rsidRPr="009717CE">
        <w:t>window</w:t>
      </w:r>
      <w:r w:rsidR="0052517F" w:rsidRPr="009717CE">
        <w:t xml:space="preserve"> and c</w:t>
      </w:r>
      <w:r w:rsidR="009717CE" w:rsidRPr="009717CE">
        <w:t>lear door of the location with s</w:t>
      </w:r>
      <w:r w:rsidR="0052517F" w:rsidRPr="009717CE">
        <w:t xml:space="preserve">igns of any sort [ </w:t>
      </w:r>
      <w:r w:rsidR="0052517F" w:rsidRPr="009717CE">
        <w:rPr>
          <w:u w:val="single"/>
        </w:rPr>
        <w:t>, excluding signage mandated by local, state, or federal law</w:t>
      </w:r>
      <w:r w:rsidR="0052517F" w:rsidRPr="009717CE">
        <w:t xml:space="preserve"> ].</w:t>
      </w:r>
      <w:r w:rsidR="00C16F06" w:rsidRPr="009717CE">
        <w:t xml:space="preserve"> </w:t>
      </w:r>
      <w:r w:rsidR="00734014" w:rsidRPr="009717CE">
        <w:t xml:space="preserve">For the purposes of this subsection, the area covered </w:t>
      </w:r>
      <w:r w:rsidR="007C180D" w:rsidRPr="009717CE">
        <w:t>shall be computed to include</w:t>
      </w:r>
      <w:r w:rsidR="00734014" w:rsidRPr="009717CE">
        <w:t xml:space="preserve"> </w:t>
      </w:r>
      <w:r w:rsidR="007C180D" w:rsidRPr="009717CE">
        <w:t xml:space="preserve">(i) </w:t>
      </w:r>
      <w:r w:rsidR="009717CE" w:rsidRPr="009717CE">
        <w:t>all clear areas within s</w:t>
      </w:r>
      <w:r w:rsidR="00734014" w:rsidRPr="009717CE">
        <w:t>igns</w:t>
      </w:r>
      <w:r w:rsidR="009717CE" w:rsidRPr="009717CE">
        <w:t>; and (ii) s</w:t>
      </w:r>
      <w:r w:rsidR="007C180D" w:rsidRPr="009717CE">
        <w:t xml:space="preserve">igns that are not attached to windows or clear doors but are visible from exterior public rights of way </w:t>
      </w:r>
      <w:r w:rsidR="009717CE" w:rsidRPr="009717CE">
        <w:t>in the same manner as if they were attached to windows or clear doors</w:t>
      </w:r>
      <w:r w:rsidR="00734014" w:rsidRPr="009717CE">
        <w:t>.</w:t>
      </w:r>
    </w:p>
    <w:p w14:paraId="224021CE" w14:textId="77777777" w:rsidR="0052517F" w:rsidRDefault="00F90EF9" w:rsidP="00C944E3">
      <w:pPr>
        <w:pStyle w:val="bullets-123"/>
        <w:spacing w:before="120" w:after="120"/>
      </w:pPr>
      <w:r>
        <w:t>(2)</w:t>
      </w:r>
      <w:r>
        <w:tab/>
      </w:r>
      <w:r w:rsidR="0052517F">
        <w:t>A</w:t>
      </w:r>
      <w:r w:rsidR="009717CE">
        <w:t>ll s</w:t>
      </w:r>
      <w:r w:rsidR="00EA631A">
        <w:t>igns</w:t>
      </w:r>
      <w:r w:rsidR="0052517F" w:rsidRPr="00E368C2">
        <w:t xml:space="preserve"> shall b</w:t>
      </w:r>
      <w:r w:rsidR="0052517F">
        <w:t xml:space="preserve">e placed and maintained to ensure </w:t>
      </w:r>
      <w:r w:rsidR="0052517F" w:rsidRPr="00E368C2">
        <w:t>law enforcement personnel have a clear and unobstructed view of the interior of the premises, including the area in which the cash re</w:t>
      </w:r>
      <w:r w:rsidR="0052517F">
        <w:t>gisters are maintained, from exterior public rights of way or from the entrance</w:t>
      </w:r>
      <w:r w:rsidR="0052517F" w:rsidRPr="00E368C2">
        <w:t xml:space="preserve">. </w:t>
      </w:r>
      <w:r w:rsidR="0052517F">
        <w:t>However, this subsection</w:t>
      </w:r>
      <w:r w:rsidR="0052517F" w:rsidRPr="00E368C2">
        <w:t xml:space="preserve"> shall not apply to premises where there are no windows, or where </w:t>
      </w:r>
      <w:r w:rsidR="0052517F">
        <w:t>the design or location of</w:t>
      </w:r>
      <w:r w:rsidR="0052517F" w:rsidRPr="00E368C2">
        <w:t xml:space="preserve"> windows </w:t>
      </w:r>
      <w:r w:rsidR="0052517F">
        <w:t xml:space="preserve">or landscaping </w:t>
      </w:r>
      <w:r w:rsidR="0052517F" w:rsidRPr="00E368C2">
        <w:t xml:space="preserve">precludes a view of the interior of the premises </w:t>
      </w:r>
      <w:r w:rsidR="0052517F" w:rsidRPr="00EF05D0">
        <w:t>from exterior public rights of way or from the entrance</w:t>
      </w:r>
      <w:r w:rsidR="0052517F" w:rsidRPr="00E368C2">
        <w:t>.</w:t>
      </w:r>
    </w:p>
    <w:p w14:paraId="115DA6B1" w14:textId="77777777" w:rsidR="001E1628" w:rsidRDefault="001E1628" w:rsidP="001E1628">
      <w:pPr>
        <w:pStyle w:val="Heading2"/>
        <w:rPr>
          <w:sz w:val="36"/>
        </w:rPr>
      </w:pPr>
    </w:p>
    <w:p w14:paraId="50D09962" w14:textId="77777777" w:rsidR="001E1628" w:rsidRDefault="001E1628" w:rsidP="001E1628"/>
    <w:p w14:paraId="6D993092" w14:textId="77777777" w:rsidR="001E1628" w:rsidRDefault="001E1628" w:rsidP="001E1628"/>
    <w:p w14:paraId="28E9476D" w14:textId="77777777" w:rsidR="001E1628" w:rsidRPr="001E1628" w:rsidRDefault="001E1628" w:rsidP="001E1628"/>
    <w:p w14:paraId="1865FA24" w14:textId="77777777" w:rsidR="0052517F" w:rsidRDefault="0052517F" w:rsidP="00F90EF9">
      <w:pPr>
        <w:pStyle w:val="bullets-abc"/>
        <w:ind w:left="810" w:hanging="450"/>
        <w:rPr>
          <w:rFonts w:ascii="Arial" w:hAnsi="Arial"/>
          <w:sz w:val="36"/>
        </w:rPr>
      </w:pPr>
    </w:p>
    <w:p w14:paraId="1B39ECE1" w14:textId="77777777" w:rsidR="0052517F" w:rsidRDefault="0052517F" w:rsidP="0052517F">
      <w:pPr>
        <w:spacing w:line="240" w:lineRule="auto"/>
        <w:rPr>
          <w:rFonts w:ascii="Arial" w:hAnsi="Arial" w:cs="Times-Roman"/>
          <w:color w:val="000000"/>
          <w:sz w:val="36"/>
          <w:lang w:bidi="en-US"/>
        </w:rPr>
      </w:pPr>
    </w:p>
    <w:p w14:paraId="18413740" w14:textId="77777777" w:rsidR="0052517F" w:rsidRDefault="0052517F" w:rsidP="0052517F">
      <w:pPr>
        <w:pStyle w:val="BasicParagraph"/>
        <w:rPr>
          <w:rFonts w:ascii="Arial" w:hAnsi="Arial"/>
          <w:sz w:val="36"/>
        </w:rPr>
      </w:pPr>
    </w:p>
    <w:p w14:paraId="18F15EFB" w14:textId="77777777" w:rsidR="0052517F" w:rsidRDefault="0052517F" w:rsidP="0052517F">
      <w:pPr>
        <w:pStyle w:val="BasicParagraph"/>
        <w:rPr>
          <w:rFonts w:ascii="Arial" w:hAnsi="Arial"/>
          <w:sz w:val="36"/>
        </w:rPr>
      </w:pPr>
    </w:p>
    <w:p w14:paraId="7ED576A8" w14:textId="77777777" w:rsidR="0052517F" w:rsidRDefault="0052517F" w:rsidP="0052517F">
      <w:pPr>
        <w:pStyle w:val="BasicParagraph"/>
        <w:rPr>
          <w:rFonts w:ascii="Arial" w:hAnsi="Arial"/>
          <w:sz w:val="36"/>
        </w:rPr>
      </w:pPr>
    </w:p>
    <w:p w14:paraId="5E360311" w14:textId="77777777" w:rsidR="00B31645" w:rsidRPr="00E234D0" w:rsidRDefault="00B31645" w:rsidP="0052517F">
      <w:pPr>
        <w:pStyle w:val="BasicParagraph"/>
        <w:rPr>
          <w:rFonts w:ascii="Arial" w:hAnsi="Arial"/>
        </w:rPr>
      </w:pPr>
    </w:p>
    <w:p w14:paraId="59207CB7" w14:textId="77777777" w:rsidR="00B31645" w:rsidRPr="00E234D0" w:rsidRDefault="00B31645" w:rsidP="0052517F">
      <w:pPr>
        <w:pStyle w:val="BasicParagraph"/>
        <w:rPr>
          <w:rFonts w:ascii="Arial" w:hAnsi="Arial"/>
        </w:rPr>
      </w:pPr>
    </w:p>
    <w:p w14:paraId="4E5D54A4" w14:textId="77777777" w:rsidR="0052517F" w:rsidRPr="00E234D0" w:rsidRDefault="0052517F" w:rsidP="0052517F">
      <w:pPr>
        <w:pStyle w:val="BasicParagraph"/>
        <w:rPr>
          <w:rFonts w:ascii="Arial" w:hAnsi="Arial"/>
        </w:rPr>
      </w:pPr>
    </w:p>
    <w:p w14:paraId="6D850173" w14:textId="77777777" w:rsidR="001E1628" w:rsidRDefault="001E1628" w:rsidP="005978AF">
      <w:pPr>
        <w:pStyle w:val="Heading2"/>
        <w:ind w:left="810"/>
      </w:pPr>
    </w:p>
    <w:p w14:paraId="22958BDF" w14:textId="77777777" w:rsidR="001E1628" w:rsidRDefault="001E1628" w:rsidP="005978AF">
      <w:pPr>
        <w:pStyle w:val="Heading2"/>
        <w:ind w:left="810"/>
      </w:pPr>
    </w:p>
    <w:p w14:paraId="0FD958AB" w14:textId="77777777" w:rsidR="00C944E3" w:rsidRDefault="00C944E3">
      <w:pPr>
        <w:spacing w:line="240" w:lineRule="auto"/>
        <w:rPr>
          <w:rFonts w:ascii="Arial" w:hAnsi="Arial"/>
          <w:b/>
          <w:color w:val="00598D"/>
          <w:kern w:val="32"/>
          <w:sz w:val="28"/>
          <w:szCs w:val="36"/>
        </w:rPr>
      </w:pPr>
      <w:r>
        <w:br w:type="page"/>
      </w:r>
    </w:p>
    <w:p w14:paraId="5E239D7C" w14:textId="5E7A2B3B" w:rsidR="00927D5C" w:rsidRDefault="00813FEF" w:rsidP="005978AF">
      <w:pPr>
        <w:pStyle w:val="Heading2"/>
        <w:ind w:left="810"/>
      </w:pPr>
      <w:r>
        <w:rPr>
          <w:noProof/>
        </w:rPr>
        <w:lastRenderedPageBreak/>
        <mc:AlternateContent>
          <mc:Choice Requires="wps">
            <w:drawing>
              <wp:anchor distT="0" distB="0" distL="114300" distR="114300" simplePos="0" relativeHeight="251665408" behindDoc="0" locked="0" layoutInCell="1" allowOverlap="1" wp14:anchorId="626CD864" wp14:editId="04B65956">
                <wp:simplePos x="0" y="0"/>
                <wp:positionH relativeFrom="column">
                  <wp:posOffset>-1143000</wp:posOffset>
                </wp:positionH>
                <wp:positionV relativeFrom="paragraph">
                  <wp:posOffset>313690</wp:posOffset>
                </wp:positionV>
                <wp:extent cx="7835265" cy="2037080"/>
                <wp:effectExtent l="0" t="0" r="635" b="0"/>
                <wp:wrapTight wrapText="bothSides">
                  <wp:wrapPolygon edited="0">
                    <wp:start x="-26" y="0"/>
                    <wp:lineTo x="-26" y="21398"/>
                    <wp:lineTo x="21600" y="21398"/>
                    <wp:lineTo x="21600" y="0"/>
                    <wp:lineTo x="-26" y="0"/>
                  </wp:wrapPolygon>
                </wp:wrapTight>
                <wp:docPr id="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4B26AD9" w14:textId="77777777" w:rsidR="00F41922" w:rsidRDefault="00F41922" w:rsidP="005978AF">
                            <w:pPr>
                              <w:pStyle w:val="Center"/>
                              <w:widowControl/>
                              <w:spacing w:before="440"/>
                              <w:ind w:left="2430"/>
                              <w:jc w:val="left"/>
                              <w:rPr>
                                <w:rFonts w:ascii="Arial" w:hAnsi="Arial"/>
                                <w:b/>
                                <w:color w:val="FFFFFF" w:themeColor="background1"/>
                                <w:sz w:val="60"/>
                              </w:rPr>
                            </w:pPr>
                            <w:r>
                              <w:rPr>
                                <w:rFonts w:ascii="Arial" w:hAnsi="Arial"/>
                                <w:b/>
                                <w:color w:val="FFFFFF" w:themeColor="background1"/>
                                <w:sz w:val="60"/>
                              </w:rPr>
                              <w:t>Part III:</w:t>
                            </w:r>
                          </w:p>
                          <w:p w14:paraId="5BB9F400" w14:textId="77777777" w:rsidR="00F41922" w:rsidRPr="00E17BB7" w:rsidRDefault="00F41922" w:rsidP="005978AF">
                            <w:pPr>
                              <w:pStyle w:val="Center"/>
                              <w:widowControl/>
                              <w:ind w:left="2430" w:right="891"/>
                              <w:jc w:val="left"/>
                              <w:rPr>
                                <w:rFonts w:ascii="Arial" w:hAnsi="Arial"/>
                                <w:b/>
                                <w:color w:val="FFFFFF" w:themeColor="background1"/>
                                <w:sz w:val="48"/>
                              </w:rPr>
                            </w:pPr>
                            <w:r>
                              <w:rPr>
                                <w:rFonts w:ascii="Arial" w:hAnsi="Arial"/>
                                <w:b/>
                                <w:color w:val="FFFFFF" w:themeColor="background1"/>
                                <w:sz w:val="48"/>
                              </w:rPr>
                              <w:t xml:space="preserve">What Are Other Options for Enforcing </w:t>
                            </w:r>
                            <w:r w:rsidRPr="00E17BB7">
                              <w:rPr>
                                <w:rFonts w:ascii="Arial" w:hAnsi="Arial"/>
                                <w:b/>
                                <w:color w:val="FFFFFF" w:themeColor="background1"/>
                                <w:sz w:val="48"/>
                              </w:rPr>
                              <w:t>Tobacco Retailer</w:t>
                            </w:r>
                            <w:r>
                              <w:rPr>
                                <w:rFonts w:ascii="Arial" w:hAnsi="Arial"/>
                                <w:b/>
                                <w:color w:val="FFFFFF" w:themeColor="background1"/>
                                <w:sz w:val="48"/>
                              </w:rPr>
                              <w:t xml:space="preserve"> </w:t>
                            </w:r>
                            <w:r w:rsidRPr="00E17BB7">
                              <w:rPr>
                                <w:rFonts w:ascii="Arial" w:hAnsi="Arial"/>
                                <w:b/>
                                <w:color w:val="FFFFFF" w:themeColor="background1"/>
                                <w:sz w:val="48"/>
                              </w:rPr>
                              <w:t>Licens</w:t>
                            </w:r>
                            <w:r>
                              <w:rPr>
                                <w:rFonts w:ascii="Arial" w:hAnsi="Arial"/>
                                <w:b/>
                                <w:color w:val="FFFFFF" w:themeColor="background1"/>
                                <w:sz w:val="48"/>
                              </w:rPr>
                              <w:t>ing Laws?</w:t>
                            </w:r>
                            <w:r w:rsidRPr="00E17BB7">
                              <w:rPr>
                                <w:rFonts w:ascii="Arial" w:hAnsi="Arial"/>
                                <w:b/>
                                <w:color w:val="FFFFFF" w:themeColor="background1"/>
                                <w:sz w:val="48"/>
                              </w:rPr>
                              <w:t xml:space="preserve"> </w:t>
                            </w:r>
                          </w:p>
                          <w:p w14:paraId="07D296CB" w14:textId="77777777" w:rsidR="00F41922" w:rsidRPr="00FC726B" w:rsidRDefault="00F41922" w:rsidP="005978AF">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6CD864" id="Text Box 22" o:spid="_x0000_s1029" type="#_x0000_t202" style="position:absolute;left:0;text-align:left;margin-left:-90pt;margin-top:24.7pt;width:616.95pt;height:16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" fillcolor="#00598e" stroked="f">
                <v:fill opacity="46517f"/>
                <v:textbox inset=",7.2pt,,7.2pt">
                  <w:txbxContent>
                    <w:p w14:paraId="54B26AD9" w14:textId="77777777" w:rsidR="00F41922" w:rsidRDefault="00F41922" w:rsidP="005978AF">
                      <w:pPr>
                        <w:pStyle w:val="Center"/>
                        <w:widowControl/>
                        <w:spacing w:before="440"/>
                        <w:ind w:left="2430"/>
                        <w:jc w:val="left"/>
                        <w:rPr>
                          <w:rFonts w:ascii="Arial" w:hAnsi="Arial"/>
                          <w:b/>
                          <w:color w:val="FFFFFF" w:themeColor="background1"/>
                          <w:sz w:val="60"/>
                        </w:rPr>
                      </w:pPr>
                      <w:r>
                        <w:rPr>
                          <w:rFonts w:ascii="Arial" w:hAnsi="Arial"/>
                          <w:b/>
                          <w:color w:val="FFFFFF" w:themeColor="background1"/>
                          <w:sz w:val="60"/>
                        </w:rPr>
                        <w:t>Part III:</w:t>
                      </w:r>
                    </w:p>
                    <w:p w14:paraId="5BB9F400" w14:textId="77777777" w:rsidR="00F41922" w:rsidRPr="00E17BB7" w:rsidRDefault="00F41922" w:rsidP="005978AF">
                      <w:pPr>
                        <w:pStyle w:val="Center"/>
                        <w:widowControl/>
                        <w:ind w:left="2430" w:right="891"/>
                        <w:jc w:val="left"/>
                        <w:rPr>
                          <w:rFonts w:ascii="Arial" w:hAnsi="Arial"/>
                          <w:b/>
                          <w:color w:val="FFFFFF" w:themeColor="background1"/>
                          <w:sz w:val="48"/>
                        </w:rPr>
                      </w:pPr>
                      <w:r>
                        <w:rPr>
                          <w:rFonts w:ascii="Arial" w:hAnsi="Arial"/>
                          <w:b/>
                          <w:color w:val="FFFFFF" w:themeColor="background1"/>
                          <w:sz w:val="48"/>
                        </w:rPr>
                        <w:t xml:space="preserve">What Are Other Options for Enforcing </w:t>
                      </w:r>
                      <w:r w:rsidRPr="00E17BB7">
                        <w:rPr>
                          <w:rFonts w:ascii="Arial" w:hAnsi="Arial"/>
                          <w:b/>
                          <w:color w:val="FFFFFF" w:themeColor="background1"/>
                          <w:sz w:val="48"/>
                        </w:rPr>
                        <w:t>Tobacco Retailer</w:t>
                      </w:r>
                      <w:r>
                        <w:rPr>
                          <w:rFonts w:ascii="Arial" w:hAnsi="Arial"/>
                          <w:b/>
                          <w:color w:val="FFFFFF" w:themeColor="background1"/>
                          <w:sz w:val="48"/>
                        </w:rPr>
                        <w:t xml:space="preserve"> </w:t>
                      </w:r>
                      <w:r w:rsidRPr="00E17BB7">
                        <w:rPr>
                          <w:rFonts w:ascii="Arial" w:hAnsi="Arial"/>
                          <w:b/>
                          <w:color w:val="FFFFFF" w:themeColor="background1"/>
                          <w:sz w:val="48"/>
                        </w:rPr>
                        <w:t>Licens</w:t>
                      </w:r>
                      <w:r>
                        <w:rPr>
                          <w:rFonts w:ascii="Arial" w:hAnsi="Arial"/>
                          <w:b/>
                          <w:color w:val="FFFFFF" w:themeColor="background1"/>
                          <w:sz w:val="48"/>
                        </w:rPr>
                        <w:t>ing Laws?</w:t>
                      </w:r>
                      <w:r w:rsidRPr="00E17BB7">
                        <w:rPr>
                          <w:rFonts w:ascii="Arial" w:hAnsi="Arial"/>
                          <w:b/>
                          <w:color w:val="FFFFFF" w:themeColor="background1"/>
                          <w:sz w:val="48"/>
                        </w:rPr>
                        <w:t xml:space="preserve"> </w:t>
                      </w:r>
                    </w:p>
                    <w:p w14:paraId="07D296CB" w14:textId="77777777" w:rsidR="00F41922" w:rsidRPr="00FC726B" w:rsidRDefault="00F41922" w:rsidP="005978AF">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175D9616" w14:textId="77777777" w:rsidR="00927D5C" w:rsidRDefault="00927D5C" w:rsidP="005978AF">
      <w:pPr>
        <w:pStyle w:val="Heading2"/>
        <w:ind w:left="810"/>
      </w:pPr>
    </w:p>
    <w:p w14:paraId="7C537D04" w14:textId="77777777" w:rsidR="005F3A59" w:rsidRPr="008E1E79" w:rsidRDefault="008E1E79" w:rsidP="005978AF">
      <w:pPr>
        <w:pStyle w:val="Heading2"/>
        <w:ind w:left="810"/>
      </w:pPr>
      <w:r w:rsidRPr="008E1E79">
        <w:t>Alternatives to License Suspension</w:t>
      </w:r>
    </w:p>
    <w:p w14:paraId="29EFF70B" w14:textId="77777777" w:rsidR="005F3A59" w:rsidRDefault="005F3A59" w:rsidP="00A951AA">
      <w:pPr>
        <w:pStyle w:val="Heading2"/>
        <w:tabs>
          <w:tab w:val="left" w:pos="810"/>
        </w:tabs>
        <w:ind w:left="810"/>
      </w:pPr>
    </w:p>
    <w:p w14:paraId="75E52CBF" w14:textId="77777777" w:rsidR="00A951AA" w:rsidRDefault="00A951AA" w:rsidP="00A951AA">
      <w:pPr>
        <w:pStyle w:val="Heading2"/>
        <w:tabs>
          <w:tab w:val="left" w:pos="810"/>
        </w:tabs>
        <w:ind w:left="810"/>
      </w:pPr>
    </w:p>
    <w:p w14:paraId="73F28DB9" w14:textId="77777777" w:rsidR="00A951AA" w:rsidRDefault="00A951AA" w:rsidP="00A951AA">
      <w:pPr>
        <w:pStyle w:val="Heading2"/>
        <w:tabs>
          <w:tab w:val="left" w:pos="810"/>
        </w:tabs>
        <w:ind w:left="810"/>
      </w:pPr>
    </w:p>
    <w:p w14:paraId="3B33F99A" w14:textId="77777777" w:rsidR="00A951AA" w:rsidRDefault="00A951AA">
      <w:pPr>
        <w:spacing w:line="240" w:lineRule="auto"/>
        <w:rPr>
          <w:rFonts w:ascii="Arial" w:hAnsi="Arial"/>
          <w:b/>
          <w:color w:val="00598D"/>
          <w:kern w:val="32"/>
          <w:sz w:val="28"/>
          <w:szCs w:val="36"/>
        </w:rPr>
      </w:pPr>
      <w:r>
        <w:br w:type="page"/>
      </w:r>
    </w:p>
    <w:p w14:paraId="53FB6B7A" w14:textId="77777777" w:rsidR="0052517F" w:rsidRPr="00B40577" w:rsidRDefault="0052517F" w:rsidP="00C944E3">
      <w:pPr>
        <w:pStyle w:val="Heading2"/>
        <w:tabs>
          <w:tab w:val="left" w:pos="0"/>
        </w:tabs>
        <w:spacing w:after="120"/>
      </w:pPr>
      <w:r w:rsidRPr="00B40577">
        <w:lastRenderedPageBreak/>
        <w:t>Alternatives to License Suspension</w:t>
      </w:r>
    </w:p>
    <w:p w14:paraId="77027D01" w14:textId="37B2F75B" w:rsidR="0052517F" w:rsidRPr="00807FEE" w:rsidRDefault="0052517F" w:rsidP="00C944E3">
      <w:pPr>
        <w:pStyle w:val="BasicParagraph"/>
        <w:spacing w:before="120" w:after="120"/>
      </w:pPr>
      <w:r>
        <w:t xml:space="preserve">The Model Ordinance contains mandatory penalties for violations. However, a city or county may want discretion to impose a different penalty in some circumstances. This </w:t>
      </w:r>
      <w:r w:rsidR="00C944E3">
        <w:t>p</w:t>
      </w:r>
      <w:r>
        <w:t xml:space="preserve">lug-in contains language to guide the exercise of this discretion. The </w:t>
      </w:r>
      <w:r w:rsidR="00C944E3">
        <w:t>p</w:t>
      </w:r>
      <w:r>
        <w:t xml:space="preserve">lug-in enables a local government representative to establish a fine amount without approval by the local legislative body, while at the same time providing guidelines to ensure that an appropriate penalty is levied. </w:t>
      </w:r>
      <w:r w:rsidRPr="00807FEE">
        <w:t xml:space="preserve">This </w:t>
      </w:r>
      <w:r w:rsidR="00C944E3">
        <w:t>p</w:t>
      </w:r>
      <w:r>
        <w:t>lug-in</w:t>
      </w:r>
      <w:r w:rsidRPr="00807FEE">
        <w:t xml:space="preserve"> provides some flexibility in what is otherwise a mandatory penalty system. Minimum stipulated penalties are provided to ensure that the agreement does not fail to deter future violations. The minimum terms can be changed to suit a particular community.</w:t>
      </w:r>
      <w:r>
        <w:t xml:space="preserve"> </w:t>
      </w:r>
    </w:p>
    <w:p w14:paraId="6BD34A8B" w14:textId="02254F76" w:rsidR="0052517F" w:rsidRDefault="0052517F" w:rsidP="00C944E3">
      <w:pPr>
        <w:pStyle w:val="BasicParagraph"/>
        <w:spacing w:before="120" w:after="240"/>
      </w:pPr>
      <w:r w:rsidRPr="00807FEE">
        <w:t xml:space="preserve">Note that cities and counties generally cannot impose </w:t>
      </w:r>
      <w:r w:rsidRPr="00577062">
        <w:rPr>
          <w:i/>
        </w:rPr>
        <w:t>fines</w:t>
      </w:r>
      <w:r w:rsidRPr="00807FEE">
        <w:t xml:space="preserve"> in excess of $1,000 per violation. See Government</w:t>
      </w:r>
      <w:r>
        <w:t xml:space="preserve"> Code section 36901. This </w:t>
      </w:r>
      <w:r w:rsidR="00C944E3">
        <w:t>p</w:t>
      </w:r>
      <w:r>
        <w:t>lug-i</w:t>
      </w:r>
      <w:r w:rsidRPr="00807FEE">
        <w:t>n provides for a</w:t>
      </w:r>
      <w:r>
        <w:t>n</w:t>
      </w:r>
      <w:r w:rsidRPr="00807FEE">
        <w:t xml:space="preserve"> </w:t>
      </w:r>
      <w:r>
        <w:rPr>
          <w:i/>
        </w:rPr>
        <w:t>agreed</w:t>
      </w:r>
      <w:r w:rsidRPr="00577062">
        <w:rPr>
          <w:i/>
        </w:rPr>
        <w:t xml:space="preserve"> penalty</w:t>
      </w:r>
      <w:r w:rsidRPr="00807FEE">
        <w:t>, which is agreed to voluntar</w:t>
      </w:r>
      <w:r>
        <w:t>il</w:t>
      </w:r>
      <w:r w:rsidRPr="00807FEE">
        <w:t>y by the retailer, rather than imposed by the local agency</w:t>
      </w:r>
      <w:r>
        <w:t>, and may exceed $1,000</w:t>
      </w:r>
      <w:r w:rsidRPr="00807FEE">
        <w:t>. However, the government may choose to reduce the penalty to $1,000 per violation.</w:t>
      </w:r>
    </w:p>
    <w:p w14:paraId="5509C9E2" w14:textId="22293B2D" w:rsidR="0052517F" w:rsidRDefault="0052517F" w:rsidP="00C944E3">
      <w:pPr>
        <w:pStyle w:val="BasicParagraph"/>
        <w:spacing w:before="240" w:after="120"/>
      </w:pPr>
      <w:r>
        <w:rPr>
          <w:i/>
        </w:rPr>
        <w:t xml:space="preserve">In </w:t>
      </w:r>
      <w:r w:rsidRPr="00B9032F">
        <w:rPr>
          <w:b/>
        </w:rPr>
        <w:t>SECTION II</w:t>
      </w:r>
      <w:r>
        <w:rPr>
          <w:b/>
        </w:rPr>
        <w:t>.</w:t>
      </w:r>
      <w:r>
        <w:t xml:space="preserve"> </w:t>
      </w:r>
      <w:r w:rsidRPr="00B9032F">
        <w:rPr>
          <w:i/>
        </w:rPr>
        <w:t>ad</w:t>
      </w:r>
      <w:r>
        <w:rPr>
          <w:i/>
        </w:rPr>
        <w:t>d a new</w:t>
      </w:r>
      <w:r w:rsidRPr="00FB3CD8">
        <w:rPr>
          <w:b/>
        </w:rPr>
        <w:t xml:space="preserve"> </w:t>
      </w:r>
      <w:r>
        <w:rPr>
          <w:b/>
        </w:rPr>
        <w:t>Sec. [ ____ (*1</w:t>
      </w:r>
      <w:r w:rsidR="001C4B20">
        <w:rPr>
          <w:b/>
        </w:rPr>
        <w:t>7</w:t>
      </w:r>
      <w:r>
        <w:rPr>
          <w:b/>
        </w:rPr>
        <w:t xml:space="preserve">) ] </w:t>
      </w:r>
      <w:r>
        <w:rPr>
          <w:i/>
        </w:rPr>
        <w:t>to read as follows:</w:t>
      </w:r>
    </w:p>
    <w:p w14:paraId="627DB7A8" w14:textId="1EB6D062" w:rsidR="0052517F" w:rsidRDefault="0052517F" w:rsidP="00C944E3">
      <w:pPr>
        <w:pStyle w:val="BasicParagraph"/>
        <w:spacing w:before="120" w:after="120"/>
      </w:pPr>
      <w:r>
        <w:rPr>
          <w:b/>
        </w:rPr>
        <w:t>Sec. [ ____ (*1</w:t>
      </w:r>
      <w:r w:rsidR="001C4B20">
        <w:rPr>
          <w:b/>
        </w:rPr>
        <w:t>7</w:t>
      </w:r>
      <w:r>
        <w:rPr>
          <w:b/>
        </w:rPr>
        <w:t xml:space="preserve">) ].  AGREED </w:t>
      </w:r>
      <w:r>
        <w:rPr>
          <w:b/>
          <w:bCs/>
        </w:rPr>
        <w:t>PENALTY IN LIEU OF HEARING.</w:t>
      </w:r>
      <w:r>
        <w:t xml:space="preserve"> For a first </w:t>
      </w:r>
      <w:r w:rsidRPr="007E61D6">
        <w:t>or second</w:t>
      </w:r>
      <w:r>
        <w:t xml:space="preserve"> alleged violation of this [ </w:t>
      </w:r>
      <w:r>
        <w:rPr>
          <w:u w:val="single"/>
        </w:rPr>
        <w:t>article</w:t>
      </w:r>
      <w:r>
        <w:t xml:space="preserve"> / </w:t>
      </w:r>
      <w:r>
        <w:rPr>
          <w:u w:val="double"/>
        </w:rPr>
        <w:t>chapter</w:t>
      </w:r>
      <w:r>
        <w:t> ] within any [ </w:t>
      </w:r>
      <w:r>
        <w:rPr>
          <w:u w:val="single"/>
        </w:rPr>
        <w:t>sixty-month (60)</w:t>
      </w:r>
      <w:r>
        <w:t xml:space="preserve"> ] period, the </w:t>
      </w:r>
      <w:r w:rsidRPr="003E00E2">
        <w:t>[ </w:t>
      </w:r>
      <w:r>
        <w:rPr>
          <w:u w:val="single"/>
        </w:rPr>
        <w:t>local government r</w:t>
      </w:r>
      <w:r w:rsidRPr="003E00E2">
        <w:rPr>
          <w:u w:val="single"/>
        </w:rPr>
        <w:t>epresentative</w:t>
      </w:r>
      <w:r w:rsidRPr="003E00E2">
        <w:t xml:space="preserve"> ]</w:t>
      </w:r>
      <w:r>
        <w:t xml:space="preserve"> may allow a Tobacco Retailer alleged to have violated this [ </w:t>
      </w:r>
      <w:r>
        <w:rPr>
          <w:u w:val="single"/>
        </w:rPr>
        <w:t>article</w:t>
      </w:r>
      <w:r>
        <w:t xml:space="preserve"> / </w:t>
      </w:r>
      <w:r>
        <w:rPr>
          <w:u w:val="double"/>
        </w:rPr>
        <w:t>chapter</w:t>
      </w:r>
      <w:r>
        <w:t xml:space="preserve"> ] to agree to the penalties provided in this section in lieu of the penalties that would otherwise apply under this [ </w:t>
      </w:r>
      <w:r w:rsidRPr="00C501C5">
        <w:rPr>
          <w:u w:val="single"/>
        </w:rPr>
        <w:t>article</w:t>
      </w:r>
      <w:r>
        <w:t xml:space="preserve"> / </w:t>
      </w:r>
      <w:r w:rsidRPr="00C501C5">
        <w:rPr>
          <w:u w:val="double"/>
        </w:rPr>
        <w:t>chapter</w:t>
      </w:r>
      <w:r>
        <w:t xml:space="preserve"> ] and to forego a hearing on the allegations. Notice of any agreement shall be provided to the Department and no hearing shall be held. Agreements shall not be confidential and shall contain the following terms as well as any other non-criminal provisions established by </w:t>
      </w:r>
      <w:r w:rsidRPr="003E00E2">
        <w:t>the [</w:t>
      </w:r>
      <w:r>
        <w:t xml:space="preserve"> </w:t>
      </w:r>
      <w:r>
        <w:rPr>
          <w:u w:val="single"/>
        </w:rPr>
        <w:t>local government r</w:t>
      </w:r>
      <w:r w:rsidRPr="003E00E2">
        <w:rPr>
          <w:u w:val="single"/>
        </w:rPr>
        <w:t>epresentative</w:t>
      </w:r>
      <w:r w:rsidRPr="003E00E2">
        <w:t xml:space="preserve"> ] in the interests</w:t>
      </w:r>
      <w:r>
        <w:t xml:space="preserve"> of justice:</w:t>
      </w:r>
    </w:p>
    <w:p w14:paraId="0BFB931B" w14:textId="77777777" w:rsidR="0052517F" w:rsidRDefault="0052517F" w:rsidP="00C944E3">
      <w:pPr>
        <w:pStyle w:val="bullets-abc"/>
        <w:spacing w:before="120" w:after="60"/>
      </w:pPr>
      <w:r>
        <w:t>(a) After a first alleged violation of this [ </w:t>
      </w:r>
      <w:r>
        <w:rPr>
          <w:u w:val="single"/>
        </w:rPr>
        <w:t>article</w:t>
      </w:r>
      <w:r>
        <w:t xml:space="preserve"> / </w:t>
      </w:r>
      <w:r>
        <w:rPr>
          <w:u w:val="double"/>
        </w:rPr>
        <w:t>chapter</w:t>
      </w:r>
      <w:r>
        <w:t> ] at a location:</w:t>
      </w:r>
    </w:p>
    <w:p w14:paraId="4D473BF0" w14:textId="77777777" w:rsidR="0052517F" w:rsidRDefault="0052517F" w:rsidP="00C944E3">
      <w:pPr>
        <w:pStyle w:val="bullets-123"/>
        <w:spacing w:before="60" w:after="60"/>
        <w:ind w:left="1440"/>
      </w:pPr>
      <w:r>
        <w:t xml:space="preserve">(1) </w:t>
      </w:r>
      <w:r>
        <w:tab/>
        <w:t>an agreement to stop acting as a Tobacco Retailer for [ </w:t>
      </w:r>
      <w:r>
        <w:rPr>
          <w:u w:val="single"/>
        </w:rPr>
        <w:t>one (1) day</w:t>
      </w:r>
      <w:r>
        <w:t> ];</w:t>
      </w:r>
    </w:p>
    <w:p w14:paraId="40D34AD1" w14:textId="77777777" w:rsidR="0052517F" w:rsidRDefault="0052517F" w:rsidP="00C944E3">
      <w:pPr>
        <w:pStyle w:val="bullets-123"/>
        <w:spacing w:before="60" w:after="60"/>
        <w:ind w:left="1440"/>
      </w:pPr>
      <w:r>
        <w:t xml:space="preserve">(2) </w:t>
      </w:r>
      <w:r>
        <w:tab/>
        <w:t>an administrative penalty of [ </w:t>
      </w:r>
      <w:r>
        <w:rPr>
          <w:u w:val="single"/>
        </w:rPr>
        <w:t>one thousand dollars ($1,000)</w:t>
      </w:r>
      <w:r>
        <w:t> ]; and</w:t>
      </w:r>
    </w:p>
    <w:p w14:paraId="04EA0B99" w14:textId="77777777" w:rsidR="0052517F" w:rsidRDefault="0052517F" w:rsidP="00C944E3">
      <w:pPr>
        <w:pStyle w:val="bullets-123"/>
        <w:spacing w:before="60" w:after="120"/>
        <w:ind w:left="1440"/>
      </w:pPr>
      <w:r>
        <w:t xml:space="preserve">(3) </w:t>
      </w:r>
      <w:r>
        <w:tab/>
        <w:t>an admission that the violation occurred and an acknowledgment that the violation will be considered in determining the fine or penalty for any future violation.</w:t>
      </w:r>
    </w:p>
    <w:p w14:paraId="21CB8DA1" w14:textId="77777777" w:rsidR="0052517F" w:rsidRDefault="0052517F" w:rsidP="00C944E3">
      <w:pPr>
        <w:pStyle w:val="bullets-abc"/>
        <w:spacing w:before="120" w:after="60"/>
      </w:pPr>
      <w:r>
        <w:t>(b) After a second alleged violation of this [ </w:t>
      </w:r>
      <w:r>
        <w:rPr>
          <w:u w:val="single"/>
        </w:rPr>
        <w:t>article</w:t>
      </w:r>
      <w:r>
        <w:t xml:space="preserve"> / </w:t>
      </w:r>
      <w:r>
        <w:rPr>
          <w:u w:val="double"/>
        </w:rPr>
        <w:t>chapter</w:t>
      </w:r>
      <w:r>
        <w:t> ] at a location within any [ </w:t>
      </w:r>
      <w:r>
        <w:rPr>
          <w:u w:val="single"/>
        </w:rPr>
        <w:t>sixty-month (60)</w:t>
      </w:r>
      <w:r>
        <w:t> ] period:</w:t>
      </w:r>
    </w:p>
    <w:p w14:paraId="190510F0" w14:textId="77777777" w:rsidR="0052517F" w:rsidRDefault="0052517F" w:rsidP="00C944E3">
      <w:pPr>
        <w:pStyle w:val="bullets-123"/>
        <w:tabs>
          <w:tab w:val="clear" w:pos="1530"/>
        </w:tabs>
        <w:spacing w:before="60" w:after="60"/>
        <w:ind w:left="1440"/>
      </w:pPr>
      <w:r>
        <w:t xml:space="preserve">(1) </w:t>
      </w:r>
      <w:r>
        <w:tab/>
        <w:t>an agreement to stop acting as a Tobacco Retailer for [ </w:t>
      </w:r>
      <w:r>
        <w:rPr>
          <w:u w:val="single"/>
        </w:rPr>
        <w:t>ten (10) days</w:t>
      </w:r>
      <w:r>
        <w:t> ];</w:t>
      </w:r>
    </w:p>
    <w:p w14:paraId="72678A8C" w14:textId="77777777" w:rsidR="0052517F" w:rsidRDefault="0052517F" w:rsidP="00C944E3">
      <w:pPr>
        <w:pStyle w:val="bullets-123"/>
        <w:tabs>
          <w:tab w:val="clear" w:pos="1530"/>
        </w:tabs>
        <w:spacing w:before="60" w:after="60"/>
        <w:ind w:left="1440"/>
      </w:pPr>
      <w:r>
        <w:t xml:space="preserve">(2) </w:t>
      </w:r>
      <w:r>
        <w:tab/>
        <w:t>an administrative penalty of at least [ </w:t>
      </w:r>
      <w:r>
        <w:rPr>
          <w:u w:val="single"/>
        </w:rPr>
        <w:t>five thousand dollars ($5,000)</w:t>
      </w:r>
      <w:r>
        <w:t> ]; and</w:t>
      </w:r>
    </w:p>
    <w:p w14:paraId="093B0204" w14:textId="53B5221F" w:rsidR="00C87500" w:rsidRDefault="0052517F" w:rsidP="00C944E3">
      <w:pPr>
        <w:pStyle w:val="bullets-123"/>
        <w:tabs>
          <w:tab w:val="clear" w:pos="1530"/>
        </w:tabs>
        <w:spacing w:before="60" w:after="60"/>
        <w:ind w:left="1440"/>
      </w:pPr>
      <w:r>
        <w:t xml:space="preserve">(3) </w:t>
      </w:r>
      <w:r>
        <w:tab/>
        <w:t>an admission that the violation occurred and an acknowledgment that the violation will be considered in determining the</w:t>
      </w:r>
      <w:r w:rsidDel="0017428C">
        <w:t xml:space="preserve"> </w:t>
      </w:r>
      <w:r>
        <w:t>fine or penalty for any future violations.</w:t>
      </w:r>
      <w:r w:rsidR="00C87500">
        <w:br w:type="page"/>
      </w:r>
    </w:p>
    <w:p w14:paraId="52DCA166" w14:textId="77777777" w:rsidR="00C87500" w:rsidRDefault="00C87500" w:rsidP="00C87500">
      <w:pPr>
        <w:pStyle w:val="BasicParagraph"/>
        <w:rPr>
          <w:rFonts w:cs="Arial"/>
        </w:rPr>
      </w:pPr>
    </w:p>
    <w:p w14:paraId="75289AA5" w14:textId="77777777" w:rsidR="00C87500" w:rsidRDefault="00C87500" w:rsidP="00C87500">
      <w:pPr>
        <w:pStyle w:val="BasicParagraph"/>
        <w:rPr>
          <w:rFonts w:cs="Arial"/>
        </w:rPr>
      </w:pPr>
    </w:p>
    <w:p w14:paraId="31C1AEEB" w14:textId="77777777" w:rsidR="00C87500" w:rsidRDefault="00C87500" w:rsidP="00C87500">
      <w:pPr>
        <w:pStyle w:val="BasicParagraph"/>
        <w:rPr>
          <w:rFonts w:cs="Arial"/>
        </w:rPr>
      </w:pPr>
      <w:r>
        <w:rPr>
          <w:noProof/>
          <w:lang w:bidi="ar-SA"/>
        </w:rPr>
        <mc:AlternateContent>
          <mc:Choice Requires="wps">
            <w:drawing>
              <wp:anchor distT="0" distB="0" distL="114300" distR="114300" simplePos="0" relativeHeight="251667456" behindDoc="0" locked="0" layoutInCell="1" allowOverlap="1" wp14:anchorId="2390AB8D" wp14:editId="0011FC3F">
                <wp:simplePos x="0" y="0"/>
                <wp:positionH relativeFrom="column">
                  <wp:posOffset>-1295400</wp:posOffset>
                </wp:positionH>
                <wp:positionV relativeFrom="paragraph">
                  <wp:posOffset>473710</wp:posOffset>
                </wp:positionV>
                <wp:extent cx="7835265" cy="2037080"/>
                <wp:effectExtent l="0" t="5080" r="635" b="2540"/>
                <wp:wrapTight wrapText="bothSides">
                  <wp:wrapPolygon edited="0">
                    <wp:start x="-26" y="0"/>
                    <wp:lineTo x="-26" y="21398"/>
                    <wp:lineTo x="21600" y="21398"/>
                    <wp:lineTo x="21600" y="0"/>
                    <wp:lineTo x="-26" y="0"/>
                  </wp:wrapPolygon>
                </wp:wrapTight>
                <wp:docPr id="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15B600" w14:textId="11C032F5" w:rsidR="00F41922" w:rsidRDefault="00F41922" w:rsidP="00C87500">
                            <w:pPr>
                              <w:pStyle w:val="Center"/>
                              <w:widowControl/>
                              <w:spacing w:before="240"/>
                              <w:ind w:left="2430"/>
                              <w:jc w:val="left"/>
                              <w:rPr>
                                <w:rFonts w:ascii="Arial" w:hAnsi="Arial"/>
                                <w:b/>
                                <w:color w:val="FFFFFF" w:themeColor="background1"/>
                                <w:sz w:val="60"/>
                              </w:rPr>
                            </w:pPr>
                            <w:r>
                              <w:rPr>
                                <w:rFonts w:ascii="Arial" w:hAnsi="Arial"/>
                                <w:b/>
                                <w:color w:val="FFFFFF" w:themeColor="background1"/>
                                <w:sz w:val="60"/>
                              </w:rPr>
                              <w:t>Part IV:</w:t>
                            </w:r>
                          </w:p>
                          <w:p w14:paraId="64673397" w14:textId="6080C6C9" w:rsidR="00F41922" w:rsidRPr="00451289" w:rsidRDefault="00F41922" w:rsidP="00451289">
                            <w:pPr>
                              <w:pStyle w:val="Center"/>
                              <w:widowControl/>
                              <w:ind w:left="2430" w:right="891"/>
                              <w:jc w:val="left"/>
                              <w:rPr>
                                <w:rFonts w:ascii="Arial" w:hAnsi="Arial"/>
                                <w:b/>
                                <w:color w:val="FFFFFF" w:themeColor="background1"/>
                                <w:sz w:val="48"/>
                              </w:rPr>
                            </w:pPr>
                            <w:r>
                              <w:rPr>
                                <w:rFonts w:ascii="Arial" w:hAnsi="Arial"/>
                                <w:b/>
                                <w:color w:val="FFFFFF" w:themeColor="background1"/>
                                <w:sz w:val="48"/>
                              </w:rPr>
                              <w:t>Pricing-Related Requirements for Licensed Tobacco Retailer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90AB8D" id="_x0000_s1030" type="#_x0000_t202" style="position:absolute;margin-left:-102pt;margin-top:37.3pt;width:616.95pt;height:160.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" fillcolor="#00598e" stroked="f">
                <v:fill opacity="46517f"/>
                <v:textbox inset=",7.2pt,,7.2pt">
                  <w:txbxContent>
                    <w:p w14:paraId="3715B600" w14:textId="11C032F5" w:rsidR="00F41922" w:rsidRDefault="00F41922" w:rsidP="00C87500">
                      <w:pPr>
                        <w:pStyle w:val="Center"/>
                        <w:widowControl/>
                        <w:spacing w:before="240"/>
                        <w:ind w:left="2430"/>
                        <w:jc w:val="left"/>
                        <w:rPr>
                          <w:rFonts w:ascii="Arial" w:hAnsi="Arial"/>
                          <w:b/>
                          <w:color w:val="FFFFFF" w:themeColor="background1"/>
                          <w:sz w:val="60"/>
                        </w:rPr>
                      </w:pPr>
                      <w:r>
                        <w:rPr>
                          <w:rFonts w:ascii="Arial" w:hAnsi="Arial"/>
                          <w:b/>
                          <w:color w:val="FFFFFF" w:themeColor="background1"/>
                          <w:sz w:val="60"/>
                        </w:rPr>
                        <w:t>Part IV:</w:t>
                      </w:r>
                    </w:p>
                    <w:p w14:paraId="64673397" w14:textId="6080C6C9" w:rsidR="00F41922" w:rsidRPr="00451289" w:rsidRDefault="00F41922" w:rsidP="00451289">
                      <w:pPr>
                        <w:pStyle w:val="Center"/>
                        <w:widowControl/>
                        <w:ind w:left="2430" w:right="891"/>
                        <w:jc w:val="left"/>
                        <w:rPr>
                          <w:rFonts w:ascii="Arial" w:hAnsi="Arial"/>
                          <w:b/>
                          <w:color w:val="FFFFFF" w:themeColor="background1"/>
                          <w:sz w:val="48"/>
                        </w:rPr>
                      </w:pPr>
                      <w:r>
                        <w:rPr>
                          <w:rFonts w:ascii="Arial" w:hAnsi="Arial"/>
                          <w:b/>
                          <w:color w:val="FFFFFF" w:themeColor="background1"/>
                          <w:sz w:val="48"/>
                        </w:rPr>
                        <w:t>Pricing-Related Requirements for Licensed Tobacco Retailers</w:t>
                      </w:r>
                    </w:p>
                  </w:txbxContent>
                </v:textbox>
                <w10:wrap type="tight"/>
              </v:shape>
            </w:pict>
          </mc:Fallback>
        </mc:AlternateContent>
      </w:r>
    </w:p>
    <w:p w14:paraId="6E603453" w14:textId="77777777" w:rsidR="00C87500" w:rsidRDefault="00C87500" w:rsidP="00C87500">
      <w:pPr>
        <w:pStyle w:val="BasicParagraph"/>
        <w:rPr>
          <w:rFonts w:cs="Arial"/>
        </w:rPr>
      </w:pPr>
    </w:p>
    <w:p w14:paraId="7BC454E0" w14:textId="77777777" w:rsidR="00C87500" w:rsidRDefault="00C87500" w:rsidP="00C87500">
      <w:pPr>
        <w:spacing w:line="240" w:lineRule="auto"/>
        <w:ind w:firstLine="720"/>
        <w:rPr>
          <w:rFonts w:ascii="Arial" w:hAnsi="Arial" w:cs="Arial"/>
          <w:b/>
          <w:sz w:val="36"/>
          <w:szCs w:val="36"/>
        </w:rPr>
      </w:pPr>
    </w:p>
    <w:p w14:paraId="35F917FA" w14:textId="77777777" w:rsidR="00C87500" w:rsidRDefault="00C87500" w:rsidP="00C87500">
      <w:pPr>
        <w:pStyle w:val="Heading2"/>
        <w:ind w:left="810"/>
      </w:pPr>
    </w:p>
    <w:p w14:paraId="3D1CA04B" w14:textId="011F57D6" w:rsidR="00C87500" w:rsidRPr="00C87500" w:rsidRDefault="00C87500" w:rsidP="00C87500">
      <w:pPr>
        <w:pStyle w:val="Heading2"/>
        <w:ind w:left="810"/>
      </w:pPr>
      <w:r>
        <w:t>Legal Issues Related to Pricing Plug-ins</w:t>
      </w:r>
    </w:p>
    <w:p w14:paraId="6190DE72" w14:textId="099E6D3C" w:rsidR="00C87500" w:rsidRPr="00D64094" w:rsidRDefault="00C87500" w:rsidP="00C87500">
      <w:pPr>
        <w:pStyle w:val="Heading2"/>
        <w:ind w:left="810"/>
      </w:pPr>
      <w:r>
        <w:t>Findings Applicable to All Pricing Plug-ins</w:t>
      </w:r>
    </w:p>
    <w:p w14:paraId="03C5E264" w14:textId="171AC228" w:rsidR="00C87500" w:rsidRPr="00D64094" w:rsidRDefault="00C87500" w:rsidP="00C87500">
      <w:pPr>
        <w:pStyle w:val="Heading2"/>
        <w:ind w:left="810"/>
      </w:pPr>
      <w:r>
        <w:t>Prohibition on Redemption of Tobacco Discounts, Coupons, and Promotions*</w:t>
      </w:r>
    </w:p>
    <w:p w14:paraId="4AC670C5" w14:textId="39E0FF99" w:rsidR="00116662" w:rsidRDefault="00116662" w:rsidP="00C87500">
      <w:pPr>
        <w:pStyle w:val="Heading2"/>
        <w:ind w:left="810"/>
      </w:pPr>
      <w:r>
        <w:t>Establishment of a Minimum Package Size for Little Cigars and Cigars*</w:t>
      </w:r>
    </w:p>
    <w:p w14:paraId="598AC8DE" w14:textId="5D251A2E" w:rsidR="00C87500" w:rsidRPr="00D64094" w:rsidRDefault="00C87500" w:rsidP="00C87500">
      <w:pPr>
        <w:pStyle w:val="Heading2"/>
        <w:ind w:left="810"/>
      </w:pPr>
      <w:r>
        <w:t>Establishment of a Minimum Price for Cigarettes, Little Cigars, and Cigars*</w:t>
      </w:r>
    </w:p>
    <w:p w14:paraId="1C44B48A" w14:textId="77777777" w:rsidR="00C87500" w:rsidRPr="00D64094" w:rsidRDefault="00C87500" w:rsidP="00C87500">
      <w:pPr>
        <w:pStyle w:val="Heading2"/>
      </w:pPr>
    </w:p>
    <w:p w14:paraId="1EBC7FCA" w14:textId="360AB539" w:rsidR="00730EE3" w:rsidRDefault="00C87500" w:rsidP="00C87500">
      <w:pPr>
        <w:pStyle w:val="Heading2"/>
        <w:spacing w:after="120"/>
        <w:jc w:val="center"/>
        <w:rPr>
          <w:color w:val="000000" w:themeColor="text1"/>
        </w:rPr>
      </w:pPr>
      <w:r w:rsidRPr="003B2965">
        <w:rPr>
          <w:color w:val="000000" w:themeColor="text1"/>
        </w:rPr>
        <w:t xml:space="preserve">* </w:t>
      </w:r>
      <w:r>
        <w:rPr>
          <w:color w:val="000000" w:themeColor="text1"/>
        </w:rPr>
        <w:t>Plug-in included in the June 2018 Model Ordinance</w:t>
      </w:r>
      <w:r w:rsidR="00730EE3">
        <w:rPr>
          <w:color w:val="000000" w:themeColor="text1"/>
        </w:rPr>
        <w:br w:type="page"/>
      </w:r>
    </w:p>
    <w:p w14:paraId="26FE8347" w14:textId="1E49D8FF" w:rsidR="00730EE3" w:rsidRDefault="00730EE3" w:rsidP="00730EE3">
      <w:pPr>
        <w:pStyle w:val="Heading2"/>
        <w:tabs>
          <w:tab w:val="left" w:pos="0"/>
        </w:tabs>
        <w:spacing w:after="120"/>
      </w:pPr>
      <w:r>
        <w:lastRenderedPageBreak/>
        <w:t>Legal Issues Related to Pricing Plug-ins</w:t>
      </w:r>
    </w:p>
    <w:p w14:paraId="714971CD" w14:textId="77777777" w:rsidR="00AD3B54" w:rsidRPr="008B4DF1" w:rsidRDefault="00AD3B54" w:rsidP="00AD3B54">
      <w:pPr>
        <w:pStyle w:val="BasicParagraph"/>
        <w:spacing w:after="240"/>
      </w:pPr>
      <w:r w:rsidRPr="008B4DF1">
        <w:t>Local governments considering these plug-in policy options should review legal issues related to the local government’s authority as well as the relevant federal laws. These issues are discussed below.</w:t>
      </w:r>
    </w:p>
    <w:p w14:paraId="299FC800" w14:textId="157DE41B" w:rsidR="00AD3B54" w:rsidRPr="003E2251" w:rsidRDefault="00AD3B54" w:rsidP="00AD3B54">
      <w:pPr>
        <w:pStyle w:val="Heading3"/>
        <w:numPr>
          <w:ilvl w:val="0"/>
          <w:numId w:val="54"/>
        </w:numPr>
        <w:ind w:left="360"/>
        <w:rPr>
          <w:i/>
        </w:rPr>
      </w:pPr>
      <w:r w:rsidRPr="003E2251">
        <w:rPr>
          <w:i/>
        </w:rPr>
        <w:t>Police Power</w:t>
      </w:r>
    </w:p>
    <w:p w14:paraId="71C86BA8" w14:textId="358F937F" w:rsidR="00AD3B54" w:rsidRDefault="00AD3B54" w:rsidP="00AD3B54">
      <w:pPr>
        <w:pStyle w:val="BasicParagraph"/>
        <w:ind w:left="270"/>
      </w:pPr>
      <w:r w:rsidRPr="008B4DF1">
        <w:t>“Police power” describes the power of government to regulate private conduct to protect and further the public’s health, safety, or general welfare.</w:t>
      </w:r>
      <w:r w:rsidRPr="00CE1BD7">
        <w:rPr>
          <w:rStyle w:val="EndnoteReference"/>
        </w:rPr>
        <w:endnoteReference w:id="31"/>
      </w:r>
      <w:r w:rsidRPr="008B4DF1">
        <w:t xml:space="preserve"> It is the primary source of authority for nonfederal health-related statutes, regulations, and ordinances.</w:t>
      </w:r>
      <w:r w:rsidRPr="00CE1BD7">
        <w:rPr>
          <w:rStyle w:val="EndnoteReference"/>
        </w:rPr>
        <w:endnoteReference w:id="32"/>
      </w:r>
      <w:r w:rsidRPr="008B4DF1">
        <w:t xml:space="preserve"> Courts have generally held that </w:t>
      </w:r>
      <w:r w:rsidR="007C48DF">
        <w:t>tobacco</w:t>
      </w:r>
      <w:r w:rsidRPr="008B4DF1">
        <w:t xml:space="preserve"> minimum price laws and related restrictions are proper exercises of a state’s police power.</w:t>
      </w:r>
      <w:r w:rsidRPr="00CE1BD7">
        <w:rPr>
          <w:rStyle w:val="EndnoteReference"/>
        </w:rPr>
        <w:endnoteReference w:id="33"/>
      </w:r>
      <w:r w:rsidRPr="008B4DF1">
        <w:t xml:space="preserve"> </w:t>
      </w:r>
    </w:p>
    <w:p w14:paraId="4516C484" w14:textId="77777777" w:rsidR="00AD3B54" w:rsidRPr="008B4DF1" w:rsidRDefault="00AD3B54" w:rsidP="00AD3B54">
      <w:pPr>
        <w:pStyle w:val="BasicParagraph"/>
        <w:ind w:left="270"/>
      </w:pPr>
    </w:p>
    <w:p w14:paraId="30D70D0F" w14:textId="5B6E605F" w:rsidR="00AD3B54" w:rsidRPr="003E2251" w:rsidRDefault="00AD3B54" w:rsidP="00AD3B54">
      <w:pPr>
        <w:pStyle w:val="Heading3"/>
        <w:numPr>
          <w:ilvl w:val="0"/>
          <w:numId w:val="54"/>
        </w:numPr>
        <w:spacing w:after="240"/>
        <w:ind w:left="360"/>
        <w:rPr>
          <w:i/>
        </w:rPr>
      </w:pPr>
      <w:r w:rsidRPr="003E2251">
        <w:rPr>
          <w:i/>
        </w:rPr>
        <w:t>Relevant Federal Laws</w:t>
      </w:r>
    </w:p>
    <w:p w14:paraId="451CCA32" w14:textId="77777777" w:rsidR="00AD3B54" w:rsidRPr="008B4DF1" w:rsidRDefault="00AD3B54" w:rsidP="00AD3B54">
      <w:pPr>
        <w:pStyle w:val="BasicParagraph"/>
        <w:ind w:left="360"/>
      </w:pPr>
      <w:r w:rsidRPr="008B4DF1">
        <w:rPr>
          <w:b/>
        </w:rPr>
        <w:t xml:space="preserve">Antitrust – The Sherman Act. </w:t>
      </w:r>
      <w:r w:rsidRPr="008B4DF1">
        <w:t>Federal antitrust laws prohibit monopolistic behavior and collusion between private businesses in setting prices. Whether a minimum price law is preempted by the Sherman Act depends largely on whether the minimum price is set by the government itself. Laws that require or facilitate collusion among private market participants in setting prices violate the Sherman Act and are generally preempted.</w:t>
      </w:r>
      <w:r w:rsidRPr="00CE1BD7">
        <w:rPr>
          <w:rStyle w:val="EndnoteReference"/>
        </w:rPr>
        <w:endnoteReference w:id="34"/>
      </w:r>
      <w:r w:rsidRPr="008B4DF1">
        <w:t xml:space="preserve"> Government laws that regulate a market and establish baseline prices are generally not preempted.</w:t>
      </w:r>
      <w:r w:rsidRPr="00CE1BD7">
        <w:rPr>
          <w:rStyle w:val="EndnoteReference"/>
        </w:rPr>
        <w:endnoteReference w:id="35"/>
      </w:r>
      <w:r w:rsidRPr="00CE1BD7">
        <w:rPr>
          <w:rStyle w:val="EndnoteReference"/>
        </w:rPr>
        <w:t xml:space="preserve"> </w:t>
      </w:r>
      <w:r w:rsidRPr="008B4DF1">
        <w:t xml:space="preserve">A minimum price law must be carefully crafted to ensure that it does not foster or facilitate collusion among tobacco companies. The minimum price plug-in clearly establishes a minimum price and does not require or facilitate collusion among private businesses. </w:t>
      </w:r>
    </w:p>
    <w:p w14:paraId="7C85C085" w14:textId="77777777" w:rsidR="00AD3B54" w:rsidRPr="008B4DF1" w:rsidRDefault="00AD3B54" w:rsidP="00AD3B54">
      <w:pPr>
        <w:pStyle w:val="BasicParagraph"/>
        <w:ind w:left="270"/>
      </w:pPr>
    </w:p>
    <w:p w14:paraId="32379EC9" w14:textId="77777777" w:rsidR="00AD3B54" w:rsidRPr="008B4DF1" w:rsidRDefault="00AD3B54" w:rsidP="00AD3B54">
      <w:pPr>
        <w:pStyle w:val="BasicParagraph"/>
        <w:ind w:left="360"/>
      </w:pPr>
      <w:r w:rsidRPr="008B4DF1">
        <w:rPr>
          <w:b/>
        </w:rPr>
        <w:t>The Federal Family Smoking Prevention and Tobacco Control Act</w:t>
      </w:r>
      <w:r w:rsidRPr="008B4DF1">
        <w:t xml:space="preserve">. Although the Federal Family Smoking Prevention and Tobacco Control Act (Tobacco Control Act) gives the FDA regulatory authority over tobacco products, the act contains language that expressly reserves certain areas of tobacco regulation to state and local governments: </w:t>
      </w:r>
    </w:p>
    <w:p w14:paraId="1AD35139" w14:textId="77777777" w:rsidR="00AD3B54" w:rsidRPr="008B4DF1" w:rsidRDefault="00AD3B54" w:rsidP="00AD3B54">
      <w:pPr>
        <w:spacing w:line="240" w:lineRule="auto"/>
      </w:pPr>
    </w:p>
    <w:p w14:paraId="37DFC722" w14:textId="77777777" w:rsidR="00AD3B54" w:rsidRPr="008B4DF1" w:rsidRDefault="00AD3B54" w:rsidP="00AD3B54">
      <w:pPr>
        <w:pStyle w:val="BasicParagraph"/>
        <w:ind w:left="630"/>
      </w:pPr>
      <w:r w:rsidRPr="008B4DF1">
        <w:t>Except as provided in paragraph (2)(A),</w:t>
      </w:r>
      <w:r w:rsidRPr="00CE1BD7">
        <w:rPr>
          <w:rStyle w:val="EndnoteReference"/>
        </w:rPr>
        <w:endnoteReference w:id="36"/>
      </w:r>
      <w:r w:rsidRPr="008B4DF1">
        <w:t xml:space="preserve"> nothing in this chapter, or rules promulgated under this chapter, shall be construed to limit the authority of […] a State or political subdivision of a State […] to enact, adopt, promulgate, and enforce any law, rule, regulation, or other measure with respect to tobacco products that is in addition to, or more stringent than, requirements established under this chapter, including a law, rule, regulation, or other measure relating to or prohibiting the sale, distribution, possession, exposure to, access to, advertising and promotion of, or use of tobacco products by individuals of any age […].</w:t>
      </w:r>
      <w:r w:rsidRPr="00CE1BD7">
        <w:rPr>
          <w:rStyle w:val="EndnoteReference"/>
        </w:rPr>
        <w:endnoteReference w:id="37"/>
      </w:r>
    </w:p>
    <w:p w14:paraId="1EE72B83" w14:textId="77777777" w:rsidR="00AD3B54" w:rsidRPr="008B4DF1" w:rsidRDefault="00AD3B54" w:rsidP="00AD3B54">
      <w:pPr>
        <w:autoSpaceDE w:val="0"/>
        <w:autoSpaceDN w:val="0"/>
        <w:adjustRightInd w:val="0"/>
        <w:spacing w:line="240" w:lineRule="auto"/>
        <w:ind w:left="630" w:right="720"/>
      </w:pPr>
    </w:p>
    <w:p w14:paraId="257CF0FF" w14:textId="77777777" w:rsidR="00AD3B54" w:rsidRPr="008B4DF1" w:rsidRDefault="00AD3B54" w:rsidP="00AD3B54">
      <w:pPr>
        <w:pStyle w:val="BasicParagraph"/>
        <w:tabs>
          <w:tab w:val="left" w:pos="630"/>
        </w:tabs>
        <w:ind w:left="360"/>
      </w:pPr>
      <w:r w:rsidRPr="008B4DF1">
        <w:t xml:space="preserve">This non-preemption is very broad and expressly allows state and local regulation of tobacco sales, distribution, advertising, and promotion. We conclude that the Tobacco Control Act </w:t>
      </w:r>
      <w:r w:rsidRPr="008B4DF1">
        <w:lastRenderedPageBreak/>
        <w:t>likely does not preempt the policy options available in this publication.</w:t>
      </w:r>
    </w:p>
    <w:p w14:paraId="45362726" w14:textId="77777777" w:rsidR="00AD3B54" w:rsidRPr="008B4DF1" w:rsidRDefault="00AD3B54" w:rsidP="00AD3B54">
      <w:pPr>
        <w:tabs>
          <w:tab w:val="left" w:pos="630"/>
        </w:tabs>
        <w:autoSpaceDE w:val="0"/>
        <w:autoSpaceDN w:val="0"/>
        <w:adjustRightInd w:val="0"/>
        <w:spacing w:line="240" w:lineRule="auto"/>
        <w:ind w:left="360" w:right="720"/>
      </w:pPr>
    </w:p>
    <w:p w14:paraId="4988C5B4" w14:textId="77777777" w:rsidR="00AD3B54" w:rsidRPr="008B4DF1" w:rsidRDefault="00AD3B54" w:rsidP="00AD3B54">
      <w:pPr>
        <w:pStyle w:val="BasicParagraph"/>
        <w:tabs>
          <w:tab w:val="left" w:pos="630"/>
        </w:tabs>
        <w:ind w:left="360"/>
      </w:pPr>
      <w:r w:rsidRPr="008B4DF1">
        <w:rPr>
          <w:b/>
        </w:rPr>
        <w:t>First Amendment – Freedom of Speech</w:t>
      </w:r>
      <w:r w:rsidRPr="008B4DF1">
        <w:t>. The First Amendment to the U.S. Constitution forbids the government from making any law “abridging the freedom of speech.” It also provides some degree of protection for corporate advertising and promotion—in legal terms, “commercial speech.”</w:t>
      </w:r>
      <w:r w:rsidRPr="00CE1BD7">
        <w:rPr>
          <w:rStyle w:val="EndnoteReference"/>
        </w:rPr>
        <w:endnoteReference w:id="38"/>
      </w:r>
      <w:r w:rsidRPr="008B4DF1">
        <w:t xml:space="preserve"> Under Supreme Court case law, “commercial speech” has come to mean that the right of corporations to advertise and promote their products and services can outweigh the government’s right to regulate commercial speech to safeguard public health, safety, and welfare.</w:t>
      </w:r>
      <w:r w:rsidRPr="00CE1BD7">
        <w:rPr>
          <w:rStyle w:val="EndnoteReference"/>
        </w:rPr>
        <w:endnoteReference w:id="39"/>
      </w:r>
      <w:r w:rsidRPr="00CE1BD7">
        <w:rPr>
          <w:rStyle w:val="EndnoteReference"/>
        </w:rPr>
        <w:t xml:space="preserve"> </w:t>
      </w:r>
    </w:p>
    <w:p w14:paraId="1F156F9F" w14:textId="77777777" w:rsidR="00AD3B54" w:rsidRPr="008B4DF1" w:rsidRDefault="00AD3B54" w:rsidP="00AD3B54">
      <w:pPr>
        <w:pStyle w:val="BasicParagraph"/>
        <w:tabs>
          <w:tab w:val="left" w:pos="630"/>
        </w:tabs>
        <w:ind w:left="360"/>
      </w:pPr>
    </w:p>
    <w:p w14:paraId="1467E973" w14:textId="77777777" w:rsidR="00AD3B54" w:rsidRPr="008B4DF1" w:rsidRDefault="00AD3B54" w:rsidP="00AD3B54">
      <w:pPr>
        <w:pStyle w:val="BasicParagraph"/>
        <w:tabs>
          <w:tab w:val="left" w:pos="630"/>
        </w:tabs>
        <w:ind w:left="360"/>
      </w:pPr>
      <w:r w:rsidRPr="008B4DF1">
        <w:t xml:space="preserve">Our plug-in prohibiting redemption of tobacco discounts and coupons focuses on sales practices: the sale of tobacco products through discounts and coupons, including those that reward consumers who purchase multiple packs at once. Insofar as it regulates sales practices, the policy should not be viewed as implicating any right to free speech. That said, the tobacco industry may argue that the First Amendment is implicated by a pricing policy that prohibits coupons and multi-pack offers. </w:t>
      </w:r>
    </w:p>
    <w:p w14:paraId="7173AD93" w14:textId="77777777" w:rsidR="00AD3B54" w:rsidRPr="008B4DF1" w:rsidRDefault="00AD3B54" w:rsidP="00AD3B54">
      <w:pPr>
        <w:pStyle w:val="BasicParagraph"/>
        <w:tabs>
          <w:tab w:val="left" w:pos="630"/>
        </w:tabs>
        <w:ind w:left="360"/>
      </w:pPr>
    </w:p>
    <w:p w14:paraId="7DD6E792" w14:textId="0C77E2D7" w:rsidR="00AD3B54" w:rsidRPr="008B4DF1" w:rsidRDefault="00AD3B54" w:rsidP="00AD3B54">
      <w:pPr>
        <w:pStyle w:val="BasicParagraph"/>
        <w:tabs>
          <w:tab w:val="left" w:pos="630"/>
        </w:tabs>
        <w:ind w:left="360"/>
      </w:pPr>
      <w:r w:rsidRPr="008B4DF1">
        <w:t xml:space="preserve">In September 2013, the First Circuit Court of Appeals analyzed a First Amendment challenge in an analogous context involving a Providence, </w:t>
      </w:r>
      <w:r w:rsidR="0095280D">
        <w:t>Rhode Island</w:t>
      </w:r>
      <w:r w:rsidRPr="008B4DF1">
        <w:t>, ordinance that prohibits the redemption (but not distribution) of coupons and sales of tobacco multi-packs.</w:t>
      </w:r>
      <w:bookmarkStart w:id="0" w:name="_Ref246141492"/>
      <w:r w:rsidRPr="00CE1BD7">
        <w:rPr>
          <w:rStyle w:val="EndnoteReference"/>
        </w:rPr>
        <w:endnoteReference w:id="40"/>
      </w:r>
      <w:bookmarkEnd w:id="0"/>
      <w:r w:rsidRPr="008B4DF1">
        <w:t xml:space="preserve"> The appellate court upheld the </w:t>
      </w:r>
      <w:r>
        <w:t>district</w:t>
      </w:r>
      <w:r w:rsidRPr="008B4DF1">
        <w:t xml:space="preserve"> court’s ruling, finding no First Amendment violation. Because the restrictions were intended to control the price of tobacco products, they did not implicate commercial speech at all—the tobacco companies were still able to distribute coupons and otherwise advertise and promote their products.</w:t>
      </w:r>
      <w:r w:rsidRPr="00CE1BD7">
        <w:rPr>
          <w:rStyle w:val="EndnoteReference"/>
        </w:rPr>
        <w:endnoteReference w:id="41"/>
      </w:r>
      <w:r w:rsidRPr="008B4DF1">
        <w:t xml:space="preserve"> New York City’s ordinance, which was largely modeled after the ordinance in Providence, was challenged in court on similar grounds and ruled constitutional by a federal district court in the Second Circuit.</w:t>
      </w:r>
      <w:r w:rsidRPr="00CE1BD7">
        <w:rPr>
          <w:rStyle w:val="EndnoteReference"/>
        </w:rPr>
        <w:endnoteReference w:id="42"/>
      </w:r>
      <w:r w:rsidRPr="008B4DF1">
        <w:t xml:space="preserve"> Similarly, the policy options in this publication address sales practices and not advertising.</w:t>
      </w:r>
    </w:p>
    <w:p w14:paraId="387EBFF4" w14:textId="77777777" w:rsidR="00AD3B54" w:rsidRPr="008B4DF1" w:rsidRDefault="00AD3B54" w:rsidP="00AD3B54">
      <w:pPr>
        <w:pStyle w:val="BasicParagraph"/>
        <w:tabs>
          <w:tab w:val="left" w:pos="630"/>
        </w:tabs>
        <w:ind w:left="360"/>
      </w:pPr>
    </w:p>
    <w:p w14:paraId="7196CD7A" w14:textId="77777777" w:rsidR="00AD3B54" w:rsidRPr="008B4DF1" w:rsidRDefault="00AD3B54" w:rsidP="00AD3B54">
      <w:pPr>
        <w:pStyle w:val="BasicParagraph"/>
        <w:tabs>
          <w:tab w:val="left" w:pos="630"/>
        </w:tabs>
        <w:ind w:left="360"/>
        <w:rPr>
          <w:b/>
        </w:rPr>
      </w:pPr>
      <w:r w:rsidRPr="008B4DF1">
        <w:rPr>
          <w:b/>
        </w:rPr>
        <w:t>Federal Cigarette Labeling and Advertising Act (FCLAA)</w:t>
      </w:r>
      <w:r w:rsidRPr="008B4DF1">
        <w:t xml:space="preserve">. Before it was amended by the Tobacco Control Act in 2009, the Federal Cigarette Labeling and Advertising Act (FCLAA) preempted any state or local law related to cigarette advertising and promotion if the law was based on health-related concerns. (As noted earlier, existing cigarette minimum price laws were enacted to protect economic competition, whereas these plug-ins are intended to promote public health.) </w:t>
      </w:r>
    </w:p>
    <w:p w14:paraId="4155B95B" w14:textId="77777777" w:rsidR="00AD3B54" w:rsidRPr="008B4DF1" w:rsidRDefault="00AD3B54" w:rsidP="00AD3B54">
      <w:pPr>
        <w:tabs>
          <w:tab w:val="left" w:pos="630"/>
        </w:tabs>
        <w:autoSpaceDE w:val="0"/>
        <w:autoSpaceDN w:val="0"/>
        <w:adjustRightInd w:val="0"/>
        <w:spacing w:line="240" w:lineRule="auto"/>
        <w:ind w:left="360" w:right="720"/>
      </w:pPr>
    </w:p>
    <w:p w14:paraId="10B4B19A" w14:textId="77777777" w:rsidR="00AD3B54" w:rsidRPr="008B4DF1" w:rsidRDefault="00AD3B54" w:rsidP="00AD3B54">
      <w:pPr>
        <w:pStyle w:val="BasicParagraph"/>
        <w:tabs>
          <w:tab w:val="left" w:pos="630"/>
        </w:tabs>
        <w:ind w:left="360"/>
      </w:pPr>
      <w:r w:rsidRPr="008B4DF1">
        <w:t>The FCLAA states, “[n]o requirement or prohibition based on smoking and health shall be imposed under state law with respect to the advertising or promotion of any cigarettes...”</w:t>
      </w:r>
      <w:r w:rsidRPr="00CE1BD7">
        <w:rPr>
          <w:rStyle w:val="EndnoteReference"/>
        </w:rPr>
        <w:endnoteReference w:id="43"/>
      </w:r>
      <w:r w:rsidRPr="00CE1BD7">
        <w:rPr>
          <w:rStyle w:val="EndnoteReference"/>
        </w:rPr>
        <w:t xml:space="preserve"> </w:t>
      </w:r>
      <w:r w:rsidRPr="008B4DF1">
        <w:t>The Tobacco Control Act leaves that part of the FCLAA language unchanged, but adds language to expressly allow state or local governments to impose “specific bans or restrictions on the time, place, and manner, but not content, of the advertising or promotion of any cigarettes.”</w:t>
      </w:r>
      <w:r w:rsidRPr="00CE1BD7">
        <w:rPr>
          <w:rStyle w:val="EndnoteReference"/>
        </w:rPr>
        <w:endnoteReference w:id="44"/>
      </w:r>
      <w:r w:rsidRPr="00CE1BD7">
        <w:rPr>
          <w:rStyle w:val="EndnoteReference"/>
        </w:rPr>
        <w:t xml:space="preserve"> </w:t>
      </w:r>
    </w:p>
    <w:p w14:paraId="7F0E16BE" w14:textId="77777777" w:rsidR="00AD3B54" w:rsidRPr="008B4DF1" w:rsidRDefault="00AD3B54" w:rsidP="00AD3B54">
      <w:pPr>
        <w:pStyle w:val="BasicParagraph"/>
        <w:tabs>
          <w:tab w:val="left" w:pos="630"/>
        </w:tabs>
        <w:ind w:left="360"/>
      </w:pPr>
    </w:p>
    <w:p w14:paraId="5A8B60E5" w14:textId="77777777" w:rsidR="00AD3B54" w:rsidRPr="008B4DF1" w:rsidRDefault="00AD3B54" w:rsidP="00AD3B54">
      <w:pPr>
        <w:pStyle w:val="BasicParagraph"/>
        <w:tabs>
          <w:tab w:val="left" w:pos="630"/>
        </w:tabs>
        <w:ind w:left="360"/>
      </w:pPr>
      <w:r w:rsidRPr="008B4DF1">
        <w:t>Even if the plug-ins establishing a minimum price or prohibiting coupon redemption were found to fall within the scope of FCLAA (i.e., if a court finds that the provisions regulate advertising or promotion), they stand a good chance of being upheld under the exceptions added by the Tobacco Control Act as regulations affecting the “manner, but not the content” of promotion.</w:t>
      </w:r>
      <w:r w:rsidRPr="00CE1BD7">
        <w:rPr>
          <w:rStyle w:val="EndnoteReference"/>
        </w:rPr>
        <w:endnoteReference w:id="45"/>
      </w:r>
      <w:r w:rsidRPr="00CE1BD7">
        <w:rPr>
          <w:rStyle w:val="EndnoteReference"/>
        </w:rPr>
        <w:t xml:space="preserve"> </w:t>
      </w:r>
      <w:r w:rsidRPr="008B4DF1">
        <w:t>The appellate court that upheld the Providence pricing ordinance discussed the “manner” exception at length and concluded that the ordinance does not regulate the “content” of the promotional materials, but merely the “manner” of how cigarettes may be sold and purchased.</w:t>
      </w:r>
      <w:r w:rsidRPr="00CE1BD7">
        <w:rPr>
          <w:rStyle w:val="EndnoteReference"/>
        </w:rPr>
        <w:endnoteReference w:id="46"/>
      </w:r>
      <w:r w:rsidRPr="008B4DF1">
        <w:rPr>
          <w:vertAlign w:val="superscript"/>
        </w:rPr>
        <w:t xml:space="preserve"> </w:t>
      </w:r>
      <w:r w:rsidRPr="008B4DF1">
        <w:t>The district court analyzing New York City’s ordinance came to the same conclusion.</w:t>
      </w:r>
      <w:r w:rsidRPr="00CE1BD7">
        <w:rPr>
          <w:rStyle w:val="EndnoteReference"/>
        </w:rPr>
        <w:endnoteReference w:id="47"/>
      </w:r>
    </w:p>
    <w:p w14:paraId="3011245C" w14:textId="77777777" w:rsidR="00AD3B54" w:rsidRPr="008B4DF1" w:rsidRDefault="00AD3B54" w:rsidP="00AD3B54">
      <w:pPr>
        <w:pStyle w:val="BasicParagraph"/>
        <w:tabs>
          <w:tab w:val="left" w:pos="630"/>
        </w:tabs>
        <w:ind w:left="360"/>
      </w:pPr>
    </w:p>
    <w:p w14:paraId="1CAC97DE" w14:textId="5BCF1B1A" w:rsidR="00AD3B54" w:rsidRDefault="00AD3B54" w:rsidP="00AD3B54">
      <w:pPr>
        <w:pStyle w:val="BasicParagraph"/>
        <w:tabs>
          <w:tab w:val="left" w:pos="630"/>
        </w:tabs>
        <w:ind w:left="360"/>
      </w:pPr>
      <w:r w:rsidRPr="008B4DF1">
        <w:t>Likewise, these plug-ins do not regulate the content of any advertising or promotional materials. And even if FCLAA is implicated by some provisions, the “manner” exception should apply.</w:t>
      </w:r>
      <w:r>
        <w:br w:type="page"/>
      </w:r>
    </w:p>
    <w:p w14:paraId="574E0A1D" w14:textId="77777777" w:rsidR="00AD3B54" w:rsidRPr="0031081E" w:rsidRDefault="00AD3B54" w:rsidP="00AD3B54">
      <w:pPr>
        <w:pStyle w:val="Heading2"/>
        <w:rPr>
          <w:b w:val="0"/>
          <w:color w:val="03598D"/>
        </w:rPr>
      </w:pPr>
      <w:r w:rsidRPr="0031081E">
        <w:rPr>
          <w:color w:val="03598D"/>
        </w:rPr>
        <w:lastRenderedPageBreak/>
        <w:t>Findings Applicable to All Three Plug-ins</w:t>
      </w:r>
    </w:p>
    <w:p w14:paraId="67E6EFB9" w14:textId="77777777" w:rsidR="00AD3B54" w:rsidRPr="008B4DF1" w:rsidRDefault="00AD3B54" w:rsidP="00AD3B54">
      <w:pPr>
        <w:pStyle w:val="BasicParagraph"/>
        <w:rPr>
          <w:i/>
        </w:rPr>
      </w:pPr>
      <w:r w:rsidRPr="008B4DF1">
        <w:rPr>
          <w:i/>
        </w:rPr>
        <w:t>In</w:t>
      </w:r>
      <w:r w:rsidRPr="008B4DF1">
        <w:t xml:space="preserve"> </w:t>
      </w:r>
      <w:r w:rsidRPr="008B4DF1">
        <w:rPr>
          <w:b/>
        </w:rPr>
        <w:t>SECTION I. FINDINGS</w:t>
      </w:r>
      <w:r w:rsidRPr="008B4DF1">
        <w:t xml:space="preserve">, </w:t>
      </w:r>
      <w:r w:rsidRPr="008B4DF1">
        <w:rPr>
          <w:i/>
        </w:rPr>
        <w:t>add the following findings to the Model Ordinance prior to the clause beginning with “NOW THEREFORE”:</w:t>
      </w:r>
    </w:p>
    <w:p w14:paraId="49F9AE64" w14:textId="77777777" w:rsidR="00AD3B54" w:rsidRDefault="00AD3B54" w:rsidP="00AD3B54">
      <w:pPr>
        <w:pStyle w:val="BasicParagraph"/>
        <w:rPr>
          <w:rFonts w:ascii="Arial" w:hAnsi="Arial" w:cs="Times New Roman"/>
          <w:b/>
          <w:caps/>
          <w:color w:val="auto"/>
          <w:sz w:val="20"/>
          <w:lang w:bidi="ar-SA"/>
        </w:rPr>
      </w:pPr>
    </w:p>
    <w:p w14:paraId="028D62C3" w14:textId="77777777" w:rsidR="00AD3B54" w:rsidRPr="008B4DF1" w:rsidRDefault="00AD3B54" w:rsidP="00AD3B54">
      <w:pPr>
        <w:pStyle w:val="BasicParagraph"/>
        <w:ind w:firstLine="360"/>
        <w:rPr>
          <w:rStyle w:val="EndnoteReference"/>
          <w:rFonts w:cs="Times New Roman"/>
          <w:color w:val="auto"/>
          <w:lang w:bidi="ar-SA"/>
        </w:rPr>
      </w:pPr>
      <w:r w:rsidRPr="00AD3B54">
        <w:rPr>
          <w:b/>
        </w:rPr>
        <w:t>WHEREAS,</w:t>
      </w:r>
      <w:r w:rsidRPr="008B4DF1">
        <w:t xml:space="preserve"> the health effects of non-cigarette tobacco products such as cigars, cigarillos, smokeless tobacco, and shisha are substantial and life-threatening as demonstrated by research that shows that non-cigarette tobacco products have addictive levels of nicotine, harmful toxins, and dangerous carcinogens;</w:t>
      </w:r>
      <w:r w:rsidRPr="00CE1BD7">
        <w:rPr>
          <w:rStyle w:val="EndnoteReference"/>
          <w:rFonts w:eastAsia="Calibri"/>
        </w:rPr>
        <w:endnoteReference w:id="48"/>
      </w:r>
      <w:r w:rsidRPr="00CE1BD7">
        <w:rPr>
          <w:rStyle w:val="EndnoteReference"/>
          <w:rFonts w:eastAsia="Calibri"/>
        </w:rPr>
        <w:t>,</w:t>
      </w:r>
      <w:r w:rsidRPr="00CE1BD7">
        <w:rPr>
          <w:rStyle w:val="EndnoteReference"/>
          <w:rFonts w:eastAsia="Calibri"/>
        </w:rPr>
        <w:endnoteReference w:id="49"/>
      </w:r>
      <w:r w:rsidRPr="00CE1BD7">
        <w:rPr>
          <w:rStyle w:val="EndnoteReference"/>
          <w:rFonts w:eastAsia="Calibri"/>
        </w:rPr>
        <w:t>,</w:t>
      </w:r>
      <w:r w:rsidRPr="00CE1BD7">
        <w:rPr>
          <w:rStyle w:val="EndnoteReference"/>
          <w:rFonts w:eastAsia="Calibri"/>
        </w:rPr>
        <w:endnoteReference w:id="50"/>
      </w:r>
      <w:r w:rsidRPr="00CE1BD7">
        <w:rPr>
          <w:rStyle w:val="EndnoteReference"/>
          <w:rFonts w:eastAsia="Calibri"/>
        </w:rPr>
        <w:t>,</w:t>
      </w:r>
      <w:r w:rsidRPr="00CE1BD7">
        <w:rPr>
          <w:rStyle w:val="EndnoteReference"/>
          <w:rFonts w:eastAsia="Calibri"/>
        </w:rPr>
        <w:endnoteReference w:id="51"/>
      </w:r>
      <w:r w:rsidRPr="00CE1BD7">
        <w:rPr>
          <w:rStyle w:val="EndnoteReference"/>
          <w:rFonts w:eastAsia="Calibri"/>
        </w:rPr>
        <w:t>,</w:t>
      </w:r>
      <w:r w:rsidRPr="00CE1BD7">
        <w:rPr>
          <w:rStyle w:val="EndnoteReference"/>
        </w:rPr>
        <w:endnoteReference w:id="52"/>
      </w:r>
      <w:r w:rsidRPr="00CE1BD7">
        <w:rPr>
          <w:rStyle w:val="EndnoteReference"/>
          <w:rFonts w:eastAsia="Calibri"/>
        </w:rPr>
        <w:t>,</w:t>
      </w:r>
      <w:r w:rsidRPr="00CE1BD7">
        <w:rPr>
          <w:rStyle w:val="EndnoteReference"/>
          <w:rFonts w:eastAsia="Calibri"/>
        </w:rPr>
        <w:endnoteReference w:id="53"/>
      </w:r>
      <w:r w:rsidRPr="00CE1BD7">
        <w:rPr>
          <w:rStyle w:val="EndnoteReference"/>
          <w:rFonts w:eastAsia="Calibri"/>
        </w:rPr>
        <w:t>,</w:t>
      </w:r>
      <w:r w:rsidRPr="00CE1BD7">
        <w:rPr>
          <w:rStyle w:val="EndnoteReference"/>
          <w:rFonts w:eastAsia="Calibri"/>
        </w:rPr>
        <w:endnoteReference w:id="54"/>
      </w:r>
      <w:r w:rsidRPr="00CE1BD7">
        <w:rPr>
          <w:rStyle w:val="EndnoteReference"/>
        </w:rPr>
        <w:t xml:space="preserve"> </w:t>
      </w:r>
    </w:p>
    <w:p w14:paraId="051276BC" w14:textId="77777777" w:rsidR="00AD3B54" w:rsidRPr="008B4DF1" w:rsidRDefault="00AD3B54" w:rsidP="00AD3B54">
      <w:pPr>
        <w:pStyle w:val="BasicParagraph"/>
      </w:pPr>
    </w:p>
    <w:p w14:paraId="3061BE00" w14:textId="77777777" w:rsidR="00AD3B54" w:rsidRPr="008B4DF1" w:rsidRDefault="00AD3B54" w:rsidP="00AD3B54">
      <w:pPr>
        <w:pStyle w:val="BasicParagraph"/>
        <w:ind w:firstLine="360"/>
        <w:rPr>
          <w:color w:val="auto"/>
        </w:rPr>
      </w:pPr>
      <w:r w:rsidRPr="00AD3B54">
        <w:rPr>
          <w:b/>
        </w:rPr>
        <w:t>WHEREAS,</w:t>
      </w:r>
      <w:r w:rsidRPr="008B4DF1">
        <w:t xml:space="preserve"> unlike cigarette use which has steadily declined among youth, the prevalence of the use of non-cigarette tobacco products has remained statistically unchanged and in some cases actually increased among youth;</w:t>
      </w:r>
      <w:r w:rsidRPr="00CE1BD7">
        <w:rPr>
          <w:rStyle w:val="EndnoteReference"/>
        </w:rPr>
        <w:endnoteReference w:id="55"/>
      </w:r>
      <w:r w:rsidRPr="00CE1BD7">
        <w:rPr>
          <w:rStyle w:val="EndnoteReference"/>
        </w:rPr>
        <w:t>,</w:t>
      </w:r>
      <w:r w:rsidRPr="00CE1BD7">
        <w:rPr>
          <w:rStyle w:val="EndnoteReference"/>
        </w:rPr>
        <w:endnoteReference w:id="56"/>
      </w:r>
      <w:r w:rsidRPr="00CE1BD7">
        <w:rPr>
          <w:rStyle w:val="EndnoteReference"/>
        </w:rPr>
        <w:t>,</w:t>
      </w:r>
      <w:r w:rsidRPr="00CE1BD7">
        <w:rPr>
          <w:rStyle w:val="EndnoteReference"/>
        </w:rPr>
        <w:endnoteReference w:id="57"/>
      </w:r>
      <w:r w:rsidRPr="00CE1BD7">
        <w:rPr>
          <w:rStyle w:val="EndnoteReference"/>
        </w:rPr>
        <w:t>,</w:t>
      </w:r>
      <w:r w:rsidRPr="00CE1BD7">
        <w:rPr>
          <w:rStyle w:val="EndnoteReference"/>
        </w:rPr>
        <w:endnoteReference w:id="58"/>
      </w:r>
      <w:r w:rsidRPr="00CE1BD7">
        <w:rPr>
          <w:rStyle w:val="EndnoteReference"/>
        </w:rPr>
        <w:t>,</w:t>
      </w:r>
      <w:r w:rsidRPr="00CE1BD7">
        <w:rPr>
          <w:rStyle w:val="EndnoteReference"/>
        </w:rPr>
        <w:endnoteReference w:id="59"/>
      </w:r>
    </w:p>
    <w:p w14:paraId="30C2DD35" w14:textId="77777777" w:rsidR="00AD3B54" w:rsidRPr="008B4DF1" w:rsidRDefault="00AD3B54" w:rsidP="00AD3B54">
      <w:pPr>
        <w:pStyle w:val="BasicParagraph"/>
        <w:spacing w:line="240" w:lineRule="auto"/>
        <w:rPr>
          <w:rFonts w:cs="Times New Roman"/>
          <w:color w:val="auto"/>
        </w:rPr>
      </w:pPr>
    </w:p>
    <w:p w14:paraId="3EAD1554" w14:textId="77777777" w:rsidR="00AD3B54" w:rsidRPr="008B4DF1" w:rsidRDefault="00AD3B54" w:rsidP="00AD3B54">
      <w:pPr>
        <w:pStyle w:val="BasicParagraph"/>
        <w:spacing w:after="240"/>
        <w:ind w:firstLine="360"/>
      </w:pPr>
      <w:r w:rsidRPr="00AD3B54">
        <w:rPr>
          <w:b/>
        </w:rPr>
        <w:t>WHEREAS,</w:t>
      </w:r>
      <w:r w:rsidRPr="008B4DF1">
        <w:t xml:space="preserve"> in addition to cigarettes, non-cigarette tobacco products are widely available across the state. For example:</w:t>
      </w:r>
    </w:p>
    <w:p w14:paraId="11181C43" w14:textId="77777777" w:rsidR="00AD3B54" w:rsidRPr="008B4DF1" w:rsidRDefault="00AD3B54" w:rsidP="00AD3B54">
      <w:pPr>
        <w:pStyle w:val="bullets"/>
      </w:pPr>
      <w:r w:rsidRPr="008B4DF1">
        <w:t>83.7 percent of California tobacco retailers sell cigars/cigarillos;</w:t>
      </w:r>
      <w:r w:rsidRPr="00CE1BD7">
        <w:rPr>
          <w:rStyle w:val="EndnoteReference"/>
        </w:rPr>
        <w:endnoteReference w:id="60"/>
      </w:r>
    </w:p>
    <w:p w14:paraId="6500DEF3" w14:textId="77777777" w:rsidR="00AD3B54" w:rsidRPr="008B4DF1" w:rsidRDefault="00AD3B54" w:rsidP="00AD3B54">
      <w:pPr>
        <w:pStyle w:val="bullets"/>
      </w:pPr>
      <w:r w:rsidRPr="008B4DF1">
        <w:t>79.4 percent sell flavored non-cigarette tobacco products;</w:t>
      </w:r>
      <w:r w:rsidRPr="00CE1BD7">
        <w:rPr>
          <w:rStyle w:val="EndnoteReference"/>
        </w:rPr>
        <w:endnoteReference w:id="61"/>
      </w:r>
    </w:p>
    <w:p w14:paraId="6D75FB59" w14:textId="77777777" w:rsidR="00AD3B54" w:rsidRPr="008B4DF1" w:rsidRDefault="00AD3B54" w:rsidP="00AD3B54">
      <w:pPr>
        <w:pStyle w:val="bullets"/>
      </w:pPr>
      <w:r w:rsidRPr="008B4DF1">
        <w:t>56.1 percent sell chewing tobacco;</w:t>
      </w:r>
      <w:r w:rsidRPr="00CE1BD7">
        <w:rPr>
          <w:rStyle w:val="EndnoteReference"/>
        </w:rPr>
        <w:endnoteReference w:id="62"/>
      </w:r>
      <w:r w:rsidRPr="00CE1BD7">
        <w:rPr>
          <w:rStyle w:val="EndnoteReference"/>
        </w:rPr>
        <w:t xml:space="preserve"> </w:t>
      </w:r>
      <w:r w:rsidRPr="008B4DF1">
        <w:t xml:space="preserve"> </w:t>
      </w:r>
    </w:p>
    <w:p w14:paraId="623874D3" w14:textId="77777777" w:rsidR="00AD3B54" w:rsidRPr="008B4DF1" w:rsidRDefault="00AD3B54" w:rsidP="00AD3B54">
      <w:pPr>
        <w:pStyle w:val="bullets"/>
        <w:spacing w:after="240"/>
      </w:pPr>
      <w:r w:rsidRPr="008B4DF1">
        <w:t>45.7 percent sell electronic smoking devices;</w:t>
      </w:r>
      <w:r w:rsidRPr="00CE1BD7">
        <w:rPr>
          <w:rStyle w:val="EndnoteReference"/>
        </w:rPr>
        <w:endnoteReference w:id="63"/>
      </w:r>
      <w:r w:rsidRPr="00CE1BD7">
        <w:rPr>
          <w:rStyle w:val="EndnoteReference"/>
        </w:rPr>
        <w:t xml:space="preserve"> </w:t>
      </w:r>
    </w:p>
    <w:p w14:paraId="2AE6A748" w14:textId="77777777" w:rsidR="00AD3B54" w:rsidRPr="008B4DF1" w:rsidRDefault="00AD3B54" w:rsidP="00AD3B54">
      <w:pPr>
        <w:pStyle w:val="BasicParagraph"/>
        <w:ind w:firstLine="360"/>
      </w:pPr>
      <w:r w:rsidRPr="00AD3B54">
        <w:rPr>
          <w:b/>
        </w:rPr>
        <w:t>WHEREAS,</w:t>
      </w:r>
      <w:r w:rsidRPr="008B4DF1">
        <w:t xml:space="preserve"> in California the cheapest available cigarettes sell for an average of only $4.30 per package;</w:t>
      </w:r>
      <w:r w:rsidRPr="00CE1BD7">
        <w:rPr>
          <w:rStyle w:val="EndnoteReference"/>
        </w:rPr>
        <w:endnoteReference w:id="64"/>
      </w:r>
      <w:r w:rsidRPr="008B4DF1">
        <w:t xml:space="preserve"> </w:t>
      </w:r>
    </w:p>
    <w:p w14:paraId="6DAC4CD2" w14:textId="77777777" w:rsidR="00AD3B54" w:rsidRPr="008B4DF1" w:rsidRDefault="00AD3B54" w:rsidP="00AD3B54">
      <w:pPr>
        <w:pStyle w:val="BasicParagraph"/>
      </w:pPr>
    </w:p>
    <w:p w14:paraId="060C0210" w14:textId="30A190F9" w:rsidR="00AD3B54" w:rsidRPr="008B4DF1" w:rsidRDefault="00AD3B54" w:rsidP="00AD3B54">
      <w:pPr>
        <w:pStyle w:val="BasicParagraph"/>
        <w:ind w:firstLine="360"/>
      </w:pPr>
      <w:r w:rsidRPr="00AD3B54">
        <w:rPr>
          <w:b/>
        </w:rPr>
        <w:t>WHEREAS,</w:t>
      </w:r>
      <w:r w:rsidRPr="008B4DF1">
        <w:t xml:space="preserve"> the availability of inexpensive tobacco products leads to increased tobacco use</w:t>
      </w:r>
      <w:r w:rsidRPr="008B4DF1">
        <w:rPr>
          <w:rStyle w:val="EndnoteReference"/>
        </w:rPr>
        <w:endnoteReference w:id="65"/>
      </w:r>
      <w:r w:rsidRPr="008B4DF1">
        <w:t xml:space="preserve"> as evidenced by more than one hundred</w:t>
      </w:r>
      <w:r w:rsidR="00720829">
        <w:rPr>
          <w:rFonts w:eastAsia="FrutigerLTStd-LightCn"/>
        </w:rPr>
        <w:t xml:space="preserve"> </w:t>
      </w:r>
      <w:r w:rsidRPr="008B4DF1">
        <w:rPr>
          <w:rFonts w:eastAsia="FrutigerLTStd-LightCn"/>
        </w:rPr>
        <w:t>academic studies that</w:t>
      </w:r>
      <w:r w:rsidRPr="008B4DF1">
        <w:t xml:space="preserve"> conclusively show that when tobacco products are made more expensive, fewer people use tobacco, fewer initiate tobacco use, and more people quit tobacco use</w:t>
      </w:r>
      <w:bookmarkStart w:id="1" w:name="_Ref247702350"/>
      <w:r w:rsidRPr="008B4DF1">
        <w:t>;</w:t>
      </w:r>
      <w:bookmarkEnd w:id="1"/>
      <w:r w:rsidRPr="00CE1BD7">
        <w:rPr>
          <w:rStyle w:val="EndnoteReference"/>
        </w:rPr>
        <w:endnoteReference w:id="66"/>
      </w:r>
      <w:r w:rsidRPr="00CE1BD7">
        <w:rPr>
          <w:rStyle w:val="EndnoteReference"/>
        </w:rPr>
        <w:t>,</w:t>
      </w:r>
      <w:r w:rsidRPr="00CE1BD7">
        <w:rPr>
          <w:rStyle w:val="EndnoteReference"/>
        </w:rPr>
        <w:endnoteReference w:id="67"/>
      </w:r>
      <w:r w:rsidRPr="00CE1BD7">
        <w:rPr>
          <w:rStyle w:val="EndnoteReference"/>
        </w:rPr>
        <w:t>,</w:t>
      </w:r>
      <w:r w:rsidRPr="00CE1BD7">
        <w:rPr>
          <w:rStyle w:val="EndnoteReference"/>
        </w:rPr>
        <w:endnoteReference w:id="68"/>
      </w:r>
      <w:r w:rsidRPr="00CE1BD7">
        <w:rPr>
          <w:rStyle w:val="EndnoteReference"/>
        </w:rPr>
        <w:t>,</w:t>
      </w:r>
      <w:r w:rsidRPr="00CE1BD7">
        <w:rPr>
          <w:rStyle w:val="EndnoteReference"/>
        </w:rPr>
        <w:endnoteReference w:id="69"/>
      </w:r>
      <w:r w:rsidRPr="00CE1BD7">
        <w:rPr>
          <w:rStyle w:val="EndnoteReference"/>
        </w:rPr>
        <w:t>,</w:t>
      </w:r>
      <w:r w:rsidRPr="00CE1BD7">
        <w:rPr>
          <w:rStyle w:val="EndnoteReference"/>
        </w:rPr>
        <w:endnoteReference w:id="70"/>
      </w:r>
      <w:r w:rsidRPr="00CE1BD7">
        <w:rPr>
          <w:rStyle w:val="EndnoteReference"/>
        </w:rPr>
        <w:t>,</w:t>
      </w:r>
      <w:r w:rsidRPr="00CE1BD7">
        <w:rPr>
          <w:rStyle w:val="EndnoteReference"/>
        </w:rPr>
        <w:endnoteReference w:id="71"/>
      </w:r>
      <w:r w:rsidRPr="00CE1BD7">
        <w:rPr>
          <w:rStyle w:val="EndnoteReference"/>
        </w:rPr>
        <w:t xml:space="preserve"> </w:t>
      </w:r>
    </w:p>
    <w:p w14:paraId="15B7D756" w14:textId="77777777" w:rsidR="00AD3B54" w:rsidRPr="008B4DF1" w:rsidRDefault="00AD3B54" w:rsidP="00AD3B54">
      <w:pPr>
        <w:pStyle w:val="BasicParagraph"/>
      </w:pPr>
    </w:p>
    <w:p w14:paraId="48CCC892" w14:textId="77777777" w:rsidR="00AD3B54" w:rsidRPr="008B4DF1" w:rsidRDefault="00AD3B54" w:rsidP="00AD3B54">
      <w:pPr>
        <w:pStyle w:val="BasicParagraph"/>
        <w:spacing w:after="240"/>
        <w:ind w:firstLine="360"/>
      </w:pPr>
      <w:r w:rsidRPr="00AD3B54">
        <w:rPr>
          <w:b/>
        </w:rPr>
        <w:t>WHEREAS,</w:t>
      </w:r>
      <w:r w:rsidRPr="008B4DF1">
        <w:t xml:space="preserve"> for every one percent increase in the cost of tobacco products there is a decrease in consumption,</w:t>
      </w:r>
      <w:r w:rsidRPr="00CE1BD7">
        <w:rPr>
          <w:rStyle w:val="EndnoteReference"/>
        </w:rPr>
        <w:endnoteReference w:id="72"/>
      </w:r>
      <w:r w:rsidRPr="00CE1BD7">
        <w:rPr>
          <w:rStyle w:val="EndnoteReference"/>
        </w:rPr>
        <w:t xml:space="preserve"> </w:t>
      </w:r>
      <w:r w:rsidRPr="008B4DF1">
        <w:t xml:space="preserve">and a 20 percent price increase would reduce: </w:t>
      </w:r>
    </w:p>
    <w:p w14:paraId="73376A12" w14:textId="77777777" w:rsidR="00AD3B54" w:rsidRPr="008B4DF1" w:rsidRDefault="00AD3B54" w:rsidP="00AD3B54">
      <w:pPr>
        <w:pStyle w:val="bullets"/>
      </w:pPr>
      <w:r w:rsidRPr="008B4DF1">
        <w:t>Demand for cigarettes by approximately 10.4 percent;</w:t>
      </w:r>
      <w:r w:rsidRPr="00CE1BD7">
        <w:rPr>
          <w:rStyle w:val="EndnoteReference"/>
        </w:rPr>
        <w:endnoteReference w:id="73"/>
      </w:r>
      <w:r w:rsidRPr="00CE1BD7">
        <w:rPr>
          <w:rStyle w:val="EndnoteReference"/>
        </w:rPr>
        <w:t xml:space="preserve">  </w:t>
      </w:r>
    </w:p>
    <w:p w14:paraId="2FED16FF" w14:textId="77777777" w:rsidR="00AD3B54" w:rsidRPr="008B4DF1" w:rsidRDefault="00AD3B54" w:rsidP="00AD3B54">
      <w:pPr>
        <w:pStyle w:val="bullets"/>
      </w:pPr>
      <w:r w:rsidRPr="008B4DF1">
        <w:t xml:space="preserve">The </w:t>
      </w:r>
      <w:r w:rsidRPr="008B4DF1">
        <w:rPr>
          <w:shd w:val="clear" w:color="auto" w:fill="FFFFFF"/>
        </w:rPr>
        <w:t>prevalence of adult tobacco use by 3.6 percent;</w:t>
      </w:r>
      <w:r w:rsidRPr="00CE1BD7">
        <w:rPr>
          <w:rStyle w:val="EndnoteReference"/>
        </w:rPr>
        <w:endnoteReference w:id="74"/>
      </w:r>
      <w:r w:rsidRPr="008B4DF1">
        <w:t xml:space="preserve"> </w:t>
      </w:r>
    </w:p>
    <w:p w14:paraId="35980230" w14:textId="77777777" w:rsidR="00AD3B54" w:rsidRPr="008B4DF1" w:rsidRDefault="00AD3B54" w:rsidP="00AD3B54">
      <w:pPr>
        <w:pStyle w:val="bullets"/>
        <w:spacing w:after="240"/>
      </w:pPr>
      <w:r w:rsidRPr="008B4DF1">
        <w:rPr>
          <w:shd w:val="clear" w:color="auto" w:fill="FFFFFF"/>
        </w:rPr>
        <w:t>Initiation of tobacco use by young people by 8.6 percent</w:t>
      </w:r>
      <w:r w:rsidRPr="008B4DF1">
        <w:t>;</w:t>
      </w:r>
      <w:r w:rsidRPr="00CE1BD7">
        <w:rPr>
          <w:rStyle w:val="EndnoteReference"/>
        </w:rPr>
        <w:endnoteReference w:id="75"/>
      </w:r>
      <w:r w:rsidRPr="008B4DF1">
        <w:t xml:space="preserve"> </w:t>
      </w:r>
    </w:p>
    <w:p w14:paraId="2398C534" w14:textId="77777777" w:rsidR="00AD3B54" w:rsidRPr="008B4DF1" w:rsidRDefault="00AD3B54" w:rsidP="00AD3B54">
      <w:pPr>
        <w:pStyle w:val="bullets"/>
        <w:numPr>
          <w:ilvl w:val="0"/>
          <w:numId w:val="0"/>
        </w:numPr>
        <w:spacing w:after="240" w:line="240" w:lineRule="auto"/>
        <w:ind w:firstLine="360"/>
        <w:rPr>
          <w:rFonts w:cs="Times New Roman"/>
        </w:rPr>
      </w:pPr>
      <w:r w:rsidRPr="00AD3B54">
        <w:rPr>
          <w:rFonts w:cs="Times New Roman"/>
          <w:b/>
        </w:rPr>
        <w:t>WHEREAS,</w:t>
      </w:r>
      <w:r w:rsidRPr="008B4DF1">
        <w:rPr>
          <w:rFonts w:cs="Times New Roman"/>
        </w:rPr>
        <w:t xml:space="preserve"> youth under age 18 are particularly responsive to changes in tobacco prices.</w:t>
      </w:r>
      <w:r w:rsidRPr="00CE1BD7">
        <w:rPr>
          <w:rStyle w:val="EndnoteReference"/>
        </w:rPr>
        <w:endnoteReference w:id="76"/>
      </w:r>
      <w:r w:rsidRPr="00CE1BD7">
        <w:rPr>
          <w:rStyle w:val="EndnoteReference"/>
        </w:rPr>
        <w:t>,</w:t>
      </w:r>
      <w:r w:rsidRPr="00CE1BD7">
        <w:rPr>
          <w:rStyle w:val="EndnoteReference"/>
        </w:rPr>
        <w:endnoteReference w:id="77"/>
      </w:r>
      <w:r w:rsidRPr="00CE1BD7">
        <w:rPr>
          <w:rStyle w:val="EndnoteReference"/>
        </w:rPr>
        <w:t xml:space="preserve"> </w:t>
      </w:r>
      <w:r w:rsidRPr="008B4DF1">
        <w:rPr>
          <w:rFonts w:cs="Times New Roman"/>
        </w:rPr>
        <w:t>For example:</w:t>
      </w:r>
    </w:p>
    <w:p w14:paraId="36D22698" w14:textId="77777777" w:rsidR="00AD3B54" w:rsidRPr="008B4DF1" w:rsidRDefault="00AD3B54" w:rsidP="00AD3B54">
      <w:pPr>
        <w:pStyle w:val="bullets"/>
      </w:pPr>
      <w:r w:rsidRPr="008B4DF1">
        <w:t>When cigarettes cost more, fewer adolescents start smoking;</w:t>
      </w:r>
      <w:r w:rsidRPr="00CE1BD7">
        <w:rPr>
          <w:rStyle w:val="EndnoteReference"/>
        </w:rPr>
        <w:endnoteReference w:id="78"/>
      </w:r>
      <w:r w:rsidRPr="00CE1BD7">
        <w:rPr>
          <w:rStyle w:val="EndnoteReference"/>
        </w:rPr>
        <w:t xml:space="preserve"> </w:t>
      </w:r>
    </w:p>
    <w:p w14:paraId="371F72BB" w14:textId="77777777" w:rsidR="00AD3B54" w:rsidRPr="008B4DF1" w:rsidRDefault="00AD3B54" w:rsidP="00AD3B54">
      <w:pPr>
        <w:pStyle w:val="bullets"/>
      </w:pPr>
      <w:r w:rsidRPr="008B4DF1">
        <w:lastRenderedPageBreak/>
        <w:t>Price reductions can offset the effects of price increases on youth smoking initiation, especially among youth aged 14 to 17 years;</w:t>
      </w:r>
      <w:r w:rsidRPr="00CE1BD7">
        <w:rPr>
          <w:rStyle w:val="EndnoteReference"/>
        </w:rPr>
        <w:endnoteReference w:id="79"/>
      </w:r>
      <w:r w:rsidRPr="00CE1BD7">
        <w:rPr>
          <w:rStyle w:val="EndnoteReference"/>
        </w:rPr>
        <w:t>,</w:t>
      </w:r>
      <w:r w:rsidRPr="00CE1BD7">
        <w:rPr>
          <w:rStyle w:val="EndnoteReference"/>
        </w:rPr>
        <w:endnoteReference w:id="80"/>
      </w:r>
      <w:r w:rsidRPr="008B4DF1">
        <w:t xml:space="preserve"> </w:t>
      </w:r>
    </w:p>
    <w:p w14:paraId="4C813DC9" w14:textId="77777777" w:rsidR="00AD3B54" w:rsidRPr="008B4DF1" w:rsidRDefault="00AD3B54" w:rsidP="00AD3B54">
      <w:pPr>
        <w:pStyle w:val="bullets"/>
        <w:spacing w:after="240"/>
      </w:pPr>
      <w:r w:rsidRPr="008B4DF1">
        <w:t>The evidence is suggestive that tobacco companies deliberately target youth with price reductions;</w:t>
      </w:r>
      <w:r w:rsidRPr="00CE1BD7">
        <w:rPr>
          <w:rStyle w:val="EndnoteReference"/>
        </w:rPr>
        <w:endnoteReference w:id="81"/>
      </w:r>
      <w:r w:rsidRPr="00CE1BD7">
        <w:rPr>
          <w:rStyle w:val="EndnoteReference"/>
        </w:rPr>
        <w:t>,</w:t>
      </w:r>
      <w:r w:rsidRPr="00CE1BD7">
        <w:rPr>
          <w:rStyle w:val="EndnoteReference"/>
        </w:rPr>
        <w:endnoteReference w:id="82"/>
      </w:r>
      <w:r w:rsidRPr="00CE1BD7">
        <w:rPr>
          <w:rStyle w:val="EndnoteReference"/>
        </w:rPr>
        <w:t>,</w:t>
      </w:r>
      <w:r w:rsidRPr="00CE1BD7">
        <w:rPr>
          <w:rStyle w:val="EndnoteReference"/>
        </w:rPr>
        <w:endnoteReference w:id="83"/>
      </w:r>
      <w:r w:rsidRPr="00CE1BD7">
        <w:rPr>
          <w:rStyle w:val="EndnoteReference"/>
        </w:rPr>
        <w:t xml:space="preserve"> </w:t>
      </w:r>
    </w:p>
    <w:p w14:paraId="152C174C" w14:textId="77777777" w:rsidR="00AD3B54" w:rsidRPr="008B4DF1" w:rsidRDefault="00AD3B54" w:rsidP="00AD3B54">
      <w:pPr>
        <w:pStyle w:val="BasicParagraph"/>
        <w:ind w:firstLine="360"/>
      </w:pPr>
      <w:r w:rsidRPr="00AD3B54">
        <w:rPr>
          <w:b/>
        </w:rPr>
        <w:t>WHEREAS,</w:t>
      </w:r>
      <w:r w:rsidRPr="008B4DF1">
        <w:t xml:space="preserve"> price reduction strategies are used by the tobacco industry to counter state and local tobacco control efforts and appeal to price-sensitive consumers;</w:t>
      </w:r>
      <w:r w:rsidRPr="00CE1BD7">
        <w:rPr>
          <w:rStyle w:val="EndnoteReference"/>
        </w:rPr>
        <w:endnoteReference w:id="84"/>
      </w:r>
      <w:r w:rsidRPr="00CE1BD7">
        <w:rPr>
          <w:rStyle w:val="EndnoteReference"/>
        </w:rPr>
        <w:t>,</w:t>
      </w:r>
      <w:r w:rsidRPr="00CE1BD7">
        <w:rPr>
          <w:rStyle w:val="EndnoteReference"/>
        </w:rPr>
        <w:endnoteReference w:id="85"/>
      </w:r>
      <w:r w:rsidRPr="00CE1BD7">
        <w:rPr>
          <w:rStyle w:val="EndnoteReference"/>
        </w:rPr>
        <w:t xml:space="preserve"> </w:t>
      </w:r>
      <w:r w:rsidRPr="008B4DF1">
        <w:br/>
      </w:r>
    </w:p>
    <w:p w14:paraId="578678D4" w14:textId="77777777" w:rsidR="00AD3B54" w:rsidRPr="008B4DF1" w:rsidRDefault="00AD3B54" w:rsidP="00AD3B54">
      <w:pPr>
        <w:pStyle w:val="BasicParagraph"/>
        <w:spacing w:after="240"/>
        <w:ind w:firstLine="360"/>
      </w:pPr>
      <w:r w:rsidRPr="00AD3B54">
        <w:rPr>
          <w:b/>
        </w:rPr>
        <w:t>WHEREAS,</w:t>
      </w:r>
      <w:r w:rsidRPr="008B4DF1">
        <w:t xml:space="preserve"> tobacco companies spend considerably to decrease the price of their products in order to increase demand for cigarettes.</w:t>
      </w:r>
      <w:r w:rsidRPr="00CE1BD7">
        <w:rPr>
          <w:rStyle w:val="EndnoteReference"/>
        </w:rPr>
        <w:endnoteReference w:id="86"/>
      </w:r>
      <w:r w:rsidRPr="008B4DF1">
        <w:t xml:space="preserve"> For example:</w:t>
      </w:r>
    </w:p>
    <w:p w14:paraId="5CD63C06" w14:textId="77777777" w:rsidR="00AD3B54" w:rsidRPr="008B4DF1" w:rsidRDefault="00AD3B54" w:rsidP="00AD3B54">
      <w:pPr>
        <w:pStyle w:val="bullets"/>
      </w:pPr>
      <w:r w:rsidRPr="008B4DF1">
        <w:t>Tobacco companies spend the majority of their marketing budgets on price discounts, accounting for nearly $7 billion of $8.4 billion advertising and promotional expenditures in 2011</w:t>
      </w:r>
      <w:bookmarkStart w:id="2" w:name="_Ref247702400"/>
      <w:r w:rsidRPr="008B4DF1">
        <w:t>;</w:t>
      </w:r>
      <w:r w:rsidRPr="00CE1BD7">
        <w:rPr>
          <w:rStyle w:val="EndnoteReference"/>
        </w:rPr>
        <w:endnoteReference w:id="87"/>
      </w:r>
      <w:bookmarkEnd w:id="2"/>
      <w:r w:rsidRPr="00CE1BD7">
        <w:rPr>
          <w:rStyle w:val="EndnoteReference"/>
        </w:rPr>
        <w:t xml:space="preserve"> </w:t>
      </w:r>
    </w:p>
    <w:p w14:paraId="21C9984F" w14:textId="77777777" w:rsidR="00AD3B54" w:rsidRPr="008B4DF1" w:rsidRDefault="00AD3B54" w:rsidP="00AD3B54">
      <w:pPr>
        <w:pStyle w:val="bullets"/>
      </w:pPr>
      <w:r w:rsidRPr="008B4DF1">
        <w:t>Tobacco companies spend hundreds of millions – nearly $758 million in 2011 – on promotional allowances requiring tobacco retailers and wholesalers to reduce prices at the point of sale;</w:t>
      </w:r>
      <w:r w:rsidRPr="00CE1BD7">
        <w:rPr>
          <w:rStyle w:val="EndnoteReference"/>
        </w:rPr>
        <w:endnoteReference w:id="88"/>
      </w:r>
      <w:r w:rsidRPr="00CE1BD7">
        <w:rPr>
          <w:rStyle w:val="EndnoteReference"/>
        </w:rPr>
        <w:t xml:space="preserve"> </w:t>
      </w:r>
    </w:p>
    <w:p w14:paraId="4DE4D847" w14:textId="77777777" w:rsidR="00AD3B54" w:rsidRPr="008B4DF1" w:rsidRDefault="00AD3B54" w:rsidP="00AD3B54">
      <w:pPr>
        <w:pStyle w:val="bullets"/>
        <w:spacing w:after="240"/>
      </w:pPr>
      <w:r w:rsidRPr="008B4DF1">
        <w:t>Tobacco companies use a variety of promotional strategies including off-invoice discounts, buy downs, and voluntary price reductions;</w:t>
      </w:r>
      <w:r w:rsidRPr="00CE1BD7">
        <w:rPr>
          <w:rStyle w:val="EndnoteReference"/>
        </w:rPr>
        <w:endnoteReference w:id="89"/>
      </w:r>
      <w:r w:rsidRPr="008B4DF1">
        <w:t xml:space="preserve"> </w:t>
      </w:r>
    </w:p>
    <w:p w14:paraId="5F4A03DE" w14:textId="77777777" w:rsidR="00AD3B54" w:rsidRPr="008B4DF1" w:rsidRDefault="00AD3B54" w:rsidP="00AD3B54">
      <w:pPr>
        <w:pStyle w:val="BasicParagraph"/>
        <w:ind w:firstLine="360"/>
      </w:pPr>
      <w:r w:rsidRPr="00AD3B54">
        <w:rPr>
          <w:b/>
        </w:rPr>
        <w:t>WHEREAS,</w:t>
      </w:r>
      <w:r w:rsidRPr="008B4DF1">
        <w:t xml:space="preserve"> the tobacco industry’s price discounting strategies, such as coupons, multiple-package discounts, and cartons</w:t>
      </w:r>
      <w:bookmarkStart w:id="3" w:name="_Ref247702374"/>
      <w:r w:rsidRPr="008B4DF1">
        <w:t>,</w:t>
      </w:r>
      <w:bookmarkEnd w:id="3"/>
      <w:r w:rsidRPr="008B4DF1">
        <w:t xml:space="preserve"> are popular among consumers. For example:</w:t>
      </w:r>
    </w:p>
    <w:p w14:paraId="358340F4" w14:textId="77777777" w:rsidR="00AD3B54" w:rsidRPr="008B4DF1" w:rsidRDefault="00AD3B54" w:rsidP="00AD3B54">
      <w:pPr>
        <w:pStyle w:val="BasicParagraph"/>
      </w:pPr>
    </w:p>
    <w:p w14:paraId="075F9A4D" w14:textId="77777777" w:rsidR="00AD3B54" w:rsidRPr="008B4DF1" w:rsidRDefault="00AD3B54" w:rsidP="00AD3B54">
      <w:pPr>
        <w:pStyle w:val="bullets"/>
      </w:pPr>
      <w:r w:rsidRPr="008B4DF1">
        <w:t>An estimated 55.4 percent of adults use some price minimizing strategy;</w:t>
      </w:r>
      <w:r w:rsidRPr="00CE1BD7">
        <w:rPr>
          <w:rStyle w:val="EndnoteReference"/>
        </w:rPr>
        <w:endnoteReference w:id="90"/>
      </w:r>
    </w:p>
    <w:p w14:paraId="79AF1E49" w14:textId="77777777" w:rsidR="00AD3B54" w:rsidRPr="008B4DF1" w:rsidRDefault="00AD3B54" w:rsidP="00AD3B54">
      <w:pPr>
        <w:pStyle w:val="bullets"/>
      </w:pPr>
      <w:r w:rsidRPr="008B4DF1">
        <w:t>In California, those who use price minimizing strategies save an average of $1.04 per pack (or 18.6 percent off the total);</w:t>
      </w:r>
      <w:r w:rsidRPr="00CE1BD7">
        <w:rPr>
          <w:rStyle w:val="EndnoteReference"/>
        </w:rPr>
        <w:endnoteReference w:id="91"/>
      </w:r>
      <w:r w:rsidRPr="00CE1BD7">
        <w:rPr>
          <w:rStyle w:val="EndnoteReference"/>
        </w:rPr>
        <w:t xml:space="preserve"> </w:t>
      </w:r>
    </w:p>
    <w:p w14:paraId="4E29DE10" w14:textId="77777777" w:rsidR="00AD3B54" w:rsidRPr="008B4DF1" w:rsidRDefault="00AD3B54" w:rsidP="00AD3B54">
      <w:pPr>
        <w:pStyle w:val="bullets"/>
      </w:pPr>
      <w:r w:rsidRPr="008B4DF1">
        <w:t>The 19.8 percent of adults who smoke cigarettes report that they use coupons to purchase cigarettes;</w:t>
      </w:r>
      <w:r w:rsidRPr="00CE1BD7">
        <w:rPr>
          <w:rStyle w:val="EndnoteReference"/>
        </w:rPr>
        <w:endnoteReference w:id="92"/>
      </w:r>
    </w:p>
    <w:p w14:paraId="3738FC48" w14:textId="77777777" w:rsidR="00AD3B54" w:rsidRPr="008B4DF1" w:rsidRDefault="00AD3B54" w:rsidP="00AD3B54">
      <w:pPr>
        <w:pStyle w:val="bullets"/>
        <w:spacing w:after="240"/>
      </w:pPr>
      <w:r w:rsidRPr="008B4DF1">
        <w:t>The tobacco industry spent over $171.2 million in 2011 on consumer coupons;</w:t>
      </w:r>
      <w:r w:rsidRPr="00CE1BD7">
        <w:rPr>
          <w:rStyle w:val="EndnoteReference"/>
        </w:rPr>
        <w:endnoteReference w:id="93"/>
      </w:r>
    </w:p>
    <w:p w14:paraId="20332249" w14:textId="77777777" w:rsidR="00AD3B54" w:rsidRPr="008B4DF1" w:rsidRDefault="00AD3B54" w:rsidP="00AD3B54">
      <w:pPr>
        <w:pStyle w:val="BasicParagraph"/>
        <w:ind w:firstLine="360"/>
        <w:rPr>
          <w:i/>
        </w:rPr>
      </w:pPr>
      <w:r w:rsidRPr="00AD3B54">
        <w:rPr>
          <w:b/>
        </w:rPr>
        <w:t>WHEREAS,</w:t>
      </w:r>
      <w:r w:rsidRPr="008B4DF1">
        <w:t xml:space="preserve"> approximately half of stores in California that sell cigarettes advertise cigarette price promotions;</w:t>
      </w:r>
      <w:r w:rsidRPr="00CE1BD7">
        <w:rPr>
          <w:rStyle w:val="EndnoteReference"/>
        </w:rPr>
        <w:endnoteReference w:id="94"/>
      </w:r>
      <w:r w:rsidRPr="008B4DF1">
        <w:t xml:space="preserve"> </w:t>
      </w:r>
    </w:p>
    <w:p w14:paraId="64B712F9" w14:textId="77777777" w:rsidR="00AD3B54" w:rsidRPr="008B4DF1" w:rsidRDefault="00AD3B54" w:rsidP="00AD3B54">
      <w:pPr>
        <w:spacing w:line="240" w:lineRule="auto"/>
      </w:pPr>
    </w:p>
    <w:p w14:paraId="5E5FCD19" w14:textId="77777777" w:rsidR="00AD3B54" w:rsidRPr="008B4DF1" w:rsidRDefault="00AD3B54" w:rsidP="00AD3B54">
      <w:pPr>
        <w:pStyle w:val="BasicParagraph"/>
        <w:ind w:firstLine="360"/>
      </w:pPr>
      <w:r w:rsidRPr="00AD3B54">
        <w:rPr>
          <w:b/>
        </w:rPr>
        <w:t>WHEREAS,</w:t>
      </w:r>
      <w:r w:rsidRPr="008B4DF1">
        <w:t xml:space="preserve"> although federal and state law ban the sale of individual cigarettes,</w:t>
      </w:r>
      <w:r w:rsidRPr="00CE1BD7">
        <w:rPr>
          <w:rStyle w:val="EndnoteReference"/>
        </w:rPr>
        <w:endnoteReference w:id="95"/>
      </w:r>
      <w:r w:rsidRPr="00CE1BD7">
        <w:rPr>
          <w:rStyle w:val="EndnoteReference"/>
        </w:rPr>
        <w:t>,</w:t>
      </w:r>
      <w:r w:rsidRPr="00CE1BD7">
        <w:rPr>
          <w:rStyle w:val="EndnoteReference"/>
        </w:rPr>
        <w:endnoteReference w:id="96"/>
      </w:r>
      <w:r w:rsidRPr="00CE1BD7">
        <w:rPr>
          <w:rStyle w:val="EndnoteReference"/>
        </w:rPr>
        <w:t xml:space="preserve">  </w:t>
      </w:r>
      <w:r w:rsidRPr="008B4DF1">
        <w:t>neither federal nor state laws restrict the sale of individual little cigars and cigars;</w:t>
      </w:r>
    </w:p>
    <w:p w14:paraId="1C4C0E7A" w14:textId="77777777" w:rsidR="00AD3B54" w:rsidRPr="008B4DF1" w:rsidRDefault="00AD3B54" w:rsidP="00AD3B54">
      <w:pPr>
        <w:pStyle w:val="BasicParagraph"/>
      </w:pPr>
    </w:p>
    <w:p w14:paraId="2CD4225B" w14:textId="77777777" w:rsidR="00AD3B54" w:rsidRPr="008B4DF1" w:rsidRDefault="00AD3B54" w:rsidP="00AD3B54">
      <w:pPr>
        <w:pStyle w:val="BasicParagraph"/>
        <w:spacing w:after="240"/>
        <w:ind w:firstLine="360"/>
      </w:pPr>
      <w:r w:rsidRPr="00AD3B54">
        <w:rPr>
          <w:b/>
        </w:rPr>
        <w:t>WHEREAS,</w:t>
      </w:r>
      <w:r w:rsidRPr="008B4DF1">
        <w:t xml:space="preserve"> many retailers sell little cigars and cigars individually, making them more affordable and appealing to youth.</w:t>
      </w:r>
      <w:r w:rsidRPr="00CE1BD7">
        <w:rPr>
          <w:rStyle w:val="EndnoteReference"/>
        </w:rPr>
        <w:endnoteReference w:id="97"/>
      </w:r>
      <w:r w:rsidRPr="008B4DF1">
        <w:t xml:space="preserve"> For example: </w:t>
      </w:r>
    </w:p>
    <w:p w14:paraId="6136D433" w14:textId="77777777" w:rsidR="00AD3B54" w:rsidRPr="008B4DF1" w:rsidRDefault="00AD3B54" w:rsidP="00AD3B54">
      <w:pPr>
        <w:pStyle w:val="bullets"/>
      </w:pPr>
      <w:r w:rsidRPr="008B4DF1">
        <w:t>78.1 percent of California tobacco retailers sell cigarillos for less than $1;</w:t>
      </w:r>
      <w:r w:rsidRPr="00CE1BD7">
        <w:rPr>
          <w:rStyle w:val="EndnoteReference"/>
        </w:rPr>
        <w:endnoteReference w:id="98"/>
      </w:r>
    </w:p>
    <w:p w14:paraId="0F778BE3" w14:textId="77777777" w:rsidR="00AD3B54" w:rsidRPr="008B4DF1" w:rsidRDefault="00AD3B54" w:rsidP="00AD3B54">
      <w:pPr>
        <w:pStyle w:val="bullets"/>
      </w:pPr>
      <w:r w:rsidRPr="008B4DF1">
        <w:lastRenderedPageBreak/>
        <w:t>From 1995 to 2008, annual sales of cigarillos increased by 255 percent, and sales of little cigars increased by 316 percent;</w:t>
      </w:r>
      <w:r w:rsidRPr="00CE1BD7">
        <w:rPr>
          <w:rStyle w:val="EndnoteReference"/>
        </w:rPr>
        <w:endnoteReference w:id="99"/>
      </w:r>
      <w:r w:rsidRPr="00CE1BD7">
        <w:rPr>
          <w:rStyle w:val="EndnoteReference"/>
        </w:rPr>
        <w:t xml:space="preserve"> </w:t>
      </w:r>
    </w:p>
    <w:p w14:paraId="783E3165" w14:textId="77777777" w:rsidR="00AD3B54" w:rsidRPr="008B4DF1" w:rsidRDefault="00AD3B54" w:rsidP="00AD3B54">
      <w:pPr>
        <w:pStyle w:val="bullets"/>
        <w:spacing w:after="240"/>
      </w:pPr>
      <w:r w:rsidRPr="008B4DF1">
        <w:t>Cigar smoking is the second most common form of tobacco use among youth;</w:t>
      </w:r>
      <w:r w:rsidRPr="00CE1BD7">
        <w:rPr>
          <w:rStyle w:val="EndnoteReference"/>
        </w:rPr>
        <w:endnoteReference w:id="100"/>
      </w:r>
      <w:r w:rsidRPr="008B4DF1">
        <w:t xml:space="preserve"> and</w:t>
      </w:r>
    </w:p>
    <w:p w14:paraId="04F9D6CC" w14:textId="77777777" w:rsidR="00AD3B54" w:rsidRPr="008B4DF1" w:rsidRDefault="00AD3B54" w:rsidP="00AD3B54">
      <w:pPr>
        <w:pStyle w:val="BasicParagraph"/>
        <w:ind w:firstLine="120"/>
      </w:pPr>
      <w:r w:rsidRPr="00AD3B54">
        <w:rPr>
          <w:b/>
        </w:rPr>
        <w:t>WHEREAS,</w:t>
      </w:r>
      <w:r w:rsidRPr="008B4DF1">
        <w:t xml:space="preserve"> a 10 percent increase in cigar prices significantly reduces cigar use among youth;</w:t>
      </w:r>
      <w:r w:rsidRPr="00CE1BD7">
        <w:rPr>
          <w:rStyle w:val="EndnoteReference"/>
        </w:rPr>
        <w:endnoteReference w:id="101"/>
      </w:r>
      <w:r w:rsidRPr="00CE1BD7">
        <w:rPr>
          <w:rStyle w:val="EndnoteReference"/>
        </w:rPr>
        <w:t xml:space="preserve"> </w:t>
      </w:r>
      <w:r w:rsidRPr="008B4DF1">
        <w:t>and</w:t>
      </w:r>
    </w:p>
    <w:p w14:paraId="575BDF4B" w14:textId="77777777" w:rsidR="00AD3B54" w:rsidRPr="008B4DF1" w:rsidRDefault="00AD3B54" w:rsidP="00AD3B54"/>
    <w:p w14:paraId="7A9236DB" w14:textId="77777777" w:rsidR="00AD3B54" w:rsidRPr="008B4DF1" w:rsidRDefault="00AD3B54" w:rsidP="00AD3B54">
      <w:pPr>
        <w:pStyle w:val="BasicParagraph"/>
        <w:ind w:firstLine="120"/>
      </w:pPr>
      <w:r w:rsidRPr="00AD3B54">
        <w:rPr>
          <w:b/>
        </w:rPr>
        <w:t>WHEREAS,</w:t>
      </w:r>
      <w:r w:rsidRPr="008B4DF1">
        <w:t xml:space="preserve"> a simple flat rate minimum price, if high enough, would eliminate the sale of low-cost cigarettes.</w:t>
      </w:r>
      <w:r w:rsidRPr="00CE1BD7">
        <w:rPr>
          <w:rStyle w:val="EndnoteReference"/>
        </w:rPr>
        <w:endnoteReference w:id="102"/>
      </w:r>
      <w:r w:rsidRPr="00CE1BD7">
        <w:rPr>
          <w:rStyle w:val="EndnoteReference"/>
        </w:rPr>
        <w:t xml:space="preserve"> </w:t>
      </w:r>
    </w:p>
    <w:p w14:paraId="334F9B53" w14:textId="70638314" w:rsidR="00116662" w:rsidRDefault="00116662" w:rsidP="00AD3B54">
      <w:pPr>
        <w:pStyle w:val="BasicParagraph"/>
        <w:tabs>
          <w:tab w:val="left" w:pos="630"/>
        </w:tabs>
        <w:ind w:left="360"/>
      </w:pPr>
      <w:r>
        <w:br w:type="page"/>
      </w:r>
    </w:p>
    <w:p w14:paraId="01344266" w14:textId="7D597575" w:rsidR="00842DA4" w:rsidRPr="0031081E" w:rsidRDefault="00842DA4" w:rsidP="0094141D">
      <w:pPr>
        <w:pStyle w:val="Heading2"/>
        <w:spacing w:after="120"/>
        <w:rPr>
          <w:b w:val="0"/>
          <w:color w:val="03598D"/>
        </w:rPr>
      </w:pPr>
      <w:r w:rsidRPr="0031081E">
        <w:rPr>
          <w:color w:val="03598D"/>
        </w:rPr>
        <w:lastRenderedPageBreak/>
        <w:t>Prohibition on Redemption of T</w:t>
      </w:r>
      <w:r>
        <w:rPr>
          <w:color w:val="03598D"/>
        </w:rPr>
        <w:t xml:space="preserve">obacco Discounts, </w:t>
      </w:r>
      <w:r w:rsidRPr="0031081E">
        <w:rPr>
          <w:color w:val="03598D"/>
        </w:rPr>
        <w:t>Coupons</w:t>
      </w:r>
      <w:r>
        <w:rPr>
          <w:color w:val="03598D"/>
        </w:rPr>
        <w:t>, and Promotions</w:t>
      </w:r>
      <w:r w:rsidR="0094141D">
        <w:rPr>
          <w:color w:val="03598D"/>
        </w:rPr>
        <w:t>*</w:t>
      </w:r>
    </w:p>
    <w:p w14:paraId="5F088181" w14:textId="3894C51C" w:rsidR="00842DA4" w:rsidRDefault="00842DA4" w:rsidP="0094141D">
      <w:pPr>
        <w:pStyle w:val="BasicParagraph"/>
        <w:spacing w:before="120" w:after="240"/>
      </w:pPr>
      <w:r w:rsidRPr="008B4DF1">
        <w:t xml:space="preserve">This policy option is intended to prohibit the </w:t>
      </w:r>
      <w:r>
        <w:t xml:space="preserve">redemption of tobacco discounts, </w:t>
      </w:r>
      <w:r w:rsidRPr="008B4DF1">
        <w:t>coupons</w:t>
      </w:r>
      <w:r>
        <w:t>, and promotions</w:t>
      </w:r>
      <w:r w:rsidRPr="008B4DF1">
        <w:t>. The purpose of this policy option is to prohibit price discrimination and increase the cost of low-cost tobacco products. Price discrimination allows retailers to capture sales from consumers at a regular price without losing sales from more price-sensitive consumers. This plug-in effectively diminishes the tobacco industry’s ability to capture more price-sensitive consumers, including youth and individuals</w:t>
      </w:r>
      <w:r w:rsidR="007D42B2">
        <w:t xml:space="preserve"> with lower incomes</w:t>
      </w:r>
      <w:r w:rsidRPr="008B4DF1">
        <w:t>.</w:t>
      </w:r>
    </w:p>
    <w:p w14:paraId="2A4CC744" w14:textId="37475FAF" w:rsidR="0094141D" w:rsidRPr="0094141D" w:rsidRDefault="0094141D" w:rsidP="0094141D">
      <w:pPr>
        <w:pStyle w:val="BasicParagraph"/>
        <w:spacing w:before="120" w:after="240"/>
        <w:rPr>
          <w:rFonts w:ascii="Arial" w:hAnsi="Arial" w:cs="Arial"/>
          <w:b/>
        </w:rPr>
      </w:pPr>
      <w:r>
        <w:rPr>
          <w:b/>
        </w:rPr>
        <w:t>*</w:t>
      </w:r>
      <w:r w:rsidRPr="0086342F">
        <w:rPr>
          <w:b/>
        </w:rPr>
        <w:t xml:space="preserve">Note: </w:t>
      </w:r>
      <w:r>
        <w:rPr>
          <w:b/>
        </w:rPr>
        <w:t>The June 2018 Model Ordinance incorporates this plug-in.</w:t>
      </w:r>
    </w:p>
    <w:p w14:paraId="602F4EB7" w14:textId="09C3904E" w:rsidR="00842DA4" w:rsidRPr="0094141D" w:rsidRDefault="00842DA4" w:rsidP="0094141D">
      <w:pPr>
        <w:pStyle w:val="BasicParagraph"/>
        <w:spacing w:before="240" w:after="240"/>
        <w:rPr>
          <w:b/>
          <w:u w:val="single"/>
        </w:rPr>
      </w:pPr>
      <w:r w:rsidRPr="008B4DF1">
        <w:rPr>
          <w:b/>
          <w:u w:val="single"/>
        </w:rPr>
        <w:t>Amendments to ChangeLab Solutions’ Model Ordinance</w:t>
      </w:r>
    </w:p>
    <w:p w14:paraId="1BC3CED2" w14:textId="38704969" w:rsidR="00842DA4" w:rsidRPr="0094141D" w:rsidRDefault="00842DA4" w:rsidP="0094141D">
      <w:pPr>
        <w:pStyle w:val="BasicParagraph"/>
        <w:spacing w:before="240" w:after="120"/>
        <w:rPr>
          <w:i/>
        </w:rPr>
      </w:pPr>
      <w:r w:rsidRPr="008B4DF1">
        <w:rPr>
          <w:i/>
        </w:rPr>
        <w:t>In</w:t>
      </w:r>
      <w:r w:rsidRPr="008B4DF1">
        <w:t xml:space="preserve"> </w:t>
      </w:r>
      <w:r w:rsidRPr="008B4DF1">
        <w:rPr>
          <w:b/>
        </w:rPr>
        <w:t xml:space="preserve">SECTION II, Sec. [ ____ (*1) ]. DEFINITIONS, </w:t>
      </w:r>
      <w:r w:rsidRPr="008B4DF1">
        <w:rPr>
          <w:i/>
        </w:rPr>
        <w:t>add the following definitions in alphabetical order among the existing definitions of the Model Ordinance:</w:t>
      </w:r>
    </w:p>
    <w:p w14:paraId="160E9204" w14:textId="2628D692" w:rsidR="00842DA4" w:rsidRPr="008B4DF1" w:rsidRDefault="00842DA4" w:rsidP="0094141D">
      <w:pPr>
        <w:pStyle w:val="BasicParagraph"/>
        <w:spacing w:before="120" w:after="120"/>
        <w:ind w:left="1094" w:hanging="547"/>
      </w:pPr>
      <w:r w:rsidRPr="008B4DF1">
        <w:t xml:space="preserve">(__) </w:t>
      </w:r>
      <w:r w:rsidRPr="008B4DF1">
        <w:tab/>
        <w:t xml:space="preserve">“Cigarette” means: (1) any roll of tobacco wrapped in paper or in any substance not containing tobacco; and (2) any roll of tobacco wrapped in any substance containing tobacco which, because of its appearance, the type of tobacco used in the filler, or its Packaging and </w:t>
      </w:r>
      <w:r w:rsidR="00720829">
        <w:t>L</w:t>
      </w:r>
      <w:r w:rsidRPr="008B4DF1">
        <w:t xml:space="preserve">abeling, is likely to be offered to, or purchased by, Consumers as a Cigarette described herein. </w:t>
      </w:r>
    </w:p>
    <w:p w14:paraId="6BFA5DF0" w14:textId="543ECCB6" w:rsidR="00842DA4" w:rsidRPr="008B4DF1" w:rsidRDefault="00842DA4" w:rsidP="0094141D">
      <w:pPr>
        <w:pStyle w:val="BasicParagraph"/>
        <w:spacing w:before="120" w:after="120"/>
        <w:ind w:left="1094" w:hanging="547"/>
      </w:pPr>
      <w:r w:rsidRPr="008B4DF1">
        <w:t xml:space="preserve">(__) </w:t>
      </w:r>
      <w:r w:rsidRPr="008B4DF1">
        <w:tab/>
        <w:t xml:space="preserve">“Consumer” means a </w:t>
      </w:r>
      <w:r w:rsidR="00720829">
        <w:t>P</w:t>
      </w:r>
      <w:r w:rsidRPr="008B4DF1">
        <w:t>erson who purchases a Tobacco Product for consumption and not for Sale to another.</w:t>
      </w:r>
    </w:p>
    <w:p w14:paraId="3F532A87" w14:textId="35F116BE" w:rsidR="00842DA4" w:rsidRPr="008B4DF1" w:rsidRDefault="00842DA4" w:rsidP="0094141D">
      <w:pPr>
        <w:pStyle w:val="BasicParagraph"/>
        <w:spacing w:before="120" w:after="120"/>
        <w:ind w:left="1094" w:hanging="547"/>
      </w:pPr>
      <w:r w:rsidRPr="008B4DF1">
        <w:t>(__)</w:t>
      </w:r>
      <w:r w:rsidRPr="008B4DF1">
        <w:tab/>
        <w:t xml:space="preserve"> “Coupon” means any voucher, rebate, card, paper, note, form, statement, ticket, image, or other issue; whether in paper, digital, or other form; used for commercial purposes to obtain an article, product, service, or accommodation without charge or at a discounted price.</w:t>
      </w:r>
    </w:p>
    <w:p w14:paraId="52597AB5" w14:textId="7D023F2D" w:rsidR="00842DA4" w:rsidRDefault="00842DA4" w:rsidP="0094141D">
      <w:pPr>
        <w:pStyle w:val="BasicParagraph"/>
        <w:spacing w:before="120" w:after="120"/>
        <w:ind w:left="1094" w:hanging="547"/>
      </w:pPr>
      <w:r w:rsidRPr="008B4DF1">
        <w:t>(__)</w:t>
      </w:r>
      <w:r w:rsidRPr="008B4DF1">
        <w:tab/>
        <w:t>“Full Retail Price” means the price listed for a Tobacco Product on its Packaging or on any related shelving, advertising, or display where the Tobacco Product is sold or offered for Sale, plus all applicable taxes and fees if such taxes and fees are not included in the listed price.</w:t>
      </w:r>
    </w:p>
    <w:p w14:paraId="60B4C0FE" w14:textId="7405F402" w:rsidR="00455BFB" w:rsidRPr="0094141D" w:rsidRDefault="00455BFB" w:rsidP="00455BFB">
      <w:pPr>
        <w:pStyle w:val="BasicParagraph"/>
        <w:tabs>
          <w:tab w:val="left" w:pos="360"/>
          <w:tab w:val="left" w:pos="720"/>
          <w:tab w:val="left" w:pos="1080"/>
          <w:tab w:val="left" w:pos="1440"/>
          <w:tab w:val="left" w:pos="1800"/>
          <w:tab w:val="left" w:pos="2160"/>
          <w:tab w:val="left" w:pos="2520"/>
          <w:tab w:val="left" w:pos="2880"/>
          <w:tab w:val="left" w:pos="3240"/>
          <w:tab w:val="left" w:pos="3858"/>
        </w:tabs>
        <w:spacing w:before="120" w:after="120"/>
        <w:ind w:left="1094" w:hanging="547"/>
      </w:pPr>
      <w:r w:rsidRPr="00455BFB">
        <w:t>(</w:t>
      </w:r>
      <w:r w:rsidRPr="00455BFB">
        <w:rPr>
          <w:rFonts w:cs="Times New Roman"/>
          <w:color w:val="auto"/>
        </w:rPr>
        <w:t>__)</w:t>
      </w:r>
      <w:r w:rsidRPr="00455BFB">
        <w:rPr>
          <w:rFonts w:cs="Times New Roman"/>
        </w:rPr>
        <w:t xml:space="preserve"> </w:t>
      </w:r>
      <w:r w:rsidRPr="00455BFB">
        <w:rPr>
          <w:rFonts w:cs="Times New Roman"/>
        </w:rPr>
        <w:tab/>
        <w:t>“Manufacturer” means any Person, including any repacker or relabeler, who manufactures, fabricates, assembles, processes, or labels a Tobacco Product; or imports a finished Tobacco Product for sale or distribution into the United States.</w:t>
      </w:r>
      <w:r>
        <w:rPr>
          <w:rFonts w:cs="Times New Roman"/>
        </w:rPr>
        <w:tab/>
      </w:r>
    </w:p>
    <w:p w14:paraId="236AE97B" w14:textId="6114BF95" w:rsidR="00842DA4" w:rsidRPr="0094141D" w:rsidRDefault="00842DA4" w:rsidP="0094141D">
      <w:pPr>
        <w:pStyle w:val="BasicParagraph"/>
        <w:spacing w:before="120" w:after="120"/>
        <w:ind w:left="1094" w:hanging="547"/>
        <w:rPr>
          <w:rFonts w:cs="Times New Roman"/>
        </w:rPr>
      </w:pPr>
      <w:r w:rsidRPr="008B4DF1">
        <w:rPr>
          <w:rFonts w:cs="Times New Roman"/>
          <w:color w:val="auto"/>
        </w:rPr>
        <w:t>(__)</w:t>
      </w:r>
      <w:r w:rsidRPr="008B4DF1">
        <w:rPr>
          <w:rFonts w:cs="Times New Roman"/>
        </w:rPr>
        <w:t xml:space="preserve"> </w:t>
      </w:r>
      <w:r w:rsidRPr="008B4DF1">
        <w:rPr>
          <w:rFonts w:cs="Times New Roman"/>
        </w:rPr>
        <w:tab/>
        <w:t>“Package” or “Packaging” means a pack, box, carton, or container of any kind or, if no other container, any wrapping (including cellophane) in which a Tobacco Product is sold or offered for Sale to a Consumer.</w:t>
      </w:r>
    </w:p>
    <w:p w14:paraId="506FEE90" w14:textId="77777777" w:rsidR="0094141D" w:rsidRDefault="00842DA4" w:rsidP="0094141D">
      <w:pPr>
        <w:pStyle w:val="BasicParagraph"/>
        <w:spacing w:before="120" w:after="120"/>
        <w:ind w:left="1094" w:hanging="547"/>
      </w:pPr>
      <w:r w:rsidRPr="008B4DF1">
        <w:t xml:space="preserve">(__) </w:t>
      </w:r>
      <w:r w:rsidRPr="008B4DF1">
        <w:tab/>
        <w:t xml:space="preserve">“Sale” or “Sell” means any transfer, exchange, barter, gift, offer for sale, or distribution for a commercial purpose, in any manner or by any means whatsoever. </w:t>
      </w:r>
    </w:p>
    <w:p w14:paraId="795EC39B" w14:textId="6D93FB9E" w:rsidR="00842DA4" w:rsidRPr="0094141D" w:rsidRDefault="00842DA4" w:rsidP="0094141D">
      <w:pPr>
        <w:pStyle w:val="BasicParagraph"/>
        <w:spacing w:before="240" w:after="120"/>
      </w:pPr>
      <w:r w:rsidRPr="008B4DF1">
        <w:rPr>
          <w:i/>
        </w:rPr>
        <w:lastRenderedPageBreak/>
        <w:t>In</w:t>
      </w:r>
      <w:r w:rsidRPr="008B4DF1">
        <w:t xml:space="preserve"> </w:t>
      </w:r>
      <w:r w:rsidRPr="008B4DF1">
        <w:rPr>
          <w:b/>
        </w:rPr>
        <w:t xml:space="preserve">SECTION II, Sec. [ ____ (*2) ]. </w:t>
      </w:r>
      <w:r w:rsidR="0094141D">
        <w:rPr>
          <w:b/>
        </w:rPr>
        <w:t xml:space="preserve">GENERAL </w:t>
      </w:r>
      <w:r w:rsidRPr="008B4DF1">
        <w:rPr>
          <w:b/>
        </w:rPr>
        <w:t>REQUIREMENTS AND PROHIBITIONS,</w:t>
      </w:r>
      <w:r w:rsidRPr="008B4DF1">
        <w:t xml:space="preserve"> </w:t>
      </w:r>
      <w:r w:rsidRPr="008B4DF1">
        <w:rPr>
          <w:i/>
        </w:rPr>
        <w:t>after subsection (g), add the following subsection:</w:t>
      </w:r>
    </w:p>
    <w:p w14:paraId="69F24E4B" w14:textId="2D52DE7A" w:rsidR="00842DA4" w:rsidRPr="008B4DF1" w:rsidRDefault="00842DA4" w:rsidP="00455BFB">
      <w:pPr>
        <w:pStyle w:val="BasicParagraph"/>
        <w:spacing w:before="120" w:after="120"/>
        <w:ind w:left="1094" w:hanging="547"/>
      </w:pPr>
      <w:r w:rsidRPr="008B4DF1">
        <w:t>(__)</w:t>
      </w:r>
      <w:r w:rsidRPr="008B4DF1">
        <w:tab/>
        <w:t xml:space="preserve">PACKAGING AND LABELING. No Tobacco Retailer shall Sell any Tobacco Product to any Consumer unless such product: (1) is sold in the original </w:t>
      </w:r>
      <w:r w:rsidR="00455BFB">
        <w:t>M</w:t>
      </w:r>
      <w:r w:rsidRPr="008B4DF1">
        <w:t>anufacturer’s Packaging intended for Sale to Consumers; and (2) conforms to all applicable</w:t>
      </w:r>
      <w:r w:rsidR="00455BFB">
        <w:t xml:space="preserve"> federal L</w:t>
      </w:r>
      <w:r w:rsidRPr="008B4DF1">
        <w:t>abeling requirements.</w:t>
      </w:r>
    </w:p>
    <w:p w14:paraId="4D8AFA15" w14:textId="0344F75C" w:rsidR="00842DA4" w:rsidRPr="008B4DF1" w:rsidRDefault="00842DA4" w:rsidP="00455BFB">
      <w:pPr>
        <w:pStyle w:val="BasicParagraph"/>
        <w:spacing w:before="120" w:after="120"/>
        <w:ind w:left="1094" w:hanging="547"/>
      </w:pPr>
      <w:r w:rsidRPr="008B4DF1">
        <w:t>(__)</w:t>
      </w:r>
      <w:r w:rsidRPr="008B4DF1">
        <w:tab/>
        <w:t>DISPLAY OF PRICE. The price of each Tobacco Product offered for Sale shall be clearly and conspicuously displayed to clearly indicate the price of the product.</w:t>
      </w:r>
    </w:p>
    <w:p w14:paraId="67A8DAFB" w14:textId="162ECB25" w:rsidR="00842DA4" w:rsidRDefault="00842DA4" w:rsidP="00455BFB">
      <w:pPr>
        <w:pStyle w:val="BasicParagraph"/>
        <w:spacing w:before="120" w:after="120"/>
        <w:ind w:left="1094" w:hanging="547"/>
      </w:pPr>
      <w:r w:rsidRPr="008B4DF1">
        <w:t>(__)</w:t>
      </w:r>
      <w:r w:rsidRPr="008B4DF1">
        <w:tab/>
        <w:t>PROHIBITION OF TOBACCO COUPONS AND DISCOUNTS.</w:t>
      </w:r>
      <w:r w:rsidR="00455BFB">
        <w:t xml:space="preserve"> No Tobacco Retailer shall:</w:t>
      </w:r>
    </w:p>
    <w:p w14:paraId="62D16579" w14:textId="60EA3AB1" w:rsidR="00455BFB" w:rsidRDefault="00455BFB" w:rsidP="00455BFB">
      <w:pPr>
        <w:pStyle w:val="ListParagraph"/>
        <w:numPr>
          <w:ilvl w:val="0"/>
          <w:numId w:val="57"/>
        </w:numPr>
        <w:spacing w:before="60" w:after="60" w:line="288" w:lineRule="auto"/>
        <w:ind w:left="1713" w:hanging="446"/>
        <w:contextualSpacing w:val="0"/>
        <w:rPr>
          <w:rFonts w:ascii="Times New Roman" w:eastAsia="Times New Roman" w:hAnsi="Times New Roman" w:cs="Times-Roman"/>
          <w:color w:val="000000"/>
          <w:sz w:val="24"/>
          <w:szCs w:val="24"/>
          <w:lang w:bidi="en-US"/>
        </w:rPr>
      </w:pPr>
      <w:r w:rsidRPr="00455BFB">
        <w:rPr>
          <w:rFonts w:ascii="Times New Roman" w:eastAsia="Times New Roman" w:hAnsi="Times New Roman" w:cs="Times-Roman"/>
          <w:color w:val="000000"/>
          <w:sz w:val="24"/>
          <w:szCs w:val="24"/>
          <w:lang w:bidi="en-US"/>
        </w:rPr>
        <w:t>honor or redeem, or offer to honor or redeem, a Coupon to allow a Consumer to purchase a Tobacco Product for less than the Full Retail Price;</w:t>
      </w:r>
    </w:p>
    <w:p w14:paraId="26B6E783" w14:textId="77777777" w:rsidR="00455BFB" w:rsidRPr="00455BFB" w:rsidRDefault="00455BFB" w:rsidP="00455BFB">
      <w:pPr>
        <w:pStyle w:val="ListParagraph"/>
        <w:numPr>
          <w:ilvl w:val="0"/>
          <w:numId w:val="57"/>
        </w:numPr>
        <w:spacing w:before="60" w:after="60" w:line="288" w:lineRule="auto"/>
        <w:ind w:left="1713" w:hanging="446"/>
        <w:contextualSpacing w:val="0"/>
        <w:rPr>
          <w:rFonts w:ascii="Times New Roman" w:eastAsia="Times New Roman" w:hAnsi="Times New Roman" w:cs="Times-Roman"/>
          <w:color w:val="000000"/>
          <w:sz w:val="24"/>
          <w:szCs w:val="24"/>
          <w:lang w:bidi="en-US"/>
        </w:rPr>
      </w:pPr>
      <w:r w:rsidRPr="00455BFB">
        <w:rPr>
          <w:rFonts w:ascii="Times New Roman" w:eastAsia="Times New Roman" w:hAnsi="Times New Roman" w:cs="Times-Roman"/>
          <w:color w:val="000000"/>
          <w:sz w:val="24"/>
          <w:szCs w:val="24"/>
          <w:lang w:bidi="en-US"/>
        </w:rPr>
        <w:t>Sell any Tobacco Product to a Consumer through a multiple-Package discount or otherwise provide any such product to a Consumer for less than the Full Retail Price in consideration for the purchase of any Tobacco Product or any other item; or</w:t>
      </w:r>
    </w:p>
    <w:p w14:paraId="6670B8B0" w14:textId="7AAF04BD" w:rsidR="00455BFB" w:rsidRPr="00455BFB" w:rsidRDefault="00455BFB" w:rsidP="00455BFB">
      <w:pPr>
        <w:pStyle w:val="ListParagraph"/>
        <w:numPr>
          <w:ilvl w:val="0"/>
          <w:numId w:val="57"/>
        </w:numPr>
        <w:spacing w:before="60" w:after="120" w:line="288" w:lineRule="auto"/>
        <w:ind w:left="1713" w:hanging="446"/>
        <w:contextualSpacing w:val="0"/>
        <w:rPr>
          <w:rFonts w:ascii="Times New Roman" w:eastAsia="Times New Roman" w:hAnsi="Times New Roman" w:cs="Times-Roman"/>
          <w:color w:val="000000"/>
          <w:sz w:val="24"/>
          <w:szCs w:val="24"/>
          <w:lang w:bidi="en-US"/>
        </w:rPr>
      </w:pPr>
      <w:r w:rsidRPr="00455BFB">
        <w:rPr>
          <w:rFonts w:ascii="Times New Roman" w:eastAsia="Times New Roman" w:hAnsi="Times New Roman" w:cs="Times-Roman"/>
          <w:color w:val="000000"/>
          <w:sz w:val="24"/>
          <w:szCs w:val="24"/>
          <w:lang w:bidi="en-US"/>
        </w:rPr>
        <w:t xml:space="preserve">provide any free or discounted item to a Consumer in consideration for the purchase of any Tobacco Produc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55BFB" w14:paraId="073710C6" w14:textId="77777777" w:rsidTr="00F41922">
        <w:trPr>
          <w:trHeight w:val="10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D6A232A" w14:textId="150DB7C6" w:rsidR="00455BFB" w:rsidRPr="00CD503B" w:rsidRDefault="00455BFB" w:rsidP="00F4192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EA67A3">
              <w:rPr>
                <w:rFonts w:ascii="Arial" w:hAnsi="Arial" w:cs="Arial"/>
                <w:sz w:val="20"/>
                <w:szCs w:val="20"/>
                <w:lang w:bidi="ar-SA"/>
              </w:rPr>
              <w:t xml:space="preserve">This </w:t>
            </w:r>
            <w:r w:rsidR="00E74B45">
              <w:rPr>
                <w:rFonts w:ascii="Arial" w:hAnsi="Arial" w:cs="Arial"/>
                <w:sz w:val="20"/>
                <w:szCs w:val="20"/>
                <w:lang w:bidi="ar-SA"/>
              </w:rPr>
              <w:t>plug-in</w:t>
            </w:r>
            <w:r w:rsidRPr="00EA67A3">
              <w:rPr>
                <w:rFonts w:ascii="Arial" w:hAnsi="Arial" w:cs="Arial"/>
                <w:sz w:val="20"/>
                <w:szCs w:val="20"/>
                <w:lang w:bidi="ar-SA"/>
              </w:rPr>
              <w:t xml:space="preserve"> prohibits the following types of discounts:</w:t>
            </w:r>
          </w:p>
          <w:p w14:paraId="3BD3B2F6" w14:textId="77777777" w:rsidR="00455BFB" w:rsidRPr="00CD503B" w:rsidRDefault="00455BFB" w:rsidP="00455BFB">
            <w:pPr>
              <w:pStyle w:val="BasicParagraph"/>
              <w:numPr>
                <w:ilvl w:val="0"/>
                <w:numId w:val="59"/>
              </w:numPr>
              <w:spacing w:before="60" w:after="60"/>
              <w:rPr>
                <w:rFonts w:ascii="Arial" w:hAnsi="Arial" w:cs="Arial"/>
                <w:sz w:val="20"/>
                <w:szCs w:val="20"/>
                <w:lang w:bidi="ar-SA"/>
              </w:rPr>
            </w:pPr>
            <w:r w:rsidRPr="00EA67A3">
              <w:rPr>
                <w:rFonts w:ascii="Arial" w:hAnsi="Arial" w:cs="Arial"/>
                <w:sz w:val="20"/>
                <w:szCs w:val="20"/>
                <w:lang w:bidi="ar-SA"/>
              </w:rPr>
              <w:t xml:space="preserve">Redemption of any </w:t>
            </w:r>
            <w:r>
              <w:rPr>
                <w:rFonts w:ascii="Arial" w:hAnsi="Arial" w:cs="Arial"/>
                <w:sz w:val="20"/>
                <w:szCs w:val="20"/>
                <w:lang w:bidi="ar-SA"/>
              </w:rPr>
              <w:t>C</w:t>
            </w:r>
            <w:r w:rsidRPr="00EA67A3">
              <w:rPr>
                <w:rFonts w:ascii="Arial" w:hAnsi="Arial" w:cs="Arial"/>
                <w:sz w:val="20"/>
                <w:szCs w:val="20"/>
                <w:lang w:bidi="ar-SA"/>
              </w:rPr>
              <w:t xml:space="preserve">oupons, whether the </w:t>
            </w:r>
            <w:r>
              <w:rPr>
                <w:rFonts w:ascii="Arial" w:hAnsi="Arial" w:cs="Arial"/>
                <w:sz w:val="20"/>
                <w:szCs w:val="20"/>
                <w:lang w:bidi="ar-SA"/>
              </w:rPr>
              <w:t>C</w:t>
            </w:r>
            <w:r w:rsidRPr="00EA67A3">
              <w:rPr>
                <w:rFonts w:ascii="Arial" w:hAnsi="Arial" w:cs="Arial"/>
                <w:sz w:val="20"/>
                <w:szCs w:val="20"/>
                <w:lang w:bidi="ar-SA"/>
              </w:rPr>
              <w:t xml:space="preserve">onsumer obtains the </w:t>
            </w:r>
            <w:r>
              <w:rPr>
                <w:rFonts w:ascii="Arial" w:hAnsi="Arial" w:cs="Arial"/>
                <w:sz w:val="20"/>
                <w:szCs w:val="20"/>
                <w:lang w:bidi="ar-SA"/>
              </w:rPr>
              <w:t>C</w:t>
            </w:r>
            <w:r w:rsidRPr="00EA67A3">
              <w:rPr>
                <w:rFonts w:ascii="Arial" w:hAnsi="Arial" w:cs="Arial"/>
                <w:sz w:val="20"/>
                <w:szCs w:val="20"/>
                <w:lang w:bidi="ar-SA"/>
              </w:rPr>
              <w:t>oupon in the store or elsewhere (eg, magazine, online printout, mailer, or phone app);</w:t>
            </w:r>
          </w:p>
          <w:p w14:paraId="438563C1" w14:textId="77777777" w:rsidR="00455BFB" w:rsidRPr="00CD503B" w:rsidRDefault="00455BFB" w:rsidP="00455BFB">
            <w:pPr>
              <w:pStyle w:val="BasicParagraph"/>
              <w:numPr>
                <w:ilvl w:val="0"/>
                <w:numId w:val="59"/>
              </w:numPr>
              <w:spacing w:before="60" w:after="60"/>
              <w:rPr>
                <w:rFonts w:ascii="Arial" w:hAnsi="Arial" w:cs="Arial"/>
                <w:sz w:val="20"/>
                <w:szCs w:val="20"/>
                <w:lang w:bidi="ar-SA"/>
              </w:rPr>
            </w:pPr>
            <w:r w:rsidRPr="00EA67A3">
              <w:rPr>
                <w:rFonts w:ascii="Arial" w:hAnsi="Arial" w:cs="Arial"/>
                <w:sz w:val="20"/>
                <w:szCs w:val="20"/>
                <w:lang w:bidi="ar-SA"/>
              </w:rPr>
              <w:t xml:space="preserve">Discounts to reward </w:t>
            </w:r>
            <w:r>
              <w:rPr>
                <w:rFonts w:ascii="Arial" w:hAnsi="Arial" w:cs="Arial"/>
                <w:sz w:val="20"/>
                <w:szCs w:val="20"/>
                <w:lang w:bidi="ar-SA"/>
              </w:rPr>
              <w:t>C</w:t>
            </w:r>
            <w:r w:rsidRPr="00EA67A3">
              <w:rPr>
                <w:rFonts w:ascii="Arial" w:hAnsi="Arial" w:cs="Arial"/>
                <w:sz w:val="20"/>
                <w:szCs w:val="20"/>
                <w:lang w:bidi="ar-SA"/>
              </w:rPr>
              <w:t>ons</w:t>
            </w:r>
            <w:r>
              <w:rPr>
                <w:rFonts w:ascii="Arial" w:hAnsi="Arial" w:cs="Arial"/>
                <w:sz w:val="20"/>
                <w:szCs w:val="20"/>
                <w:lang w:bidi="ar-SA"/>
              </w:rPr>
              <w:t>umers for buying more than one Tobacco P</w:t>
            </w:r>
            <w:r w:rsidRPr="00EA67A3">
              <w:rPr>
                <w:rFonts w:ascii="Arial" w:hAnsi="Arial" w:cs="Arial"/>
                <w:sz w:val="20"/>
                <w:szCs w:val="20"/>
                <w:lang w:bidi="ar-SA"/>
              </w:rPr>
              <w:t xml:space="preserve">roduct (eg, “Buy two packs of cigarettes, get one free,” “buy five </w:t>
            </w:r>
            <w:r>
              <w:rPr>
                <w:rFonts w:ascii="Arial" w:hAnsi="Arial" w:cs="Arial"/>
                <w:sz w:val="20"/>
                <w:szCs w:val="20"/>
                <w:lang w:bidi="ar-SA"/>
              </w:rPr>
              <w:t>C</w:t>
            </w:r>
            <w:r w:rsidRPr="00EA67A3">
              <w:rPr>
                <w:rFonts w:ascii="Arial" w:hAnsi="Arial" w:cs="Arial"/>
                <w:sz w:val="20"/>
                <w:szCs w:val="20"/>
                <w:lang w:bidi="ar-SA"/>
              </w:rPr>
              <w:t xml:space="preserve">igars, get a pack of </w:t>
            </w:r>
            <w:r>
              <w:rPr>
                <w:rFonts w:ascii="Arial" w:hAnsi="Arial" w:cs="Arial"/>
                <w:sz w:val="20"/>
                <w:szCs w:val="20"/>
                <w:lang w:bidi="ar-SA"/>
              </w:rPr>
              <w:t>C</w:t>
            </w:r>
            <w:r w:rsidRPr="00EA67A3">
              <w:rPr>
                <w:rFonts w:ascii="Arial" w:hAnsi="Arial" w:cs="Arial"/>
                <w:sz w:val="20"/>
                <w:szCs w:val="20"/>
                <w:lang w:bidi="ar-SA"/>
              </w:rPr>
              <w:t>igarettes for half price”); and</w:t>
            </w:r>
          </w:p>
          <w:p w14:paraId="6F50BB87" w14:textId="77777777" w:rsidR="00455BFB" w:rsidRPr="00EA67A3" w:rsidRDefault="00455BFB" w:rsidP="00455BFB">
            <w:pPr>
              <w:pStyle w:val="BasicParagraph"/>
              <w:numPr>
                <w:ilvl w:val="0"/>
                <w:numId w:val="59"/>
              </w:numPr>
              <w:spacing w:before="60" w:after="60"/>
              <w:rPr>
                <w:rFonts w:ascii="Arial" w:hAnsi="Arial" w:cs="Arial"/>
                <w:sz w:val="20"/>
                <w:szCs w:val="20"/>
                <w:lang w:bidi="ar-SA"/>
              </w:rPr>
            </w:pPr>
            <w:r w:rsidRPr="00EA67A3">
              <w:rPr>
                <w:rFonts w:ascii="Arial" w:hAnsi="Arial" w:cs="Arial"/>
                <w:sz w:val="20"/>
                <w:szCs w:val="20"/>
                <w:lang w:bidi="ar-SA"/>
              </w:rPr>
              <w:t xml:space="preserve">Discounts for other items (eg, “Buy a pack of </w:t>
            </w:r>
            <w:r>
              <w:rPr>
                <w:rFonts w:ascii="Arial" w:hAnsi="Arial" w:cs="Arial"/>
                <w:sz w:val="20"/>
                <w:szCs w:val="20"/>
                <w:lang w:bidi="ar-SA"/>
              </w:rPr>
              <w:t>C</w:t>
            </w:r>
            <w:r w:rsidRPr="00EA67A3">
              <w:rPr>
                <w:rFonts w:ascii="Arial" w:hAnsi="Arial" w:cs="Arial"/>
                <w:sz w:val="20"/>
                <w:szCs w:val="20"/>
                <w:lang w:bidi="ar-SA"/>
              </w:rPr>
              <w:t>igarettes and get a free lighter”).</w:t>
            </w:r>
          </w:p>
        </w:tc>
      </w:tr>
    </w:tbl>
    <w:p w14:paraId="693D2D7B" w14:textId="16247582" w:rsidR="00842DA4" w:rsidRDefault="00842DA4" w:rsidP="00842DA4">
      <w:pPr>
        <w:pStyle w:val="bulletsiiiiii"/>
        <w:numPr>
          <w:ilvl w:val="0"/>
          <w:numId w:val="56"/>
        </w:numPr>
      </w:pPr>
      <w:r>
        <w:br w:type="page"/>
      </w:r>
    </w:p>
    <w:p w14:paraId="41651991" w14:textId="7D3805A3" w:rsidR="00116662" w:rsidRPr="003B2965" w:rsidRDefault="00116662" w:rsidP="00116662">
      <w:pPr>
        <w:pStyle w:val="Heading2"/>
        <w:spacing w:after="120"/>
        <w:rPr>
          <w:color w:val="000000" w:themeColor="text1"/>
        </w:rPr>
      </w:pPr>
      <w:r w:rsidRPr="00D64094">
        <w:lastRenderedPageBreak/>
        <w:t>Establishment of a Min</w:t>
      </w:r>
      <w:r w:rsidRPr="00306D76">
        <w:t>i</w:t>
      </w:r>
      <w:r w:rsidRPr="00D64094">
        <w:t xml:space="preserve">mum Pack Size for </w:t>
      </w:r>
      <w:r>
        <w:t xml:space="preserve">Little </w:t>
      </w:r>
      <w:r w:rsidRPr="00D64094">
        <w:t>Cigars</w:t>
      </w:r>
      <w:r>
        <w:t xml:space="preserve"> and Cigars*</w:t>
      </w:r>
    </w:p>
    <w:p w14:paraId="5E92A8FD" w14:textId="77777777" w:rsidR="00116662" w:rsidRDefault="00116662" w:rsidP="00116662">
      <w:pPr>
        <w:pStyle w:val="BasicParagraph"/>
        <w:spacing w:before="120" w:after="120"/>
      </w:pPr>
      <w:r>
        <w:t>This p</w:t>
      </w:r>
      <w:r w:rsidRPr="007D0C64">
        <w:t xml:space="preserve">lug-in </w:t>
      </w:r>
      <w:r>
        <w:t>requires that little cigars be sold in packages of at least 20 little cigars. It also requires cigars to be sold in packages of a certain size (with an exception for premium cigars at the discretion of the local jurisdiction)</w:t>
      </w:r>
      <w:r w:rsidRPr="007D0C64">
        <w:t>.</w:t>
      </w:r>
      <w:r>
        <w:t xml:space="preserve"> </w:t>
      </w:r>
      <w:r w:rsidRPr="008B4DF1">
        <w:t>Requiring that little cigars and cigars be sold in packs of a certain size raises the cost barrier to purchase these products. This does not mean that the products themselves are more expensive, but consumers will still have to pay more to get more. Raising the cost barrier is expected to deter youth from purchasing these products. Though this policy does not lead to an actual price increase for cigars, it nevertheless raises the cost barrier for purchase and can have a similar public health impact.</w:t>
      </w:r>
    </w:p>
    <w:p w14:paraId="3B69DF88" w14:textId="1D3C374A" w:rsidR="00116662" w:rsidRDefault="00116662" w:rsidP="00116662">
      <w:pPr>
        <w:pStyle w:val="BasicParagraph"/>
        <w:spacing w:before="120" w:after="240"/>
      </w:pPr>
      <w:r>
        <w:t>For more information</w:t>
      </w:r>
      <w:r w:rsidRPr="00491DAA">
        <w:t>, see</w:t>
      </w:r>
      <w:r>
        <w:t xml:space="preserve"> ChangeLab Solutions’ fact sheet, </w:t>
      </w:r>
      <w:r w:rsidRPr="00640A22">
        <w:rPr>
          <w:i/>
        </w:rPr>
        <w:t>Limiting ‘Teen-Friendly’ Cigars: What Communities Can Do</w:t>
      </w:r>
      <w:r>
        <w:t xml:space="preserve">, </w:t>
      </w:r>
      <w:r w:rsidRPr="00491DAA">
        <w:t xml:space="preserve">available </w:t>
      </w:r>
      <w:r>
        <w:t xml:space="preserve">at </w:t>
      </w:r>
      <w:bookmarkStart w:id="4" w:name="_Hlk356983921"/>
      <w:r w:rsidRPr="00A81AAF">
        <w:rPr>
          <w:i/>
        </w:rPr>
        <w:fldChar w:fldCharType="begin"/>
      </w:r>
      <w:r w:rsidRPr="00A81AAF">
        <w:rPr>
          <w:i/>
        </w:rPr>
        <w:instrText xml:space="preserve"> HYPERLINK "http://www.changelabsolutions.org/publications/limiting-teen-friendly-cigars" </w:instrText>
      </w:r>
      <w:r w:rsidRPr="00A81AAF">
        <w:rPr>
          <w:i/>
        </w:rPr>
        <w:fldChar w:fldCharType="separate"/>
      </w:r>
      <w:r w:rsidRPr="00A81AAF">
        <w:rPr>
          <w:rStyle w:val="Hyperlink"/>
          <w:i/>
          <w:u w:val="none"/>
        </w:rPr>
        <w:t>www.changelabsolutions.org/publications/limiting-teen-friendly-cigars</w:t>
      </w:r>
      <w:bookmarkEnd w:id="4"/>
      <w:r w:rsidRPr="00A81AAF">
        <w:rPr>
          <w:i/>
        </w:rPr>
        <w:fldChar w:fldCharType="end"/>
      </w:r>
      <w:r w:rsidRPr="00A81AAF">
        <w:rPr>
          <w:i/>
        </w:rPr>
        <w:t>.</w:t>
      </w:r>
      <w:r>
        <w:t xml:space="preserve"> </w:t>
      </w:r>
    </w:p>
    <w:p w14:paraId="67B13447" w14:textId="77777777" w:rsidR="00116662" w:rsidRDefault="00116662" w:rsidP="00116662">
      <w:pPr>
        <w:pStyle w:val="BasicParagraph"/>
        <w:spacing w:before="120" w:after="240"/>
      </w:pPr>
      <w:r>
        <w:rPr>
          <w:b/>
        </w:rPr>
        <w:t>*</w:t>
      </w:r>
      <w:r w:rsidRPr="0086342F">
        <w:rPr>
          <w:b/>
        </w:rPr>
        <w:t xml:space="preserve">Note: </w:t>
      </w:r>
      <w:r>
        <w:rPr>
          <w:b/>
        </w:rPr>
        <w:t>This plug-in is already incorporated in the Model Ordinance.</w:t>
      </w:r>
    </w:p>
    <w:p w14:paraId="1D61C986" w14:textId="7CA10B8E" w:rsidR="00116662" w:rsidRPr="0094141D" w:rsidRDefault="00116662" w:rsidP="0094141D">
      <w:pPr>
        <w:pStyle w:val="BasicParagraph"/>
        <w:spacing w:before="240" w:after="240"/>
        <w:rPr>
          <w:i/>
        </w:rPr>
      </w:pPr>
      <w:r w:rsidRPr="000F78D3">
        <w:rPr>
          <w:b/>
          <w:u w:val="single"/>
        </w:rPr>
        <w:t>Amendments to ChangeLab Solutions’ Model Ordinance</w:t>
      </w:r>
    </w:p>
    <w:p w14:paraId="0E614300" w14:textId="00A5918D" w:rsidR="00116662" w:rsidRPr="0094141D" w:rsidRDefault="00116662" w:rsidP="0094141D">
      <w:pPr>
        <w:pStyle w:val="BasicParagraph"/>
        <w:spacing w:before="120" w:after="120"/>
        <w:rPr>
          <w:rFonts w:cs="Times New Roman"/>
          <w:i/>
        </w:rPr>
      </w:pPr>
      <w:r w:rsidRPr="00835A32">
        <w:rPr>
          <w:i/>
        </w:rPr>
        <w:t>In</w:t>
      </w:r>
      <w:r w:rsidRPr="00A7012D">
        <w:t xml:space="preserve"> </w:t>
      </w:r>
      <w:r w:rsidRPr="00B8464C">
        <w:rPr>
          <w:b/>
        </w:rPr>
        <w:t>SECTION II:</w:t>
      </w:r>
      <w:r w:rsidR="0094141D">
        <w:rPr>
          <w:b/>
        </w:rPr>
        <w:t xml:space="preserve"> </w:t>
      </w:r>
      <w:r w:rsidRPr="00B70442">
        <w:rPr>
          <w:i/>
        </w:rPr>
        <w:t>In</w:t>
      </w:r>
      <w:r w:rsidRPr="00B70442">
        <w:rPr>
          <w:b/>
        </w:rPr>
        <w:t xml:space="preserve"> Sec. [ ____ (*1) ]. DEFINITIONS</w:t>
      </w:r>
      <w:r w:rsidRPr="00B70442">
        <w:rPr>
          <w:i/>
        </w:rPr>
        <w:t>, add the following definitions in alphabetical order</w:t>
      </w:r>
      <w:r>
        <w:rPr>
          <w:i/>
        </w:rPr>
        <w:t xml:space="preserve"> </w:t>
      </w:r>
      <w:r w:rsidRPr="008B4DF1">
        <w:rPr>
          <w:i/>
        </w:rPr>
        <w:t>among the existing definitions o</w:t>
      </w:r>
      <w:r>
        <w:rPr>
          <w:i/>
        </w:rPr>
        <w:t>f the Model Ordinance</w:t>
      </w:r>
      <w:r w:rsidRPr="00B70442">
        <w:rPr>
          <w:i/>
        </w:rPr>
        <w:t>:</w:t>
      </w:r>
    </w:p>
    <w:tbl>
      <w:tblPr>
        <w:tblStyle w:val="TableGrid"/>
        <w:tblW w:w="9360" w:type="dxa"/>
        <w:tblInd w:w="-5"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116662" w14:paraId="662B871D" w14:textId="77777777" w:rsidTr="00F41922">
        <w:trPr>
          <w:trHeight w:val="116"/>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4540408" w14:textId="77777777" w:rsidR="00116662" w:rsidRPr="0071510D" w:rsidRDefault="00116662" w:rsidP="00F4192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64340B">
              <w:rPr>
                <w:rFonts w:ascii="Arial" w:hAnsi="Arial" w:cs="Arial"/>
                <w:sz w:val="20"/>
                <w:szCs w:val="20"/>
                <w:lang w:bidi="ar-SA"/>
              </w:rPr>
              <w:t>The definitions of “Little Cigar” and “Cigar” are adapted from federal classification for federal tax purpose</w:t>
            </w:r>
            <w:r>
              <w:rPr>
                <w:rFonts w:ascii="Arial" w:hAnsi="Arial" w:cs="Arial"/>
                <w:sz w:val="20"/>
                <w:szCs w:val="20"/>
                <w:lang w:bidi="ar-SA"/>
              </w:rPr>
              <w:t>s. California’s definitions of l</w:t>
            </w:r>
            <w:r w:rsidRPr="0064340B">
              <w:rPr>
                <w:rFonts w:ascii="Arial" w:hAnsi="Arial" w:cs="Arial"/>
                <w:sz w:val="20"/>
                <w:szCs w:val="20"/>
                <w:lang w:bidi="ar-SA"/>
              </w:rPr>
              <w:t xml:space="preserve">ittle </w:t>
            </w:r>
            <w:r>
              <w:rPr>
                <w:rFonts w:ascii="Arial" w:hAnsi="Arial" w:cs="Arial"/>
                <w:sz w:val="20"/>
                <w:szCs w:val="20"/>
                <w:lang w:bidi="ar-SA"/>
              </w:rPr>
              <w:t>c</w:t>
            </w:r>
            <w:r w:rsidRPr="0064340B">
              <w:rPr>
                <w:rFonts w:ascii="Arial" w:hAnsi="Arial" w:cs="Arial"/>
                <w:sz w:val="20"/>
                <w:szCs w:val="20"/>
                <w:lang w:bidi="ar-SA"/>
              </w:rPr>
              <w:t xml:space="preserve">igar and </w:t>
            </w:r>
            <w:r>
              <w:rPr>
                <w:rFonts w:ascii="Arial" w:hAnsi="Arial" w:cs="Arial"/>
                <w:sz w:val="20"/>
                <w:szCs w:val="20"/>
                <w:lang w:bidi="ar-SA"/>
              </w:rPr>
              <w:t>c</w:t>
            </w:r>
            <w:r w:rsidRPr="0064340B">
              <w:rPr>
                <w:rFonts w:ascii="Arial" w:hAnsi="Arial" w:cs="Arial"/>
                <w:sz w:val="20"/>
                <w:szCs w:val="20"/>
                <w:lang w:bidi="ar-SA"/>
              </w:rPr>
              <w:t>igar for state tax purposes conform to the federal definitions. Localities are necessarily concerned with enforcement.</w:t>
            </w:r>
            <w:r>
              <w:rPr>
                <w:rFonts w:ascii="Arial" w:hAnsi="Arial" w:cs="Arial"/>
                <w:sz w:val="20"/>
                <w:szCs w:val="20"/>
                <w:lang w:bidi="ar-SA"/>
              </w:rPr>
              <w:t xml:space="preserve"> This plug-in’s definitions of l</w:t>
            </w:r>
            <w:r w:rsidRPr="0064340B">
              <w:rPr>
                <w:rFonts w:ascii="Arial" w:hAnsi="Arial" w:cs="Arial"/>
                <w:sz w:val="20"/>
                <w:szCs w:val="20"/>
                <w:lang w:bidi="ar-SA"/>
              </w:rPr>
              <w:t xml:space="preserve">ittle </w:t>
            </w:r>
            <w:r>
              <w:rPr>
                <w:rFonts w:ascii="Arial" w:hAnsi="Arial" w:cs="Arial"/>
                <w:sz w:val="20"/>
                <w:szCs w:val="20"/>
                <w:lang w:bidi="ar-SA"/>
              </w:rPr>
              <w:t>cigar and c</w:t>
            </w:r>
            <w:r w:rsidRPr="0064340B">
              <w:rPr>
                <w:rFonts w:ascii="Arial" w:hAnsi="Arial" w:cs="Arial"/>
                <w:sz w:val="20"/>
                <w:szCs w:val="20"/>
                <w:lang w:bidi="ar-SA"/>
              </w:rPr>
              <w:t>igar allow local jurisdictions to leverage existing federal enforcement of tobacco product packaging to identify tobacco products i</w:t>
            </w:r>
            <w:r>
              <w:rPr>
                <w:rFonts w:ascii="Arial" w:hAnsi="Arial" w:cs="Arial"/>
                <w:sz w:val="20"/>
                <w:szCs w:val="20"/>
                <w:lang w:bidi="ar-SA"/>
              </w:rPr>
              <w:t>n stores. Federal law requires l</w:t>
            </w:r>
            <w:r w:rsidRPr="0064340B">
              <w:rPr>
                <w:rFonts w:ascii="Arial" w:hAnsi="Arial" w:cs="Arial"/>
                <w:sz w:val="20"/>
                <w:szCs w:val="20"/>
                <w:lang w:bidi="ar-SA"/>
              </w:rPr>
              <w:t xml:space="preserve">ittle </w:t>
            </w:r>
            <w:r>
              <w:rPr>
                <w:rFonts w:ascii="Arial" w:hAnsi="Arial" w:cs="Arial"/>
                <w:sz w:val="20"/>
                <w:szCs w:val="20"/>
                <w:lang w:bidi="ar-SA"/>
              </w:rPr>
              <w:t>cigars and c</w:t>
            </w:r>
            <w:r w:rsidRPr="0064340B">
              <w:rPr>
                <w:rFonts w:ascii="Arial" w:hAnsi="Arial" w:cs="Arial"/>
                <w:sz w:val="20"/>
                <w:szCs w:val="20"/>
                <w:lang w:bidi="ar-SA"/>
              </w:rPr>
              <w:t>igars, as defined under federal law, to be designated as such on packaging.</w:t>
            </w:r>
            <w:r>
              <w:rPr>
                <w:rFonts w:ascii="Arial" w:hAnsi="Arial" w:cs="Arial"/>
                <w:sz w:val="20"/>
                <w:szCs w:val="20"/>
                <w:lang w:bidi="ar-SA"/>
              </w:rPr>
              <w:t xml:space="preserve"> Please note that the following definitions are already included in ChangeLab Solutions’ Model </w:t>
            </w:r>
            <w:r>
              <w:rPr>
                <w:rFonts w:ascii="Arial" w:hAnsi="Arial" w:cs="Arial"/>
                <w:i/>
                <w:sz w:val="20"/>
                <w:szCs w:val="20"/>
                <w:lang w:bidi="ar-SA"/>
              </w:rPr>
              <w:t>Comprehensive Tobacco Retailer Licensing Ordinance</w:t>
            </w:r>
            <w:r>
              <w:rPr>
                <w:rFonts w:ascii="Arial" w:hAnsi="Arial" w:cs="Arial"/>
                <w:sz w:val="20"/>
                <w:szCs w:val="20"/>
                <w:lang w:bidi="ar-SA"/>
              </w:rPr>
              <w:t xml:space="preserve">, available at </w:t>
            </w:r>
            <w:hyperlink r:id="rId10" w:history="1">
              <w:r w:rsidRPr="003B1EBC">
                <w:rPr>
                  <w:rStyle w:val="Hyperlink"/>
                  <w:rFonts w:ascii="Arial" w:hAnsi="Arial" w:cs="Arial"/>
                  <w:sz w:val="20"/>
                  <w:szCs w:val="20"/>
                  <w:lang w:bidi="ar-SA"/>
                </w:rPr>
                <w:t>http://changelabsolutions.org/publications/model-TRL-Ordinance</w:t>
              </w:r>
            </w:hyperlink>
            <w:r>
              <w:rPr>
                <w:rFonts w:ascii="Arial" w:hAnsi="Arial" w:cs="Arial"/>
                <w:sz w:val="20"/>
                <w:szCs w:val="20"/>
                <w:lang w:bidi="ar-SA"/>
              </w:rPr>
              <w:t>.</w:t>
            </w:r>
          </w:p>
        </w:tc>
      </w:tr>
    </w:tbl>
    <w:p w14:paraId="2EEB4611" w14:textId="77777777" w:rsidR="00116662" w:rsidRPr="008B4DF1" w:rsidRDefault="00116662" w:rsidP="00116662">
      <w:pPr>
        <w:pStyle w:val="BasicParagraph"/>
        <w:spacing w:before="120" w:after="120"/>
        <w:ind w:left="1080" w:hanging="540"/>
      </w:pPr>
      <w:r w:rsidRPr="00B70442" w:rsidDel="0064340B">
        <w:t xml:space="preserve"> </w:t>
      </w:r>
      <w:r w:rsidRPr="008B4DF1">
        <w:t>(__)</w:t>
      </w:r>
      <w:r w:rsidRPr="008B4DF1">
        <w:tab/>
        <w:t xml:space="preserve">“Cigar” means any roll of tobacco other than a Cigarette wrapped entirely or in part in tobacco or any substance containing tobacco and weighing more than three pounds per thousand. </w:t>
      </w:r>
    </w:p>
    <w:p w14:paraId="12EBCE8C" w14:textId="77777777" w:rsidR="00116662" w:rsidRPr="008B4DF1" w:rsidRDefault="00116662" w:rsidP="00116662">
      <w:pPr>
        <w:pStyle w:val="BasicParagraph"/>
        <w:spacing w:before="120" w:after="120"/>
        <w:ind w:left="1080" w:hanging="540"/>
      </w:pPr>
      <w:r w:rsidRPr="008B4DF1">
        <w:t xml:space="preserve">(__) </w:t>
      </w:r>
      <w:r w:rsidRPr="008B4DF1">
        <w:tab/>
        <w:t>“Consumer” means a person who purchases a Tobacco Product for consumption and not for Sale to another.</w:t>
      </w:r>
    </w:p>
    <w:p w14:paraId="7B5F9890" w14:textId="77777777" w:rsidR="00116662" w:rsidRPr="008B4DF1" w:rsidRDefault="00116662" w:rsidP="00116662">
      <w:pPr>
        <w:pStyle w:val="BasicParagraph"/>
        <w:spacing w:before="120" w:after="120"/>
        <w:ind w:left="1080" w:hanging="540"/>
        <w:rPr>
          <w:rFonts w:cs="Times New Roman"/>
          <w:color w:val="auto"/>
        </w:rPr>
      </w:pPr>
      <w:r w:rsidRPr="008B4DF1">
        <w:rPr>
          <w:rFonts w:cs="Times New Roman"/>
          <w:color w:val="auto"/>
        </w:rPr>
        <w:t xml:space="preserve"> (__) </w:t>
      </w:r>
      <w:r w:rsidRPr="008B4DF1">
        <w:rPr>
          <w:rFonts w:cs="Times New Roman"/>
          <w:color w:val="auto"/>
        </w:rPr>
        <w:tab/>
        <w:t>“Little Cigar” means any roll of tobacco other than a Cigarette wrapped entirely or in part in tobacco or any substance containing tobacco and weighing no more than three pounds per thousand. “Little Cigar” includes, but is not limited to, any tobacco product known or labeled as “small cigar” or “little cigar.”</w:t>
      </w:r>
    </w:p>
    <w:p w14:paraId="1D6CC600" w14:textId="77777777" w:rsidR="00116662" w:rsidRPr="008B4DF1" w:rsidRDefault="00116662" w:rsidP="00116662">
      <w:pPr>
        <w:pStyle w:val="BasicParagraph"/>
        <w:spacing w:before="120" w:after="120"/>
        <w:ind w:left="1080" w:hanging="540"/>
        <w:rPr>
          <w:rFonts w:cs="Times New Roman"/>
        </w:rPr>
      </w:pPr>
      <w:r w:rsidRPr="008B4DF1">
        <w:rPr>
          <w:rFonts w:cs="Times New Roman"/>
          <w:color w:val="auto"/>
        </w:rPr>
        <w:t xml:space="preserve"> (__)</w:t>
      </w:r>
      <w:r w:rsidRPr="008B4DF1">
        <w:rPr>
          <w:rFonts w:cs="Times New Roman"/>
        </w:rPr>
        <w:t xml:space="preserve"> </w:t>
      </w:r>
      <w:r w:rsidRPr="008B4DF1">
        <w:rPr>
          <w:rFonts w:cs="Times New Roman"/>
        </w:rPr>
        <w:tab/>
        <w:t>“Package” or “Packaging” means a pack, box, carton, or container of any kind or, if no other container, any wrapping (including cellophane) in which a Tobacco Product is sold or offered for Sale to a Consumer.</w:t>
      </w:r>
    </w:p>
    <w:p w14:paraId="70F4A0E0" w14:textId="77777777" w:rsidR="00116662" w:rsidRDefault="00116662" w:rsidP="00116662">
      <w:pPr>
        <w:pStyle w:val="BasicParagraph"/>
        <w:spacing w:before="120" w:after="120"/>
        <w:ind w:left="1080" w:hanging="540"/>
      </w:pPr>
      <w:r w:rsidRPr="008B4DF1">
        <w:rPr>
          <w:rFonts w:cs="Times New Roman"/>
        </w:rPr>
        <w:lastRenderedPageBreak/>
        <w:t xml:space="preserve">(__) </w:t>
      </w:r>
      <w:r w:rsidRPr="008B4DF1">
        <w:rPr>
          <w:rFonts w:cs="Times New Roman"/>
        </w:rPr>
        <w:tab/>
        <w:t>“Sale” or “Sell” means any transfer, exchange, barter, gift, offer for sale, or distribution for a commercial purpose, in any manner or by any means whatsoever.</w:t>
      </w:r>
    </w:p>
    <w:p w14:paraId="73CC9806" w14:textId="77777777" w:rsidR="00116662" w:rsidRDefault="00116662" w:rsidP="00116662">
      <w:pPr>
        <w:pStyle w:val="BasicParagraph"/>
        <w:spacing w:before="120" w:after="120"/>
        <w:ind w:right="-360"/>
      </w:pPr>
      <w:r w:rsidRPr="0002282F">
        <w:rPr>
          <w:i/>
          <w:spacing w:val="-2"/>
        </w:rPr>
        <w:t>In</w:t>
      </w:r>
      <w:r w:rsidRPr="0002282F">
        <w:rPr>
          <w:b/>
          <w:i/>
          <w:spacing w:val="-2"/>
        </w:rPr>
        <w:t xml:space="preserve"> </w:t>
      </w:r>
      <w:r w:rsidRPr="0002282F">
        <w:rPr>
          <w:b/>
          <w:spacing w:val="-2"/>
        </w:rPr>
        <w:t>Sec. [ ____ (*2) ]. GENERAL REQUIREMENTS AND PROHIBITIONS</w:t>
      </w:r>
      <w:r w:rsidRPr="0002282F">
        <w:rPr>
          <w:b/>
          <w:i/>
          <w:spacing w:val="-2"/>
        </w:rPr>
        <w:t xml:space="preserve">, </w:t>
      </w:r>
      <w:r w:rsidRPr="0002282F">
        <w:rPr>
          <w:i/>
        </w:rPr>
        <w:t>after subsection (g), add the following subsection:</w:t>
      </w:r>
    </w:p>
    <w:p w14:paraId="0AF118B1" w14:textId="6F324E59" w:rsidR="00116662" w:rsidRPr="008B4DF1" w:rsidRDefault="00116662" w:rsidP="00116662">
      <w:pPr>
        <w:pStyle w:val="BasicParagraph"/>
        <w:spacing w:before="120" w:after="120"/>
        <w:ind w:left="1080" w:hanging="540"/>
      </w:pPr>
      <w:r w:rsidRPr="008B4DF1">
        <w:t>(__)</w:t>
      </w:r>
      <w:r w:rsidRPr="008B4DF1">
        <w:tab/>
        <w:t xml:space="preserve">PACKAGING AND LABELING. No Tobacco Retailer shall Sell any Tobacco Product to any Consumer unless such product: (1) is sold in the original manufacturer’s Packaging intended for Sale to Consumers; and (2) conforms to all applicable federal </w:t>
      </w:r>
      <w:r w:rsidR="00157F90">
        <w:t>L</w:t>
      </w:r>
      <w:r w:rsidRPr="008B4DF1">
        <w:t>abeling requirements.</w:t>
      </w:r>
    </w:p>
    <w:p w14:paraId="5E4CF12D" w14:textId="77777777" w:rsidR="00116662" w:rsidRPr="008B4DF1" w:rsidRDefault="00116662" w:rsidP="00116662">
      <w:pPr>
        <w:pStyle w:val="BasicParagraph"/>
        <w:spacing w:before="120" w:after="120"/>
        <w:ind w:left="1080" w:hanging="540"/>
        <w:rPr>
          <w:b/>
        </w:rPr>
      </w:pPr>
      <w:r w:rsidRPr="008B4DF1">
        <w:t>(__)</w:t>
      </w:r>
      <w:r w:rsidRPr="008B4DF1">
        <w:tab/>
        <w:t>MINIMUM PACKAGE SIZE FOR LITTLE CIGARS AND CIGARS. No Tobacco Retailer shall Sell to a Consumer:</w:t>
      </w:r>
    </w:p>
    <w:p w14:paraId="48CD3200" w14:textId="77777777" w:rsidR="00116662" w:rsidRPr="008B4DF1" w:rsidRDefault="00116662" w:rsidP="00116662">
      <w:pPr>
        <w:pStyle w:val="bullets-123"/>
        <w:numPr>
          <w:ilvl w:val="0"/>
          <w:numId w:val="44"/>
        </w:numPr>
        <w:spacing w:before="120" w:after="120"/>
      </w:pPr>
      <w:r w:rsidRPr="008B4DF1">
        <w:t xml:space="preserve">Any Little Cigar unless it is sold in a Package of at least </w:t>
      </w:r>
      <w:r>
        <w:t xml:space="preserve">[ </w:t>
      </w:r>
      <w:r w:rsidRPr="0008166D">
        <w:rPr>
          <w:u w:val="single"/>
        </w:rPr>
        <w:t>twenty</w:t>
      </w:r>
      <w:r>
        <w:t xml:space="preserve"> ]</w:t>
      </w:r>
      <w:r w:rsidRPr="008B4DF1">
        <w:t xml:space="preserve"> Little Cigars</w:t>
      </w:r>
      <w:r>
        <w:t>; or</w:t>
      </w:r>
    </w:p>
    <w:p w14:paraId="0303FE00" w14:textId="77777777" w:rsidR="00116662" w:rsidRDefault="00116662" w:rsidP="00116662">
      <w:pPr>
        <w:pStyle w:val="bullets-123"/>
        <w:numPr>
          <w:ilvl w:val="0"/>
          <w:numId w:val="44"/>
        </w:numPr>
        <w:spacing w:before="120" w:after="120"/>
      </w:pPr>
      <w:r w:rsidRPr="008B4DF1">
        <w:t xml:space="preserve">Any Cigar unless it is sold in a Package of at least [ </w:t>
      </w:r>
      <w:r w:rsidRPr="008B4DF1">
        <w:rPr>
          <w:u w:val="single"/>
        </w:rPr>
        <w:t>six</w:t>
      </w:r>
      <w:r w:rsidRPr="008B4DF1">
        <w:t xml:space="preserve"> ] Cigars</w:t>
      </w:r>
      <w:r>
        <w:t xml:space="preserve"> [ </w:t>
      </w:r>
      <w:r w:rsidRPr="008B4DF1">
        <w:t xml:space="preserve">; provided, however, that this subsection shall not apply to a Cigar that has a price of at least [ </w:t>
      </w:r>
      <w:r w:rsidRPr="008B4DF1">
        <w:rPr>
          <w:u w:val="single"/>
        </w:rPr>
        <w:t>$X.00</w:t>
      </w:r>
      <w:r w:rsidRPr="008B4DF1">
        <w:t xml:space="preserve"> ] per Cigar, including all applicable taxes and fees</w:t>
      </w:r>
      <w:r>
        <w:t xml:space="preserve"> ]</w:t>
      </w:r>
      <w:r w:rsidRPr="008B4DF1">
        <w:t>.</w:t>
      </w:r>
    </w:p>
    <w:tbl>
      <w:tblPr>
        <w:tblStyle w:val="TableGrid"/>
        <w:tblW w:w="8190" w:type="dxa"/>
        <w:tblInd w:w="1165" w:type="dxa"/>
        <w:tblLayout w:type="fixed"/>
        <w:tblCellMar>
          <w:top w:w="144" w:type="dxa"/>
          <w:left w:w="144" w:type="dxa"/>
          <w:bottom w:w="144" w:type="dxa"/>
          <w:right w:w="144" w:type="dxa"/>
        </w:tblCellMar>
        <w:tblLook w:val="0600" w:firstRow="0" w:lastRow="0" w:firstColumn="0" w:lastColumn="0" w:noHBand="1" w:noVBand="1"/>
      </w:tblPr>
      <w:tblGrid>
        <w:gridCol w:w="8190"/>
      </w:tblGrid>
      <w:tr w:rsidR="00116662" w14:paraId="013ABA73" w14:textId="77777777" w:rsidTr="00F41922">
        <w:trPr>
          <w:trHeight w:val="962"/>
        </w:trPr>
        <w:tc>
          <w:tcPr>
            <w:tcW w:w="819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B33EADD" w14:textId="67777821" w:rsidR="00116662" w:rsidRPr="004A71C4" w:rsidRDefault="00116662" w:rsidP="00F4192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4A71C4">
              <w:rPr>
                <w:rFonts w:ascii="Arial" w:hAnsi="Arial" w:cs="Arial"/>
                <w:sz w:val="20"/>
                <w:szCs w:val="20"/>
                <w:lang w:bidi="ar-SA"/>
              </w:rPr>
              <w:t xml:space="preserve">This </w:t>
            </w:r>
            <w:r>
              <w:rPr>
                <w:rFonts w:ascii="Arial" w:hAnsi="Arial" w:cs="Arial"/>
                <w:sz w:val="20"/>
                <w:szCs w:val="20"/>
                <w:lang w:bidi="ar-SA"/>
              </w:rPr>
              <w:t>plug-in</w:t>
            </w:r>
            <w:r w:rsidRPr="004A71C4">
              <w:rPr>
                <w:rFonts w:ascii="Arial" w:hAnsi="Arial" w:cs="Arial"/>
                <w:sz w:val="20"/>
                <w:szCs w:val="20"/>
                <w:lang w:bidi="ar-SA"/>
              </w:rPr>
              <w:t xml:space="preserve"> r</w:t>
            </w:r>
            <w:r>
              <w:rPr>
                <w:rFonts w:ascii="Arial" w:hAnsi="Arial" w:cs="Arial"/>
                <w:sz w:val="20"/>
                <w:szCs w:val="20"/>
                <w:lang w:bidi="ar-SA"/>
              </w:rPr>
              <w:t>equires a minimum pack size for little cigars and cigars. Requiring l</w:t>
            </w:r>
            <w:r w:rsidRPr="004A71C4">
              <w:rPr>
                <w:rFonts w:ascii="Arial" w:hAnsi="Arial" w:cs="Arial"/>
                <w:sz w:val="20"/>
                <w:szCs w:val="20"/>
                <w:lang w:bidi="ar-SA"/>
              </w:rPr>
              <w:t xml:space="preserve">ittle </w:t>
            </w:r>
            <w:r>
              <w:rPr>
                <w:rFonts w:ascii="Arial" w:hAnsi="Arial" w:cs="Arial"/>
                <w:sz w:val="20"/>
                <w:szCs w:val="20"/>
                <w:lang w:bidi="ar-SA"/>
              </w:rPr>
              <w:t>c</w:t>
            </w:r>
            <w:r w:rsidRPr="004A71C4">
              <w:rPr>
                <w:rFonts w:ascii="Arial" w:hAnsi="Arial" w:cs="Arial"/>
                <w:sz w:val="20"/>
                <w:szCs w:val="20"/>
                <w:lang w:bidi="ar-SA"/>
              </w:rPr>
              <w:t xml:space="preserve">igars and </w:t>
            </w:r>
            <w:r>
              <w:rPr>
                <w:rFonts w:ascii="Arial" w:hAnsi="Arial" w:cs="Arial"/>
                <w:sz w:val="20"/>
                <w:szCs w:val="20"/>
                <w:lang w:bidi="ar-SA"/>
              </w:rPr>
              <w:t>c</w:t>
            </w:r>
            <w:r w:rsidRPr="004A71C4">
              <w:rPr>
                <w:rFonts w:ascii="Arial" w:hAnsi="Arial" w:cs="Arial"/>
                <w:sz w:val="20"/>
                <w:szCs w:val="20"/>
                <w:lang w:bidi="ar-SA"/>
              </w:rPr>
              <w:t xml:space="preserve">igars to be sold in packs of a certain size raises the cost barrier to purchase these products. The purpose of this subsection is not </w:t>
            </w:r>
            <w:r>
              <w:rPr>
                <w:rFonts w:ascii="Arial" w:hAnsi="Arial" w:cs="Arial"/>
                <w:sz w:val="20"/>
                <w:szCs w:val="20"/>
                <w:lang w:bidi="ar-SA"/>
              </w:rPr>
              <w:t>to directly raise the price of l</w:t>
            </w:r>
            <w:r w:rsidRPr="004A71C4">
              <w:rPr>
                <w:rFonts w:ascii="Arial" w:hAnsi="Arial" w:cs="Arial"/>
                <w:sz w:val="20"/>
                <w:szCs w:val="20"/>
                <w:lang w:bidi="ar-SA"/>
              </w:rPr>
              <w:t xml:space="preserve">ittle </w:t>
            </w:r>
            <w:r>
              <w:rPr>
                <w:rFonts w:ascii="Arial" w:hAnsi="Arial" w:cs="Arial"/>
                <w:sz w:val="20"/>
                <w:szCs w:val="20"/>
                <w:lang w:bidi="ar-SA"/>
              </w:rPr>
              <w:t>c</w:t>
            </w:r>
            <w:r w:rsidRPr="004A71C4">
              <w:rPr>
                <w:rFonts w:ascii="Arial" w:hAnsi="Arial" w:cs="Arial"/>
                <w:sz w:val="20"/>
                <w:szCs w:val="20"/>
                <w:lang w:bidi="ar-SA"/>
              </w:rPr>
              <w:t xml:space="preserve">igars and </w:t>
            </w:r>
            <w:r>
              <w:rPr>
                <w:rFonts w:ascii="Arial" w:hAnsi="Arial" w:cs="Arial"/>
                <w:sz w:val="20"/>
                <w:szCs w:val="20"/>
                <w:lang w:bidi="ar-SA"/>
              </w:rPr>
              <w:t>c</w:t>
            </w:r>
            <w:r w:rsidRPr="004A71C4">
              <w:rPr>
                <w:rFonts w:ascii="Arial" w:hAnsi="Arial" w:cs="Arial"/>
                <w:sz w:val="20"/>
                <w:szCs w:val="20"/>
                <w:lang w:bidi="ar-SA"/>
              </w:rPr>
              <w:t>igars; rather, the purpose is to raise the cost of any single transaction.</w:t>
            </w:r>
            <w:r>
              <w:rPr>
                <w:rFonts w:ascii="Arial" w:hAnsi="Arial" w:cs="Arial"/>
                <w:sz w:val="20"/>
                <w:szCs w:val="20"/>
                <w:lang w:bidi="ar-SA"/>
              </w:rPr>
              <w:t xml:space="preserve"> For</w:t>
            </w:r>
            <w:r w:rsidRPr="004A71C4">
              <w:rPr>
                <w:rFonts w:ascii="Arial" w:hAnsi="Arial" w:cs="Arial"/>
                <w:sz w:val="20"/>
                <w:szCs w:val="20"/>
                <w:lang w:bidi="ar-SA"/>
              </w:rPr>
              <w:t xml:space="preserve"> </w:t>
            </w:r>
            <w:r>
              <w:rPr>
                <w:rFonts w:ascii="Arial" w:hAnsi="Arial" w:cs="Arial"/>
                <w:sz w:val="20"/>
                <w:szCs w:val="20"/>
                <w:lang w:bidi="ar-SA"/>
              </w:rPr>
              <w:t xml:space="preserve">language to establish a price floor for cigarettes, little cigars, and cigars, see </w:t>
            </w:r>
            <w:r w:rsidR="00F53EF6">
              <w:rPr>
                <w:rFonts w:ascii="Arial" w:hAnsi="Arial" w:cs="Arial"/>
                <w:sz w:val="20"/>
                <w:szCs w:val="20"/>
                <w:lang w:bidi="ar-SA"/>
              </w:rPr>
              <w:t xml:space="preserve">page 37 or </w:t>
            </w:r>
            <w:r>
              <w:rPr>
                <w:rFonts w:ascii="Arial" w:hAnsi="Arial" w:cs="Arial"/>
                <w:sz w:val="20"/>
                <w:szCs w:val="20"/>
                <w:lang w:bidi="ar-SA"/>
              </w:rPr>
              <w:t xml:space="preserve">ChangeLab Solutions’ Model </w:t>
            </w:r>
            <w:r>
              <w:rPr>
                <w:rFonts w:ascii="Arial" w:hAnsi="Arial" w:cs="Arial"/>
                <w:i/>
                <w:sz w:val="20"/>
                <w:szCs w:val="20"/>
                <w:lang w:bidi="ar-SA"/>
              </w:rPr>
              <w:t>Comprehensive Tobacco Retailer Licensing Ordinance</w:t>
            </w:r>
            <w:r>
              <w:rPr>
                <w:rFonts w:ascii="Arial" w:hAnsi="Arial" w:cs="Arial"/>
                <w:sz w:val="20"/>
                <w:szCs w:val="20"/>
                <w:lang w:bidi="ar-SA"/>
              </w:rPr>
              <w:t xml:space="preserve">, available at </w:t>
            </w:r>
            <w:hyperlink r:id="rId11" w:history="1">
              <w:r w:rsidRPr="003B1EBC">
                <w:rPr>
                  <w:rStyle w:val="Hyperlink"/>
                  <w:rFonts w:ascii="Arial" w:hAnsi="Arial" w:cs="Arial"/>
                  <w:sz w:val="20"/>
                  <w:szCs w:val="20"/>
                  <w:lang w:bidi="ar-SA"/>
                </w:rPr>
                <w:t>http://changelabsolutions.org/publications/model-TRL-Ordinance</w:t>
              </w:r>
            </w:hyperlink>
            <w:r w:rsidR="00F53EF6">
              <w:rPr>
                <w:rFonts w:ascii="Arial" w:hAnsi="Arial" w:cs="Arial"/>
                <w:sz w:val="20"/>
                <w:szCs w:val="20"/>
                <w:lang w:bidi="ar-SA"/>
              </w:rPr>
              <w:t>.</w:t>
            </w:r>
          </w:p>
          <w:p w14:paraId="21C60837" w14:textId="77777777" w:rsidR="00116662" w:rsidRPr="004A71C4" w:rsidRDefault="00116662" w:rsidP="00F41922">
            <w:pPr>
              <w:pStyle w:val="BasicParagraph"/>
              <w:rPr>
                <w:rFonts w:ascii="Arial" w:hAnsi="Arial" w:cs="Arial"/>
                <w:sz w:val="20"/>
                <w:szCs w:val="20"/>
                <w:lang w:bidi="ar-SA"/>
              </w:rPr>
            </w:pPr>
          </w:p>
          <w:p w14:paraId="4535EDFD" w14:textId="77777777" w:rsidR="00116662" w:rsidRPr="004A71C4" w:rsidRDefault="00116662" w:rsidP="00F41922">
            <w:pPr>
              <w:pStyle w:val="BasicParagraph"/>
              <w:rPr>
                <w:rFonts w:ascii="Arial" w:hAnsi="Arial" w:cs="Arial"/>
                <w:sz w:val="20"/>
                <w:szCs w:val="20"/>
                <w:lang w:bidi="ar-SA"/>
              </w:rPr>
            </w:pPr>
            <w:r>
              <w:rPr>
                <w:rFonts w:ascii="Arial" w:hAnsi="Arial" w:cs="Arial"/>
                <w:sz w:val="20"/>
                <w:szCs w:val="20"/>
                <w:lang w:bidi="ar-SA"/>
              </w:rPr>
              <w:t>The minimum p</w:t>
            </w:r>
            <w:r w:rsidRPr="004A71C4">
              <w:rPr>
                <w:rFonts w:ascii="Arial" w:hAnsi="Arial" w:cs="Arial"/>
                <w:sz w:val="20"/>
                <w:szCs w:val="20"/>
                <w:lang w:bidi="ar-SA"/>
              </w:rPr>
              <w:t xml:space="preserve">ackage size of twenty (20) </w:t>
            </w:r>
            <w:r>
              <w:rPr>
                <w:rFonts w:ascii="Arial" w:hAnsi="Arial" w:cs="Arial"/>
                <w:sz w:val="20"/>
                <w:szCs w:val="20"/>
                <w:lang w:bidi="ar-SA"/>
              </w:rPr>
              <w:t>l</w:t>
            </w:r>
            <w:r w:rsidRPr="004A71C4">
              <w:rPr>
                <w:rFonts w:ascii="Arial" w:hAnsi="Arial" w:cs="Arial"/>
                <w:sz w:val="20"/>
                <w:szCs w:val="20"/>
                <w:lang w:bidi="ar-SA"/>
              </w:rPr>
              <w:t xml:space="preserve">ittle </w:t>
            </w:r>
            <w:r>
              <w:rPr>
                <w:rFonts w:ascii="Arial" w:hAnsi="Arial" w:cs="Arial"/>
                <w:sz w:val="20"/>
                <w:szCs w:val="20"/>
                <w:lang w:bidi="ar-SA"/>
              </w:rPr>
              <w:t>c</w:t>
            </w:r>
            <w:r w:rsidRPr="004A71C4">
              <w:rPr>
                <w:rFonts w:ascii="Arial" w:hAnsi="Arial" w:cs="Arial"/>
                <w:sz w:val="20"/>
                <w:szCs w:val="20"/>
                <w:lang w:bidi="ar-SA"/>
              </w:rPr>
              <w:t xml:space="preserve">igars is consistent with the minimum </w:t>
            </w:r>
            <w:r>
              <w:rPr>
                <w:rFonts w:ascii="Arial" w:hAnsi="Arial" w:cs="Arial"/>
                <w:sz w:val="20"/>
                <w:szCs w:val="20"/>
                <w:lang w:bidi="ar-SA"/>
              </w:rPr>
              <w:t>p</w:t>
            </w:r>
            <w:r w:rsidRPr="004A71C4">
              <w:rPr>
                <w:rFonts w:ascii="Arial" w:hAnsi="Arial" w:cs="Arial"/>
                <w:sz w:val="20"/>
                <w:szCs w:val="20"/>
                <w:lang w:bidi="ar-SA"/>
              </w:rPr>
              <w:t xml:space="preserve">ackage size for </w:t>
            </w:r>
            <w:r>
              <w:rPr>
                <w:rFonts w:ascii="Arial" w:hAnsi="Arial" w:cs="Arial"/>
                <w:sz w:val="20"/>
                <w:szCs w:val="20"/>
                <w:lang w:bidi="ar-SA"/>
              </w:rPr>
              <w:t>c</w:t>
            </w:r>
            <w:r w:rsidRPr="004A71C4">
              <w:rPr>
                <w:rFonts w:ascii="Arial" w:hAnsi="Arial" w:cs="Arial"/>
                <w:sz w:val="20"/>
                <w:szCs w:val="20"/>
                <w:lang w:bidi="ar-SA"/>
              </w:rPr>
              <w:t xml:space="preserve">igarettes established by federal law. An option is provided to set a different minimum </w:t>
            </w:r>
            <w:r>
              <w:rPr>
                <w:rFonts w:ascii="Arial" w:hAnsi="Arial" w:cs="Arial"/>
                <w:sz w:val="20"/>
                <w:szCs w:val="20"/>
                <w:lang w:bidi="ar-SA"/>
              </w:rPr>
              <w:t>p</w:t>
            </w:r>
            <w:r w:rsidRPr="004A71C4">
              <w:rPr>
                <w:rFonts w:ascii="Arial" w:hAnsi="Arial" w:cs="Arial"/>
                <w:sz w:val="20"/>
                <w:szCs w:val="20"/>
                <w:lang w:bidi="ar-SA"/>
              </w:rPr>
              <w:t xml:space="preserve">ackage size for </w:t>
            </w:r>
            <w:r>
              <w:rPr>
                <w:rFonts w:ascii="Arial" w:hAnsi="Arial" w:cs="Arial"/>
                <w:sz w:val="20"/>
                <w:szCs w:val="20"/>
                <w:lang w:bidi="ar-SA"/>
              </w:rPr>
              <w:t>l</w:t>
            </w:r>
            <w:r w:rsidRPr="004A71C4">
              <w:rPr>
                <w:rFonts w:ascii="Arial" w:hAnsi="Arial" w:cs="Arial"/>
                <w:sz w:val="20"/>
                <w:szCs w:val="20"/>
                <w:lang w:bidi="ar-SA"/>
              </w:rPr>
              <w:t xml:space="preserve">ittle </w:t>
            </w:r>
            <w:r>
              <w:rPr>
                <w:rFonts w:ascii="Arial" w:hAnsi="Arial" w:cs="Arial"/>
                <w:sz w:val="20"/>
                <w:szCs w:val="20"/>
                <w:lang w:bidi="ar-SA"/>
              </w:rPr>
              <w:t>cigars; however, because li</w:t>
            </w:r>
            <w:r w:rsidRPr="004A71C4">
              <w:rPr>
                <w:rFonts w:ascii="Arial" w:hAnsi="Arial" w:cs="Arial"/>
                <w:sz w:val="20"/>
                <w:szCs w:val="20"/>
                <w:lang w:bidi="ar-SA"/>
              </w:rPr>
              <w:t xml:space="preserve">ttle </w:t>
            </w:r>
            <w:r>
              <w:rPr>
                <w:rFonts w:ascii="Arial" w:hAnsi="Arial" w:cs="Arial"/>
                <w:sz w:val="20"/>
                <w:szCs w:val="20"/>
                <w:lang w:bidi="ar-SA"/>
              </w:rPr>
              <w:t>cigars and c</w:t>
            </w:r>
            <w:r w:rsidRPr="004A71C4">
              <w:rPr>
                <w:rFonts w:ascii="Arial" w:hAnsi="Arial" w:cs="Arial"/>
                <w:sz w:val="20"/>
                <w:szCs w:val="20"/>
                <w:lang w:bidi="ar-SA"/>
              </w:rPr>
              <w:t>igarettes are very similar, establishing differe</w:t>
            </w:r>
            <w:r>
              <w:rPr>
                <w:rFonts w:ascii="Arial" w:hAnsi="Arial" w:cs="Arial"/>
                <w:sz w:val="20"/>
                <w:szCs w:val="20"/>
                <w:lang w:bidi="ar-SA"/>
              </w:rPr>
              <w:t>nt minimum p</w:t>
            </w:r>
            <w:r w:rsidRPr="004A71C4">
              <w:rPr>
                <w:rFonts w:ascii="Arial" w:hAnsi="Arial" w:cs="Arial"/>
                <w:sz w:val="20"/>
                <w:szCs w:val="20"/>
                <w:lang w:bidi="ar-SA"/>
              </w:rPr>
              <w:t xml:space="preserve">ackage sizes may simply encourage the substitution of one product for the other. </w:t>
            </w:r>
          </w:p>
          <w:p w14:paraId="40F7CBBE" w14:textId="77777777" w:rsidR="00116662" w:rsidRPr="004A71C4" w:rsidRDefault="00116662" w:rsidP="00F41922">
            <w:pPr>
              <w:pStyle w:val="BasicParagraph"/>
              <w:rPr>
                <w:rFonts w:ascii="Arial" w:hAnsi="Arial" w:cs="Arial"/>
                <w:sz w:val="20"/>
                <w:szCs w:val="20"/>
                <w:lang w:bidi="ar-SA"/>
              </w:rPr>
            </w:pPr>
          </w:p>
          <w:p w14:paraId="7D5000C7" w14:textId="77777777" w:rsidR="00116662" w:rsidRPr="0071510D" w:rsidRDefault="00116662" w:rsidP="00F41922">
            <w:pPr>
              <w:pStyle w:val="BasicParagraph"/>
              <w:rPr>
                <w:rFonts w:ascii="Arial" w:hAnsi="Arial" w:cs="Arial"/>
                <w:sz w:val="20"/>
                <w:szCs w:val="20"/>
                <w:lang w:bidi="ar-SA"/>
              </w:rPr>
            </w:pPr>
            <w:r w:rsidRPr="004A71C4">
              <w:rPr>
                <w:rFonts w:ascii="Arial" w:hAnsi="Arial" w:cs="Arial"/>
                <w:sz w:val="20"/>
                <w:szCs w:val="20"/>
                <w:lang w:bidi="ar-SA"/>
              </w:rPr>
              <w:t xml:space="preserve">Subsection (2) provides an option to exempt </w:t>
            </w:r>
            <w:r>
              <w:rPr>
                <w:rFonts w:ascii="Arial" w:hAnsi="Arial" w:cs="Arial"/>
                <w:sz w:val="20"/>
                <w:szCs w:val="20"/>
                <w:lang w:bidi="ar-SA"/>
              </w:rPr>
              <w:t>c</w:t>
            </w:r>
            <w:r w:rsidRPr="004A71C4">
              <w:rPr>
                <w:rFonts w:ascii="Arial" w:hAnsi="Arial" w:cs="Arial"/>
                <w:sz w:val="20"/>
                <w:szCs w:val="20"/>
                <w:lang w:bidi="ar-SA"/>
              </w:rPr>
              <w:t>igars that meet a certain price threshold. Becaus</w:t>
            </w:r>
            <w:r>
              <w:rPr>
                <w:rFonts w:ascii="Arial" w:hAnsi="Arial" w:cs="Arial"/>
                <w:sz w:val="20"/>
                <w:szCs w:val="20"/>
                <w:lang w:bidi="ar-SA"/>
              </w:rPr>
              <w:t>e the policy goal of a minimum p</w:t>
            </w:r>
            <w:r w:rsidRPr="004A71C4">
              <w:rPr>
                <w:rFonts w:ascii="Arial" w:hAnsi="Arial" w:cs="Arial"/>
                <w:sz w:val="20"/>
                <w:szCs w:val="20"/>
                <w:lang w:bidi="ar-SA"/>
              </w:rPr>
              <w:t>ackage size requirement is to raise the cost barrier for any single transaction, the requirement may not be necessary for products that are alr</w:t>
            </w:r>
            <w:r>
              <w:rPr>
                <w:rFonts w:ascii="Arial" w:hAnsi="Arial" w:cs="Arial"/>
                <w:sz w:val="20"/>
                <w:szCs w:val="20"/>
                <w:lang w:bidi="ar-SA"/>
              </w:rPr>
              <w:t>eady expensive enough to deter s</w:t>
            </w:r>
            <w:r w:rsidRPr="004A71C4">
              <w:rPr>
                <w:rFonts w:ascii="Arial" w:hAnsi="Arial" w:cs="Arial"/>
                <w:sz w:val="20"/>
                <w:szCs w:val="20"/>
                <w:lang w:bidi="ar-SA"/>
              </w:rPr>
              <w:t>ales t</w:t>
            </w:r>
            <w:r>
              <w:rPr>
                <w:rFonts w:ascii="Arial" w:hAnsi="Arial" w:cs="Arial"/>
                <w:sz w:val="20"/>
                <w:szCs w:val="20"/>
                <w:lang w:bidi="ar-SA"/>
              </w:rPr>
              <w:t>o youth. For example, a single c</w:t>
            </w:r>
            <w:r w:rsidRPr="004A71C4">
              <w:rPr>
                <w:rFonts w:ascii="Arial" w:hAnsi="Arial" w:cs="Arial"/>
                <w:sz w:val="20"/>
                <w:szCs w:val="20"/>
                <w:lang w:bidi="ar-SA"/>
              </w:rPr>
              <w:t>igar that costs $10 may not need to be sold i</w:t>
            </w:r>
            <w:r>
              <w:rPr>
                <w:rFonts w:ascii="Arial" w:hAnsi="Arial" w:cs="Arial"/>
                <w:sz w:val="20"/>
                <w:szCs w:val="20"/>
                <w:lang w:bidi="ar-SA"/>
              </w:rPr>
              <w:t>n a pack of six to deter youth s</w:t>
            </w:r>
            <w:r w:rsidRPr="004A71C4">
              <w:rPr>
                <w:rFonts w:ascii="Arial" w:hAnsi="Arial" w:cs="Arial"/>
                <w:sz w:val="20"/>
                <w:szCs w:val="20"/>
                <w:lang w:bidi="ar-SA"/>
              </w:rPr>
              <w:t>ales.</w:t>
            </w:r>
            <w:r w:rsidRPr="009E117A">
              <w:rPr>
                <w:rFonts w:ascii="Arial" w:hAnsi="Arial" w:cs="Arial"/>
                <w:sz w:val="20"/>
                <w:szCs w:val="20"/>
                <w:lang w:bidi="ar-SA"/>
              </w:rPr>
              <w:t xml:space="preserve"> </w:t>
            </w:r>
          </w:p>
        </w:tc>
      </w:tr>
    </w:tbl>
    <w:p w14:paraId="34A88E3A" w14:textId="7F935B57" w:rsidR="00B97E96" w:rsidRDefault="00B97E96" w:rsidP="00B97E96">
      <w:pPr>
        <w:pStyle w:val="BasicParagraph"/>
        <w:tabs>
          <w:tab w:val="left" w:pos="630"/>
        </w:tabs>
      </w:pPr>
      <w:r>
        <w:br w:type="page"/>
      </w:r>
    </w:p>
    <w:p w14:paraId="09FE2111" w14:textId="1243D68C" w:rsidR="00B97E96" w:rsidRPr="00B97E96" w:rsidRDefault="00B97E96" w:rsidP="00B97E96">
      <w:pPr>
        <w:pStyle w:val="Heading3"/>
        <w:rPr>
          <w:rFonts w:ascii="Arial" w:hAnsi="Arial"/>
          <w:b w:val="0"/>
          <w:color w:val="03598D"/>
          <w:sz w:val="28"/>
        </w:rPr>
      </w:pPr>
      <w:r w:rsidRPr="0031081E">
        <w:rPr>
          <w:rFonts w:ascii="Arial" w:hAnsi="Arial"/>
          <w:color w:val="03598D"/>
          <w:sz w:val="28"/>
        </w:rPr>
        <w:lastRenderedPageBreak/>
        <w:t>Establishment of</w:t>
      </w:r>
      <w:r>
        <w:rPr>
          <w:rFonts w:ascii="Arial" w:hAnsi="Arial"/>
          <w:color w:val="03598D"/>
          <w:sz w:val="28"/>
        </w:rPr>
        <w:t xml:space="preserve"> a Minimum Price for Cigarettes, </w:t>
      </w:r>
      <w:r w:rsidRPr="0031081E">
        <w:rPr>
          <w:rFonts w:ascii="Arial" w:hAnsi="Arial"/>
          <w:color w:val="03598D"/>
          <w:sz w:val="28"/>
        </w:rPr>
        <w:t>Little Cigars</w:t>
      </w:r>
      <w:r>
        <w:rPr>
          <w:rFonts w:ascii="Arial" w:hAnsi="Arial"/>
          <w:color w:val="03598D"/>
          <w:sz w:val="28"/>
        </w:rPr>
        <w:t>, and Cigars*</w:t>
      </w:r>
    </w:p>
    <w:p w14:paraId="473F77BD" w14:textId="6A67E00F" w:rsidR="00B97E96" w:rsidRPr="008B4DF1" w:rsidRDefault="00B97E96" w:rsidP="00B97E96">
      <w:pPr>
        <w:pStyle w:val="BasicParagraph"/>
        <w:spacing w:before="120" w:after="120"/>
      </w:pPr>
      <w:r w:rsidRPr="008B4DF1">
        <w:t>Establishing a minimum price for certain tobacco products can raise prices and reduce demand; however, the public health impact will depend on prevailing tobacco prices in the local jurisdiction and the minimum price that is set.</w:t>
      </w:r>
    </w:p>
    <w:p w14:paraId="2AE1E473" w14:textId="334984A7" w:rsidR="00B97E96" w:rsidRPr="008B4DF1" w:rsidRDefault="00B97E96" w:rsidP="00B97E96">
      <w:pPr>
        <w:pStyle w:val="BasicParagraph"/>
        <w:spacing w:before="120" w:after="240"/>
      </w:pPr>
      <w:r w:rsidRPr="008B4DF1">
        <w:t>Excise taxes remain the most commonly used and most proven strategy for regulating the prices of tobacco products. Through taxation, governments raise the price of tobacco products to decrease consumption; however, governments also receive additional revenue from the increased taxes. However, such a policy may not be politically feasible</w:t>
      </w:r>
      <w:r w:rsidR="007D42B2">
        <w:t>.</w:t>
      </w:r>
      <w:r w:rsidRPr="008B4DF1">
        <w:t xml:space="preserve"> </w:t>
      </w:r>
      <w:r w:rsidR="007D42B2">
        <w:t>I</w:t>
      </w:r>
      <w:r w:rsidRPr="008B4DF1">
        <w:t>n California, it is not an option for local jurisdictions due to state preemption. Thus, local jurisdictions may wish to raise tobacco prices by other means.</w:t>
      </w:r>
    </w:p>
    <w:p w14:paraId="6E64F9EC" w14:textId="77777777" w:rsidR="00B97E96" w:rsidRDefault="00B97E96" w:rsidP="00B97E96">
      <w:pPr>
        <w:pStyle w:val="BasicParagraph"/>
        <w:spacing w:before="240" w:after="240"/>
      </w:pPr>
      <w:r>
        <w:rPr>
          <w:b/>
        </w:rPr>
        <w:t>*</w:t>
      </w:r>
      <w:r w:rsidRPr="0086342F">
        <w:rPr>
          <w:b/>
        </w:rPr>
        <w:t xml:space="preserve">Note: </w:t>
      </w:r>
      <w:r>
        <w:rPr>
          <w:b/>
        </w:rPr>
        <w:t>This plug-in is already incorporated in the Model Ordinance.</w:t>
      </w:r>
    </w:p>
    <w:p w14:paraId="75708BA4" w14:textId="3D955B15" w:rsidR="00B97E96" w:rsidRPr="00B97E96" w:rsidRDefault="00B97E96" w:rsidP="00B97E96">
      <w:pPr>
        <w:pStyle w:val="BasicParagraph"/>
        <w:spacing w:before="240" w:after="240"/>
        <w:rPr>
          <w:i/>
        </w:rPr>
      </w:pPr>
      <w:r w:rsidRPr="000F78D3">
        <w:rPr>
          <w:b/>
          <w:u w:val="single"/>
        </w:rPr>
        <w:t>Amendments to ChangeLab Solutions’ Model Ordinance</w:t>
      </w:r>
    </w:p>
    <w:p w14:paraId="70D694AA" w14:textId="08FDBE3A" w:rsidR="00B97E96" w:rsidRPr="00B97E96" w:rsidRDefault="00B97E96" w:rsidP="00B97E96">
      <w:pPr>
        <w:pStyle w:val="BasicParagraph"/>
        <w:spacing w:before="240" w:after="120"/>
        <w:rPr>
          <w:i/>
        </w:rPr>
      </w:pPr>
      <w:r w:rsidRPr="008B4DF1">
        <w:rPr>
          <w:i/>
        </w:rPr>
        <w:t>In</w:t>
      </w:r>
      <w:r w:rsidRPr="008B4DF1">
        <w:t xml:space="preserve"> </w:t>
      </w:r>
      <w:r w:rsidRPr="008B4DF1">
        <w:rPr>
          <w:b/>
        </w:rPr>
        <w:t xml:space="preserve">SECTION II, Sec. [ ____ (*1) ]. DEFINITIONS, </w:t>
      </w:r>
      <w:r w:rsidRPr="008B4DF1">
        <w:rPr>
          <w:i/>
        </w:rPr>
        <w:t>add the following definitions in alphabetical order among the existing definitions of the Model Ordinance:</w:t>
      </w:r>
    </w:p>
    <w:p w14:paraId="1EB48E8C" w14:textId="09777C9C" w:rsidR="00B97E96" w:rsidRPr="00B97E96" w:rsidRDefault="00B97E96" w:rsidP="00B97E96">
      <w:pPr>
        <w:pStyle w:val="BasicParagraph"/>
        <w:spacing w:before="120" w:after="120"/>
        <w:ind w:left="1094" w:hanging="547"/>
      </w:pPr>
      <w:r w:rsidRPr="008B4DF1">
        <w:t>(__)</w:t>
      </w:r>
      <w:r w:rsidRPr="008B4DF1">
        <w:tab/>
        <w:t>“Cigar” means any roll of tobacco other than a Cigarette wrapped entirely or in part in tobacco or any substance containing tobacco and weighing more than three pounds per thousand.</w:t>
      </w:r>
    </w:p>
    <w:p w14:paraId="520B1A2C" w14:textId="12AB0E52" w:rsidR="00B97E96" w:rsidRPr="008B4DF1" w:rsidRDefault="00B97E96" w:rsidP="00B97E96">
      <w:pPr>
        <w:pStyle w:val="BasicParagraph"/>
        <w:spacing w:before="120" w:after="120"/>
        <w:ind w:left="1094" w:hanging="547"/>
      </w:pPr>
      <w:r w:rsidRPr="008B4DF1">
        <w:t xml:space="preserve">(__) </w:t>
      </w:r>
      <w:r w:rsidRPr="008B4DF1">
        <w:tab/>
        <w:t xml:space="preserve">“Cigarette” means: (1) any roll of tobacco wrapped in paper or in any substance not containing tobacco; and (2) any roll of tobacco wrapped in any substance containing tobacco which, because of its appearance, the type of tobacco used in the filler, or its Packaging and </w:t>
      </w:r>
      <w:r w:rsidR="00F53EF6">
        <w:t>L</w:t>
      </w:r>
      <w:r w:rsidRPr="008B4DF1">
        <w:t>abeling, is likely to be offered to, or purchased by, Consumers as a Cigarette described herein.</w:t>
      </w:r>
    </w:p>
    <w:p w14:paraId="55707865" w14:textId="78FE4071" w:rsidR="00B97E96" w:rsidRPr="008B4DF1" w:rsidRDefault="00B97E96" w:rsidP="00B97E96">
      <w:pPr>
        <w:pStyle w:val="BasicParagraph"/>
        <w:spacing w:before="120" w:after="120"/>
        <w:ind w:left="1094" w:hanging="547"/>
      </w:pPr>
      <w:r>
        <w:t xml:space="preserve">(__) </w:t>
      </w:r>
      <w:r>
        <w:tab/>
        <w:t>“Consumer” means a P</w:t>
      </w:r>
      <w:r w:rsidRPr="008B4DF1">
        <w:t>erson who purchases a Tobacco Product for consumption and not for Sale to another.</w:t>
      </w:r>
    </w:p>
    <w:p w14:paraId="42912BF5" w14:textId="4CFB3133" w:rsidR="00B97E96" w:rsidRPr="00B97E96" w:rsidRDefault="00B97E96" w:rsidP="00B97E96">
      <w:pPr>
        <w:pStyle w:val="BasicParagraph"/>
        <w:spacing w:before="120" w:after="120"/>
        <w:ind w:left="1094" w:hanging="547"/>
        <w:rPr>
          <w:rFonts w:cs="Times New Roman"/>
          <w:color w:val="auto"/>
        </w:rPr>
      </w:pPr>
      <w:r w:rsidRPr="008B4DF1">
        <w:rPr>
          <w:rFonts w:cs="Times New Roman"/>
          <w:color w:val="auto"/>
        </w:rPr>
        <w:t xml:space="preserve">(__) </w:t>
      </w:r>
      <w:r w:rsidRPr="008B4DF1">
        <w:rPr>
          <w:rFonts w:cs="Times New Roman"/>
          <w:color w:val="auto"/>
        </w:rPr>
        <w:tab/>
      </w:r>
      <w:r w:rsidRPr="00B97E96">
        <w:rPr>
          <w:rFonts w:cs="Times New Roman"/>
          <w:color w:val="auto"/>
        </w:rPr>
        <w:t>“Little Cigar” means any roll of tobacco other than a Cigarette wrapped entirely or in part in tobacco or any substance containing tobacco and weighing no more than three pounds per thousand. “Little Cigar” includes, but is not limited to, Tobacco Products known or labeled as small cigar, little cigar, or cigarillo.</w:t>
      </w:r>
    </w:p>
    <w:p w14:paraId="3E179622" w14:textId="5B9B5EFF" w:rsidR="00B97E96" w:rsidRPr="008B4DF1" w:rsidRDefault="00B97E96" w:rsidP="00B97E96">
      <w:pPr>
        <w:pStyle w:val="BasicParagraph"/>
        <w:spacing w:before="120" w:after="120"/>
        <w:ind w:left="1094" w:hanging="547"/>
        <w:rPr>
          <w:rFonts w:cs="Times New Roman"/>
        </w:rPr>
      </w:pPr>
      <w:r w:rsidRPr="008B4DF1">
        <w:rPr>
          <w:rFonts w:cs="Times New Roman"/>
          <w:color w:val="auto"/>
        </w:rPr>
        <w:t>(__)</w:t>
      </w:r>
      <w:r w:rsidRPr="008B4DF1">
        <w:rPr>
          <w:rFonts w:cs="Times New Roman"/>
        </w:rPr>
        <w:t xml:space="preserve"> </w:t>
      </w:r>
      <w:r w:rsidRPr="008B4DF1">
        <w:rPr>
          <w:rFonts w:cs="Times New Roman"/>
        </w:rPr>
        <w:tab/>
      </w:r>
      <w:r w:rsidRPr="00B97E96">
        <w:rPr>
          <w:rFonts w:cs="Times New Roman"/>
        </w:rPr>
        <w:t xml:space="preserve"> “Manufacturer” means any Person, including any repacker or relabeler, who manufactures, fabricates, assembles, processes, or labels a Tobacco Product; or imports a finished Tobacco Product for sale or distribution into the United States.</w:t>
      </w:r>
    </w:p>
    <w:p w14:paraId="5BD853B1" w14:textId="729844EF" w:rsidR="00B97E96" w:rsidRPr="00B97E96" w:rsidRDefault="00B97E96" w:rsidP="00B97E96">
      <w:pPr>
        <w:pStyle w:val="BasicParagraph"/>
        <w:spacing w:before="120" w:after="120"/>
        <w:ind w:left="1094" w:hanging="547"/>
        <w:rPr>
          <w:rFonts w:cs="Times New Roman"/>
        </w:rPr>
      </w:pPr>
      <w:r w:rsidRPr="008B4DF1">
        <w:rPr>
          <w:rFonts w:cs="Times New Roman"/>
          <w:color w:val="auto"/>
        </w:rPr>
        <w:t>(__)</w:t>
      </w:r>
      <w:r w:rsidRPr="008B4DF1">
        <w:rPr>
          <w:rFonts w:cs="Times New Roman"/>
        </w:rPr>
        <w:t xml:space="preserve"> </w:t>
      </w:r>
      <w:r w:rsidRPr="008B4DF1">
        <w:rPr>
          <w:rFonts w:cs="Times New Roman"/>
        </w:rPr>
        <w:tab/>
        <w:t>“Package” or “Packaging” means a pack, box, carton, or container of any kind or, if no other container, any wrapping (including cellophane) in which a Tobacco Product is sold or offered for Sale to a Consumer.</w:t>
      </w:r>
    </w:p>
    <w:p w14:paraId="13FED0DE" w14:textId="334C32ED" w:rsidR="00B97E96" w:rsidRPr="008B4DF1" w:rsidRDefault="00B97E96" w:rsidP="00B97E96">
      <w:pPr>
        <w:pStyle w:val="BasicParagraph"/>
        <w:spacing w:before="120" w:after="120"/>
        <w:ind w:left="1094" w:hanging="547"/>
      </w:pPr>
      <w:r w:rsidRPr="008B4DF1">
        <w:lastRenderedPageBreak/>
        <w:t xml:space="preserve">(__) </w:t>
      </w:r>
      <w:r w:rsidRPr="008B4DF1">
        <w:tab/>
        <w:t>“Sale” or “Sell” means any transfer, exchange, barter, gift, offer for sale, or distribution for a commercial purpose, in any manner or by any means whatsoever.</w:t>
      </w:r>
    </w:p>
    <w:p w14:paraId="52696BF3" w14:textId="735E9BDA" w:rsidR="00B97E96" w:rsidRPr="00B97E96" w:rsidRDefault="00B97E96" w:rsidP="00B97E96">
      <w:pPr>
        <w:pStyle w:val="BasicParagraph"/>
        <w:spacing w:before="240" w:after="120"/>
        <w:rPr>
          <w:i/>
        </w:rPr>
      </w:pPr>
      <w:r w:rsidRPr="008B4DF1">
        <w:rPr>
          <w:i/>
        </w:rPr>
        <w:t>In</w:t>
      </w:r>
      <w:r w:rsidRPr="008B4DF1">
        <w:t xml:space="preserve"> </w:t>
      </w:r>
      <w:r w:rsidRPr="008B4DF1">
        <w:rPr>
          <w:b/>
        </w:rPr>
        <w:t xml:space="preserve">SECTION II, Sec. [ ____ (*2) ]. </w:t>
      </w:r>
      <w:r>
        <w:rPr>
          <w:b/>
        </w:rPr>
        <w:t xml:space="preserve">GENERAL </w:t>
      </w:r>
      <w:r w:rsidRPr="008B4DF1">
        <w:rPr>
          <w:b/>
        </w:rPr>
        <w:t xml:space="preserve">REQUIREMENTS AND PROHIBITIONS, </w:t>
      </w:r>
      <w:r w:rsidRPr="008B4DF1">
        <w:rPr>
          <w:i/>
        </w:rPr>
        <w:t>after subsection (g), add the following subsection:</w:t>
      </w:r>
    </w:p>
    <w:p w14:paraId="315F2092" w14:textId="0BC141ED" w:rsidR="00B97E96" w:rsidRPr="008B4DF1" w:rsidRDefault="00B97E96" w:rsidP="00B97E96">
      <w:pPr>
        <w:pStyle w:val="BasicParagraph"/>
        <w:spacing w:before="120" w:after="120"/>
        <w:ind w:left="1094" w:hanging="547"/>
      </w:pPr>
      <w:r w:rsidRPr="008B4DF1">
        <w:t>(__)</w:t>
      </w:r>
      <w:r w:rsidRPr="008B4DF1">
        <w:tab/>
        <w:t xml:space="preserve">PACKAGING AND LABELING. No Tobacco Retailer shall Sell any Tobacco Product to any Consumer unless such product: (1) is sold in the original </w:t>
      </w:r>
      <w:r>
        <w:t>M</w:t>
      </w:r>
      <w:r w:rsidRPr="008B4DF1">
        <w:t xml:space="preserve">anufacturer’s Packaging intended for Sale to Consumers; and (2) conforms to all applicable federal </w:t>
      </w:r>
      <w:r w:rsidR="00F823AA">
        <w:t>L</w:t>
      </w:r>
      <w:r w:rsidRPr="008B4DF1">
        <w:t>abeling requirements.</w:t>
      </w:r>
    </w:p>
    <w:p w14:paraId="4F0E5CB3" w14:textId="178D36A7" w:rsidR="00B97E96" w:rsidRPr="008B4DF1" w:rsidRDefault="00B97E96" w:rsidP="00B97E96">
      <w:pPr>
        <w:pStyle w:val="BasicParagraph"/>
        <w:spacing w:before="120" w:after="120"/>
        <w:ind w:left="1094" w:hanging="547"/>
      </w:pPr>
      <w:r w:rsidRPr="008B4DF1">
        <w:t>(__)</w:t>
      </w:r>
      <w:r w:rsidRPr="008B4DF1">
        <w:tab/>
        <w:t>DISPLAY OF PRICE. The price of each Tobacco Product offered for Sale shall be clearly and conspicuously displayed to clearly indicate the price of the product.</w:t>
      </w:r>
    </w:p>
    <w:p w14:paraId="7736C39F" w14:textId="58DFE61C" w:rsidR="00B97E96" w:rsidRDefault="00B97E96" w:rsidP="00B97E96">
      <w:pPr>
        <w:pStyle w:val="BasicParagraph"/>
        <w:spacing w:before="120" w:after="120"/>
        <w:ind w:left="1094" w:hanging="547"/>
      </w:pPr>
      <w:r w:rsidRPr="008B4DF1">
        <w:t>(__)</w:t>
      </w:r>
      <w:r w:rsidRPr="008B4DF1">
        <w:tab/>
      </w:r>
      <w:r w:rsidRPr="00B97E96">
        <w:t>MINIMUM PRICES FOR CIGARETTES, LITTLE CIGARS, AND CIGARS. No Tobacco Retailer shall Sell to a Consumer:</w:t>
      </w:r>
    </w:p>
    <w:p w14:paraId="0A6675CD" w14:textId="77777777" w:rsidR="00B97E96" w:rsidRDefault="00B97E96" w:rsidP="00B97E96">
      <w:pPr>
        <w:pStyle w:val="ListParagraph"/>
        <w:numPr>
          <w:ilvl w:val="0"/>
          <w:numId w:val="60"/>
        </w:numPr>
        <w:spacing w:before="60" w:after="60" w:line="288" w:lineRule="auto"/>
        <w:ind w:left="1713" w:hanging="446"/>
        <w:contextualSpacing w:val="0"/>
        <w:rPr>
          <w:rFonts w:ascii="Times New Roman" w:eastAsia="Times New Roman" w:hAnsi="Times New Roman" w:cs="Times-Roman"/>
          <w:color w:val="000000"/>
          <w:sz w:val="24"/>
          <w:szCs w:val="24"/>
          <w:lang w:bidi="en-US"/>
        </w:rPr>
      </w:pPr>
      <w:r w:rsidRPr="00B97E96">
        <w:rPr>
          <w:rFonts w:ascii="Times New Roman" w:eastAsia="Times New Roman" w:hAnsi="Times New Roman" w:cs="Times-Roman"/>
          <w:color w:val="000000"/>
          <w:sz w:val="24"/>
          <w:szCs w:val="24"/>
          <w:lang w:bidi="en-US"/>
        </w:rPr>
        <w:t xml:space="preserve">Cigarettes at a price that is less than [ </w:t>
      </w:r>
      <w:r w:rsidRPr="00100DEF">
        <w:rPr>
          <w:rFonts w:ascii="Times New Roman" w:eastAsia="Times New Roman" w:hAnsi="Times New Roman" w:cs="Times-Roman"/>
          <w:color w:val="000000"/>
          <w:sz w:val="24"/>
          <w:szCs w:val="24"/>
          <w:u w:val="single"/>
          <w:lang w:bidi="en-US"/>
        </w:rPr>
        <w:t>$X.00</w:t>
      </w:r>
      <w:r w:rsidRPr="00B97E96">
        <w:rPr>
          <w:rFonts w:ascii="Times New Roman" w:eastAsia="Times New Roman" w:hAnsi="Times New Roman" w:cs="Times-Roman"/>
          <w:color w:val="000000"/>
          <w:sz w:val="24"/>
          <w:szCs w:val="24"/>
          <w:lang w:bidi="en-US"/>
        </w:rPr>
        <w:t xml:space="preserve"> ] per Package of 20 Cigarettes, including all applicable taxes and fees;</w:t>
      </w:r>
    </w:p>
    <w:p w14:paraId="7161D6CE" w14:textId="670CE435" w:rsidR="00B97E96" w:rsidRDefault="00B97E96" w:rsidP="00B97E96">
      <w:pPr>
        <w:pStyle w:val="ListParagraph"/>
        <w:numPr>
          <w:ilvl w:val="0"/>
          <w:numId w:val="60"/>
        </w:numPr>
        <w:spacing w:before="60" w:after="60" w:line="288" w:lineRule="auto"/>
        <w:ind w:left="1713" w:hanging="446"/>
        <w:contextualSpacing w:val="0"/>
        <w:rPr>
          <w:rFonts w:ascii="Times New Roman" w:eastAsia="Times New Roman" w:hAnsi="Times New Roman" w:cs="Times-Roman"/>
          <w:color w:val="000000"/>
          <w:sz w:val="24"/>
          <w:szCs w:val="24"/>
          <w:lang w:bidi="en-US"/>
        </w:rPr>
      </w:pPr>
      <w:r w:rsidRPr="00B97E96">
        <w:rPr>
          <w:rFonts w:ascii="Times New Roman" w:eastAsia="Times New Roman" w:hAnsi="Times New Roman" w:cs="Times-Roman"/>
          <w:color w:val="000000"/>
          <w:sz w:val="24"/>
          <w:szCs w:val="24"/>
          <w:lang w:bidi="en-US"/>
        </w:rPr>
        <w:t xml:space="preserve">Little Cigars at a price that is less than [ </w:t>
      </w:r>
      <w:r w:rsidRPr="00100DEF">
        <w:rPr>
          <w:rFonts w:ascii="Times New Roman" w:eastAsia="Times New Roman" w:hAnsi="Times New Roman" w:cs="Times-Roman"/>
          <w:color w:val="000000"/>
          <w:sz w:val="24"/>
          <w:szCs w:val="24"/>
          <w:u w:val="single"/>
          <w:lang w:bidi="en-US"/>
        </w:rPr>
        <w:t>$X.00</w:t>
      </w:r>
      <w:r w:rsidRPr="00B97E96">
        <w:rPr>
          <w:rFonts w:ascii="Times New Roman" w:eastAsia="Times New Roman" w:hAnsi="Times New Roman" w:cs="Times-Roman"/>
          <w:color w:val="000000"/>
          <w:sz w:val="24"/>
          <w:szCs w:val="24"/>
          <w:lang w:bidi="en-US"/>
        </w:rPr>
        <w:t xml:space="preserve"> ] per Package of </w:t>
      </w:r>
      <w:r>
        <w:rPr>
          <w:rFonts w:ascii="Times New Roman" w:eastAsia="Times New Roman" w:hAnsi="Times New Roman" w:cs="Times-Roman"/>
          <w:color w:val="000000"/>
          <w:sz w:val="24"/>
          <w:szCs w:val="24"/>
          <w:lang w:bidi="en-US"/>
        </w:rPr>
        <w:t xml:space="preserve">20 </w:t>
      </w:r>
      <w:r w:rsidRPr="00B97E96">
        <w:rPr>
          <w:rFonts w:ascii="Times New Roman" w:eastAsia="Times New Roman" w:hAnsi="Times New Roman" w:cs="Times-Roman"/>
          <w:color w:val="000000"/>
          <w:sz w:val="24"/>
          <w:szCs w:val="24"/>
          <w:lang w:bidi="en-US"/>
        </w:rPr>
        <w:t>Little Cigars, including all applicable taxes and fees; or</w:t>
      </w:r>
    </w:p>
    <w:p w14:paraId="0E386E54" w14:textId="79008840" w:rsidR="00B97E96" w:rsidRPr="00B97E96" w:rsidRDefault="00B97E96" w:rsidP="00000C5B">
      <w:pPr>
        <w:pStyle w:val="ListParagraph"/>
        <w:numPr>
          <w:ilvl w:val="0"/>
          <w:numId w:val="60"/>
        </w:numPr>
        <w:spacing w:before="60" w:after="120" w:line="288" w:lineRule="auto"/>
        <w:ind w:left="1713" w:hanging="446"/>
        <w:contextualSpacing w:val="0"/>
        <w:rPr>
          <w:rFonts w:ascii="Times New Roman" w:eastAsia="Times New Roman" w:hAnsi="Times New Roman" w:cs="Times-Roman"/>
          <w:color w:val="000000"/>
          <w:sz w:val="24"/>
          <w:szCs w:val="24"/>
          <w:lang w:bidi="en-US"/>
        </w:rPr>
      </w:pPr>
      <w:r w:rsidRPr="00B97E96">
        <w:rPr>
          <w:rFonts w:ascii="Times New Roman" w:eastAsia="Times New Roman" w:hAnsi="Times New Roman" w:cs="Times-Roman"/>
          <w:color w:val="000000"/>
          <w:sz w:val="24"/>
          <w:szCs w:val="24"/>
          <w:lang w:bidi="en-US"/>
        </w:rPr>
        <w:t xml:space="preserve">Cigars at a price that is less [ </w:t>
      </w:r>
      <w:r w:rsidRPr="00100DEF">
        <w:rPr>
          <w:rFonts w:ascii="Times New Roman" w:eastAsia="Times New Roman" w:hAnsi="Times New Roman" w:cs="Times-Roman"/>
          <w:color w:val="000000"/>
          <w:sz w:val="24"/>
          <w:szCs w:val="24"/>
          <w:u w:val="single"/>
          <w:lang w:bidi="en-US"/>
        </w:rPr>
        <w:t>$X.00</w:t>
      </w:r>
      <w:r w:rsidRPr="00B97E96">
        <w:rPr>
          <w:rFonts w:ascii="Times New Roman" w:eastAsia="Times New Roman" w:hAnsi="Times New Roman" w:cs="Times-Roman"/>
          <w:color w:val="000000"/>
          <w:sz w:val="24"/>
          <w:szCs w:val="24"/>
          <w:lang w:bidi="en-US"/>
        </w:rPr>
        <w:t xml:space="preserve"> ] per Cigar, including all applicable taxes and fee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B97E96" w14:paraId="7088E746" w14:textId="77777777" w:rsidTr="00F41922">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5ED3248" w14:textId="196A6C80" w:rsidR="00B97E96" w:rsidRDefault="00B97E96" w:rsidP="00F41922">
            <w:pPr>
              <w:pStyle w:val="BasicParagraph"/>
              <w:rPr>
                <w:rFonts w:ascii="Arial" w:hAnsi="Arial" w:cs="Arial"/>
                <w:sz w:val="20"/>
                <w:szCs w:val="20"/>
                <w:lang w:bidi="ar-SA"/>
              </w:rPr>
            </w:pPr>
            <w:r w:rsidRPr="00CF4B47">
              <w:rPr>
                <w:rFonts w:ascii="Arial" w:hAnsi="Arial" w:cs="Arial"/>
                <w:b/>
                <w:sz w:val="20"/>
                <w:szCs w:val="20"/>
                <w:lang w:bidi="ar-SA"/>
              </w:rPr>
              <w:t>COMMENT:</w:t>
            </w:r>
            <w:r w:rsidRPr="00CF4B47">
              <w:rPr>
                <w:rFonts w:ascii="Arial" w:hAnsi="Arial" w:cs="Arial"/>
                <w:sz w:val="20"/>
                <w:szCs w:val="20"/>
                <w:lang w:bidi="ar-SA"/>
              </w:rPr>
              <w:t xml:space="preserve"> This </w:t>
            </w:r>
            <w:r w:rsidR="00000C5B">
              <w:rPr>
                <w:rFonts w:ascii="Arial" w:hAnsi="Arial" w:cs="Arial"/>
                <w:sz w:val="20"/>
                <w:szCs w:val="20"/>
                <w:lang w:bidi="ar-SA"/>
              </w:rPr>
              <w:t>provision</w:t>
            </w:r>
            <w:r w:rsidRPr="00CF4B47">
              <w:rPr>
                <w:rFonts w:ascii="Arial" w:hAnsi="Arial" w:cs="Arial"/>
                <w:sz w:val="20"/>
                <w:szCs w:val="20"/>
                <w:lang w:bidi="ar-SA"/>
              </w:rPr>
              <w:t xml:space="preserve"> directly sets a price floor for the </w:t>
            </w:r>
            <w:r>
              <w:rPr>
                <w:rFonts w:ascii="Arial" w:hAnsi="Arial" w:cs="Arial"/>
                <w:sz w:val="20"/>
                <w:szCs w:val="20"/>
                <w:lang w:bidi="ar-SA"/>
              </w:rPr>
              <w:t>S</w:t>
            </w:r>
            <w:r w:rsidRPr="00CF4B47">
              <w:rPr>
                <w:rFonts w:ascii="Arial" w:hAnsi="Arial" w:cs="Arial"/>
                <w:sz w:val="20"/>
                <w:szCs w:val="20"/>
                <w:lang w:bidi="ar-SA"/>
              </w:rPr>
              <w:t xml:space="preserve">ale of Cigarettes, Little Cigars, and Cigars. For Cigarettes and Little Cigars, the price floor is set as a minimum price required (eg, $7) for a </w:t>
            </w:r>
            <w:r>
              <w:rPr>
                <w:rFonts w:ascii="Arial" w:hAnsi="Arial" w:cs="Arial"/>
                <w:i/>
                <w:sz w:val="20"/>
                <w:szCs w:val="20"/>
                <w:lang w:bidi="ar-SA"/>
              </w:rPr>
              <w:t>P</w:t>
            </w:r>
            <w:r w:rsidRPr="00CF4B47">
              <w:rPr>
                <w:rFonts w:ascii="Arial" w:hAnsi="Arial" w:cs="Arial"/>
                <w:i/>
                <w:sz w:val="20"/>
                <w:szCs w:val="20"/>
                <w:lang w:bidi="ar-SA"/>
              </w:rPr>
              <w:t>ackage</w:t>
            </w:r>
            <w:r w:rsidRPr="00CF4B47">
              <w:rPr>
                <w:rFonts w:ascii="Arial" w:hAnsi="Arial" w:cs="Arial"/>
                <w:sz w:val="20"/>
                <w:szCs w:val="20"/>
                <w:lang w:bidi="ar-SA"/>
              </w:rPr>
              <w:t xml:space="preserve"> of Cigarettes or Little Cigars. The price floor is set differently for Cigars (</w:t>
            </w:r>
            <w:r w:rsidRPr="00CF4B47">
              <w:rPr>
                <w:rFonts w:ascii="Arial" w:hAnsi="Arial" w:cs="Arial"/>
                <w:i/>
                <w:sz w:val="20"/>
                <w:szCs w:val="20"/>
                <w:lang w:bidi="ar-SA"/>
              </w:rPr>
              <w:t xml:space="preserve">per Cigar </w:t>
            </w:r>
            <w:r w:rsidRPr="00CF4B47">
              <w:rPr>
                <w:rFonts w:ascii="Arial" w:hAnsi="Arial" w:cs="Arial"/>
                <w:sz w:val="20"/>
                <w:szCs w:val="20"/>
                <w:lang w:bidi="ar-SA"/>
              </w:rPr>
              <w:t xml:space="preserve">vs. </w:t>
            </w:r>
            <w:r w:rsidRPr="00CF4B47">
              <w:rPr>
                <w:rFonts w:ascii="Arial" w:hAnsi="Arial" w:cs="Arial"/>
                <w:i/>
                <w:sz w:val="20"/>
                <w:szCs w:val="20"/>
                <w:lang w:bidi="ar-SA"/>
              </w:rPr>
              <w:t xml:space="preserve">per </w:t>
            </w:r>
            <w:r>
              <w:rPr>
                <w:rFonts w:ascii="Arial" w:hAnsi="Arial" w:cs="Arial"/>
                <w:i/>
                <w:sz w:val="20"/>
                <w:szCs w:val="20"/>
                <w:lang w:bidi="ar-SA"/>
              </w:rPr>
              <w:t>P</w:t>
            </w:r>
            <w:r w:rsidRPr="00CF4B47">
              <w:rPr>
                <w:rFonts w:ascii="Arial" w:hAnsi="Arial" w:cs="Arial"/>
                <w:i/>
                <w:sz w:val="20"/>
                <w:szCs w:val="20"/>
                <w:lang w:bidi="ar-SA"/>
              </w:rPr>
              <w:t>ackage</w:t>
            </w:r>
            <w:r w:rsidRPr="00CF4B47">
              <w:rPr>
                <w:rFonts w:ascii="Arial" w:hAnsi="Arial" w:cs="Arial"/>
                <w:sz w:val="20"/>
                <w:szCs w:val="20"/>
                <w:lang w:bidi="ar-SA"/>
              </w:rPr>
              <w:t xml:space="preserve">) because the number of Cigars in a </w:t>
            </w:r>
            <w:r>
              <w:rPr>
                <w:rFonts w:ascii="Arial" w:hAnsi="Arial" w:cs="Arial"/>
                <w:sz w:val="20"/>
                <w:szCs w:val="20"/>
                <w:lang w:bidi="ar-SA"/>
              </w:rPr>
              <w:t>P</w:t>
            </w:r>
            <w:r w:rsidRPr="00CF4B47">
              <w:rPr>
                <w:rFonts w:ascii="Arial" w:hAnsi="Arial" w:cs="Arial"/>
                <w:sz w:val="20"/>
                <w:szCs w:val="20"/>
                <w:lang w:bidi="ar-SA"/>
              </w:rPr>
              <w:t>ackage varies greatly.</w:t>
            </w:r>
          </w:p>
          <w:p w14:paraId="17AEBC9D" w14:textId="77777777" w:rsidR="00B97E96" w:rsidRDefault="00B97E96" w:rsidP="00F41922">
            <w:pPr>
              <w:pStyle w:val="BasicParagraph"/>
              <w:rPr>
                <w:rFonts w:ascii="Arial" w:hAnsi="Arial" w:cs="Arial"/>
                <w:sz w:val="20"/>
                <w:szCs w:val="20"/>
                <w:lang w:bidi="ar-SA"/>
              </w:rPr>
            </w:pPr>
          </w:p>
          <w:p w14:paraId="25869F50" w14:textId="7C55149B" w:rsidR="00B97E96" w:rsidRDefault="00B97E96" w:rsidP="00F41922">
            <w:pPr>
              <w:pStyle w:val="BasicParagraph"/>
              <w:rPr>
                <w:rFonts w:ascii="Arial" w:hAnsi="Arial" w:cs="Arial"/>
                <w:sz w:val="20"/>
                <w:szCs w:val="20"/>
                <w:lang w:bidi="ar-SA"/>
              </w:rPr>
            </w:pPr>
            <w:r>
              <w:rPr>
                <w:rFonts w:ascii="Arial" w:hAnsi="Arial" w:cs="Arial"/>
                <w:sz w:val="20"/>
                <w:szCs w:val="20"/>
                <w:lang w:bidi="ar-SA"/>
              </w:rPr>
              <w:t>An option is provided to set different price floors for Cigarettes and Little Cigars; however, because these products are very similar, different price floors may simply encourage purchase of the cheaper alternative. Importantly, this plug-in</w:t>
            </w:r>
            <w:r w:rsidR="00000C5B">
              <w:rPr>
                <w:rFonts w:ascii="Arial" w:hAnsi="Arial" w:cs="Arial"/>
                <w:sz w:val="20"/>
                <w:szCs w:val="20"/>
                <w:lang w:bidi="ar-SA"/>
              </w:rPr>
              <w:t xml:space="preserve"> is drafted with the expectation that the minimum pack size plug-in is also being adopted. </w:t>
            </w:r>
            <w:r>
              <w:rPr>
                <w:rFonts w:ascii="Arial" w:hAnsi="Arial" w:cs="Arial"/>
                <w:sz w:val="20"/>
                <w:szCs w:val="20"/>
                <w:lang w:bidi="ar-SA"/>
              </w:rPr>
              <w:t>Local jurisdictions interested in adopting a minimum price for Little Cigars without a corresponding minimum Package size should contact ChangeLab Solutions for assistance.</w:t>
            </w:r>
          </w:p>
          <w:p w14:paraId="389A9675" w14:textId="77777777" w:rsidR="00B97E96" w:rsidRDefault="00B97E96" w:rsidP="00F41922">
            <w:pPr>
              <w:pStyle w:val="BasicParagraph"/>
              <w:rPr>
                <w:rFonts w:ascii="Arial" w:hAnsi="Arial" w:cs="Arial"/>
                <w:sz w:val="20"/>
                <w:szCs w:val="20"/>
                <w:lang w:bidi="ar-SA"/>
              </w:rPr>
            </w:pPr>
          </w:p>
          <w:p w14:paraId="1D8ACA8B" w14:textId="77777777" w:rsidR="00B97E96" w:rsidRPr="00CF4B47" w:rsidRDefault="00B97E96" w:rsidP="00F41922">
            <w:pPr>
              <w:pStyle w:val="BasicParagraph"/>
              <w:rPr>
                <w:rFonts w:ascii="Arial" w:hAnsi="Arial" w:cs="Arial"/>
                <w:sz w:val="20"/>
                <w:szCs w:val="20"/>
                <w:lang w:bidi="ar-SA"/>
              </w:rPr>
            </w:pPr>
            <w:r>
              <w:rPr>
                <w:rFonts w:ascii="Arial" w:hAnsi="Arial" w:cs="Arial"/>
                <w:sz w:val="20"/>
                <w:szCs w:val="20"/>
                <w:lang w:bidi="ar-SA"/>
              </w:rPr>
              <w:t>Setting a minimum price for other types of Tobacco Products such as smokeless tobacco, pipe tobacco, and electronic smoking devices requires more careful deliberation due to the manner in which these other products are packaged and sold. Local jurisdictions interested in additional minimum pricing options should contact ChangeLab Solutions for assistance.</w:t>
            </w:r>
          </w:p>
        </w:tc>
      </w:tr>
    </w:tbl>
    <w:p w14:paraId="0281652F" w14:textId="78BB8951" w:rsidR="00000C5B" w:rsidRPr="00000C5B" w:rsidRDefault="00B97E96" w:rsidP="00000C5B">
      <w:pPr>
        <w:pStyle w:val="ListParagraph"/>
        <w:numPr>
          <w:ilvl w:val="0"/>
          <w:numId w:val="60"/>
        </w:numPr>
        <w:spacing w:before="240" w:after="120" w:line="288" w:lineRule="auto"/>
        <w:ind w:left="1713" w:hanging="446"/>
        <w:contextualSpacing w:val="0"/>
        <w:rPr>
          <w:rFonts w:ascii="Times New Roman" w:eastAsia="Times New Roman" w:hAnsi="Times New Roman"/>
          <w:color w:val="000000"/>
          <w:sz w:val="24"/>
          <w:szCs w:val="24"/>
          <w:lang w:bidi="en-US"/>
        </w:rPr>
      </w:pPr>
      <w:r w:rsidRPr="00B97E96">
        <w:rPr>
          <w:rFonts w:ascii="Times New Roman" w:hAnsi="Times New Roman"/>
          <w:sz w:val="24"/>
          <w:szCs w:val="24"/>
        </w:rPr>
        <w:t xml:space="preserve">The minimum prices established in this section shall be adjusted annually (percent change in the annual average, not seasonally adjusted) by the Department in proportion with the Consumer Price Index: all urban consumers </w:t>
      </w:r>
      <w:r w:rsidRPr="00B97E96">
        <w:rPr>
          <w:rFonts w:ascii="Times New Roman" w:hAnsi="Times New Roman"/>
          <w:sz w:val="24"/>
          <w:szCs w:val="24"/>
        </w:rPr>
        <w:lastRenderedPageBreak/>
        <w:t xml:space="preserve">for all items for the [ </w:t>
      </w:r>
      <w:r w:rsidRPr="00115745">
        <w:rPr>
          <w:rFonts w:ascii="Times New Roman" w:hAnsi="Times New Roman"/>
          <w:i/>
          <w:sz w:val="24"/>
          <w:szCs w:val="24"/>
        </w:rPr>
        <w:t>Insert Statistical Area</w:t>
      </w:r>
      <w:r w:rsidRPr="00B97E96">
        <w:rPr>
          <w:rFonts w:ascii="Times New Roman" w:hAnsi="Times New Roman"/>
          <w:sz w:val="24"/>
          <w:szCs w:val="24"/>
        </w:rPr>
        <w:t xml:space="preserve"> ] statistical area as reported by the United States Bureau of Labor Statistics o</w:t>
      </w:r>
      <w:bookmarkStart w:id="5" w:name="_GoBack"/>
      <w:bookmarkEnd w:id="5"/>
      <w:r w:rsidRPr="00B97E96">
        <w:rPr>
          <w:rFonts w:ascii="Times New Roman" w:hAnsi="Times New Roman"/>
          <w:sz w:val="24"/>
          <w:szCs w:val="24"/>
        </w:rPr>
        <w:t>r any successor to that index.</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000C5B" w14:paraId="44A70B3C" w14:textId="77777777" w:rsidTr="00F41922">
        <w:trPr>
          <w:trHeight w:val="1988"/>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9136450" w14:textId="45195C8E" w:rsidR="00000C5B" w:rsidRDefault="00000C5B" w:rsidP="00F41922">
            <w:pPr>
              <w:pStyle w:val="BasicParagraph"/>
              <w:rPr>
                <w:rFonts w:ascii="Arial" w:hAnsi="Arial" w:cs="Arial"/>
                <w:sz w:val="20"/>
                <w:szCs w:val="20"/>
                <w:lang w:bidi="ar-SA"/>
              </w:rPr>
            </w:pPr>
            <w:r w:rsidRPr="008D0C11">
              <w:rPr>
                <w:rFonts w:ascii="Arial" w:hAnsi="Arial" w:cs="Arial"/>
                <w:b/>
                <w:sz w:val="20"/>
                <w:szCs w:val="20"/>
                <w:lang w:bidi="ar-SA"/>
              </w:rPr>
              <w:t>COMMENT:</w:t>
            </w:r>
            <w:r w:rsidRPr="008D0C11">
              <w:rPr>
                <w:rFonts w:ascii="Arial" w:hAnsi="Arial" w:cs="Arial"/>
                <w:sz w:val="20"/>
                <w:szCs w:val="20"/>
                <w:lang w:bidi="ar-SA"/>
              </w:rPr>
              <w:t xml:space="preserve"> This </w:t>
            </w:r>
            <w:r>
              <w:rPr>
                <w:rFonts w:ascii="Arial" w:hAnsi="Arial" w:cs="Arial"/>
                <w:sz w:val="20"/>
                <w:szCs w:val="20"/>
                <w:lang w:bidi="ar-SA"/>
              </w:rPr>
              <w:t>provision</w:t>
            </w:r>
            <w:r w:rsidRPr="008D0C11">
              <w:rPr>
                <w:rFonts w:ascii="Arial" w:hAnsi="Arial" w:cs="Arial"/>
                <w:sz w:val="20"/>
                <w:szCs w:val="20"/>
                <w:lang w:bidi="ar-SA"/>
              </w:rPr>
              <w:t xml:space="preserve"> specifies that the minimum price for Cigarettes, Little Cigars, and Cigars established by subsections (1) through (3) will be adjusted annually in proportion with the Consumer Price Index. This annual adjustment occurs automatically without further action by the city council or board of supervisors and ensures that the effectiveness of the minimum prices do not diminish over time </w:t>
            </w:r>
            <w:r>
              <w:rPr>
                <w:rFonts w:ascii="Arial" w:hAnsi="Arial" w:cs="Arial"/>
                <w:sz w:val="20"/>
                <w:szCs w:val="20"/>
                <w:lang w:bidi="ar-SA"/>
              </w:rPr>
              <w:t xml:space="preserve">due to inflation. </w:t>
            </w:r>
          </w:p>
          <w:p w14:paraId="37FC194C" w14:textId="77777777" w:rsidR="00000C5B" w:rsidRDefault="00000C5B" w:rsidP="00F41922">
            <w:pPr>
              <w:pStyle w:val="BasicParagraph"/>
              <w:rPr>
                <w:rFonts w:ascii="Arial" w:hAnsi="Arial" w:cs="Arial"/>
                <w:sz w:val="20"/>
                <w:szCs w:val="20"/>
                <w:lang w:bidi="ar-SA"/>
              </w:rPr>
            </w:pPr>
          </w:p>
          <w:p w14:paraId="5D6346FC" w14:textId="77777777" w:rsidR="00000C5B" w:rsidRPr="0071510D" w:rsidRDefault="00000C5B" w:rsidP="00F41922">
            <w:pPr>
              <w:pStyle w:val="BasicParagraph"/>
              <w:rPr>
                <w:rFonts w:ascii="Arial" w:hAnsi="Arial" w:cs="Arial"/>
                <w:sz w:val="20"/>
                <w:szCs w:val="20"/>
                <w:lang w:bidi="ar-SA"/>
              </w:rPr>
            </w:pPr>
            <w:r>
              <w:rPr>
                <w:rFonts w:ascii="Arial" w:hAnsi="Arial" w:cs="Arial"/>
                <w:sz w:val="20"/>
                <w:szCs w:val="20"/>
                <w:lang w:bidi="ar-SA"/>
              </w:rPr>
              <w:t xml:space="preserve">The federal Bureau of Labor Statistics releases CPI data specific to particular regions or metropolitan areas, referred to as “statistical areas.” For California, these statistical areas include: (1) Los Angeles–Long Beach-Anaheim, (2) Pacific Division (includes all Pacific states), (3) Riverside–San Bernardino–Ontario, (4) San Diego–Carlsbad, and (5) San Francisco–Oakland–Hayward. Local jurisdictions should choose the nearest statistical area and insert it into the subsection above. More information on regional resources for the Consumer Price Index are available at </w:t>
            </w:r>
            <w:hyperlink r:id="rId12" w:history="1">
              <w:r w:rsidRPr="009A4F59">
                <w:rPr>
                  <w:rStyle w:val="Hyperlink"/>
                  <w:rFonts w:ascii="Arial" w:hAnsi="Arial" w:cs="Arial"/>
                  <w:sz w:val="20"/>
                  <w:szCs w:val="20"/>
                  <w:lang w:bidi="ar-SA"/>
                </w:rPr>
                <w:t>https://www.bls.gov/cpi/regional-resources.htm</w:t>
              </w:r>
            </w:hyperlink>
            <w:r>
              <w:rPr>
                <w:rFonts w:ascii="Arial" w:hAnsi="Arial" w:cs="Arial"/>
                <w:sz w:val="20"/>
                <w:szCs w:val="20"/>
                <w:lang w:bidi="ar-SA"/>
              </w:rPr>
              <w:t xml:space="preserve">. </w:t>
            </w:r>
            <w:r w:rsidRPr="005646D4">
              <w:rPr>
                <w:rFonts w:ascii="Arial" w:hAnsi="Arial" w:cs="Arial"/>
                <w:sz w:val="20"/>
                <w:szCs w:val="20"/>
                <w:lang w:bidi="ar-SA"/>
              </w:rPr>
              <w:t xml:space="preserve">If your community </w:t>
            </w:r>
            <w:r>
              <w:rPr>
                <w:rFonts w:ascii="Arial" w:hAnsi="Arial" w:cs="Arial"/>
                <w:sz w:val="20"/>
                <w:szCs w:val="20"/>
                <w:lang w:bidi="ar-SA"/>
              </w:rPr>
              <w:t xml:space="preserve">has questions about selecting the appropriate statistical area, </w:t>
            </w:r>
            <w:r w:rsidRPr="005646D4">
              <w:rPr>
                <w:rFonts w:ascii="Arial" w:hAnsi="Arial" w:cs="Arial"/>
                <w:sz w:val="20"/>
                <w:szCs w:val="20"/>
                <w:lang w:bidi="ar-SA"/>
              </w:rPr>
              <w:t>please contact ChangeLab Solutions for assistance.</w:t>
            </w:r>
          </w:p>
        </w:tc>
      </w:tr>
    </w:tbl>
    <w:p w14:paraId="66EAE1A4" w14:textId="77777777" w:rsidR="0052517F" w:rsidRDefault="0052517F" w:rsidP="00C944E3">
      <w:pPr>
        <w:pStyle w:val="bullets-123"/>
        <w:tabs>
          <w:tab w:val="clear" w:pos="1530"/>
        </w:tabs>
        <w:spacing w:before="60" w:after="60"/>
        <w:ind w:left="1440"/>
      </w:pPr>
    </w:p>
    <w:p w14:paraId="37C90F52" w14:textId="77777777" w:rsidR="0052517F" w:rsidRPr="009D6528" w:rsidRDefault="0052517F" w:rsidP="000F15E8">
      <w:pPr>
        <w:pStyle w:val="bullets-123"/>
      </w:pPr>
      <w:r>
        <w:br w:type="page"/>
      </w:r>
    </w:p>
    <w:sectPr w:rsidR="0052517F" w:rsidRPr="009D6528" w:rsidSect="008961FC">
      <w:headerReference w:type="default" r:id="rId13"/>
      <w:footerReference w:type="default" r:id="rId14"/>
      <w:headerReference w:type="first" r:id="rId15"/>
      <w:footerReference w:type="first" r:id="rId16"/>
      <w:endnotePr>
        <w:numFmt w:val="decimal"/>
      </w:endnotePr>
      <w:type w:val="continuous"/>
      <w:pgSz w:w="12240" w:h="15840" w:code="1"/>
      <w:pgMar w:top="1440" w:right="1440" w:bottom="720" w:left="1440" w:header="0" w:footer="446" w:gutter="0"/>
      <w:pgNumType w:start="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BB7BE" w14:textId="77777777" w:rsidR="00F41922" w:rsidRDefault="00F41922" w:rsidP="00853ED2">
      <w:pPr>
        <w:spacing w:line="240" w:lineRule="auto"/>
      </w:pPr>
      <w:r>
        <w:separator/>
      </w:r>
    </w:p>
  </w:endnote>
  <w:endnote w:type="continuationSeparator" w:id="0">
    <w:p w14:paraId="2AEFD1AE" w14:textId="77777777" w:rsidR="00F41922" w:rsidRDefault="00F41922" w:rsidP="00853ED2">
      <w:pPr>
        <w:spacing w:line="240" w:lineRule="auto"/>
      </w:pPr>
      <w:r>
        <w:continuationSeparator/>
      </w:r>
    </w:p>
  </w:endnote>
  <w:endnote w:id="1">
    <w:p w14:paraId="28CCF7C3" w14:textId="77777777" w:rsidR="00F41922" w:rsidRPr="00A81AAF" w:rsidRDefault="00F41922" w:rsidP="00813FEF">
      <w:pPr>
        <w:pStyle w:val="EndnoteText"/>
        <w:spacing w:after="60"/>
        <w:ind w:left="180" w:hanging="180"/>
        <w:contextualSpacing/>
        <w:rPr>
          <w:rFonts w:cs="Calibri"/>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r>
      <w:r w:rsidRPr="00A81AAF">
        <w:rPr>
          <w:rFonts w:cs="Calibri"/>
          <w:color w:val="000000" w:themeColor="text1"/>
          <w:sz w:val="18"/>
          <w:szCs w:val="18"/>
        </w:rPr>
        <w:t xml:space="preserve">Katz MH. 2008. “Banning Tobacco Sales in Pharmacies: The Right Prescription.” </w:t>
      </w:r>
      <w:r w:rsidRPr="00A81AAF">
        <w:rPr>
          <w:rFonts w:cs="Calibri"/>
          <w:i/>
          <w:color w:val="000000" w:themeColor="text1"/>
          <w:sz w:val="18"/>
          <w:szCs w:val="18"/>
        </w:rPr>
        <w:t>Journal of the American Medical Association</w:t>
      </w:r>
      <w:r w:rsidRPr="00A81AAF">
        <w:rPr>
          <w:rFonts w:cs="Calibri"/>
          <w:color w:val="000000" w:themeColor="text1"/>
          <w:sz w:val="18"/>
          <w:szCs w:val="18"/>
        </w:rPr>
        <w:t xml:space="preserve">. 300(12): 1451-1453; </w:t>
      </w:r>
      <w:r w:rsidRPr="00A81AAF">
        <w:rPr>
          <w:color w:val="000000" w:themeColor="text1"/>
          <w:sz w:val="18"/>
          <w:szCs w:val="18"/>
        </w:rPr>
        <w:t xml:space="preserve">Hudmon KS, Fenlon CM, Corelli RL, et al. 2006. “Tobacco Sales in Pharmacies: Time to Quit.” </w:t>
      </w:r>
      <w:r w:rsidRPr="00A81AAF">
        <w:rPr>
          <w:i/>
          <w:color w:val="000000" w:themeColor="text1"/>
          <w:sz w:val="18"/>
          <w:szCs w:val="18"/>
        </w:rPr>
        <w:t>Tobacco Control</w:t>
      </w:r>
      <w:r w:rsidRPr="00A81AAF">
        <w:rPr>
          <w:color w:val="000000" w:themeColor="text1"/>
          <w:sz w:val="18"/>
          <w:szCs w:val="18"/>
        </w:rPr>
        <w:t xml:space="preserve"> 15(1): 35-38</w:t>
      </w:r>
      <w:r w:rsidRPr="00A81AAF">
        <w:rPr>
          <w:rFonts w:cs="Calibri"/>
          <w:color w:val="000000" w:themeColor="text1"/>
          <w:sz w:val="18"/>
          <w:szCs w:val="18"/>
        </w:rPr>
        <w:t>.</w:t>
      </w:r>
    </w:p>
  </w:endnote>
  <w:endnote w:id="2">
    <w:p w14:paraId="5A49C211"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Tobacco Education and Research Oversight Committee for California. 2006. </w:t>
      </w:r>
      <w:r w:rsidRPr="00A81AAF">
        <w:rPr>
          <w:i/>
          <w:color w:val="000000" w:themeColor="text1"/>
          <w:sz w:val="18"/>
          <w:szCs w:val="18"/>
        </w:rPr>
        <w:t xml:space="preserve">Confronting a Relentless Adversary: A Plan for Success Toward a Tobacco-Free California 2006-2008, </w:t>
      </w:r>
      <w:r w:rsidRPr="00A81AAF">
        <w:rPr>
          <w:color w:val="000000" w:themeColor="text1"/>
          <w:sz w:val="18"/>
          <w:szCs w:val="18"/>
        </w:rPr>
        <w:t xml:space="preserve">p. 18, </w:t>
      </w:r>
      <w:hyperlink r:id="rId1" w:history="1">
        <w:r w:rsidRPr="00A81AAF">
          <w:rPr>
            <w:rStyle w:val="Hyperlink"/>
            <w:i/>
            <w:color w:val="000000" w:themeColor="text1"/>
            <w:sz w:val="18"/>
            <w:szCs w:val="18"/>
            <w:u w:val="none"/>
          </w:rPr>
          <w:t>www.cdph.ca.gov/programs/tobacco/Documents/TEROC/2006-2008%20Master%20Plan.pdf</w:t>
        </w:r>
      </w:hyperlink>
      <w:r w:rsidRPr="00A81AAF">
        <w:rPr>
          <w:i/>
          <w:color w:val="000000" w:themeColor="text1"/>
          <w:sz w:val="18"/>
          <w:szCs w:val="18"/>
        </w:rPr>
        <w:t xml:space="preserve"> </w:t>
      </w:r>
    </w:p>
  </w:endnote>
  <w:endnote w:id="3">
    <w:p w14:paraId="5AA6DD6E"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r>
      <w:r w:rsidRPr="00A81AAF">
        <w:rPr>
          <w:rFonts w:cs="Calibri"/>
          <w:color w:val="000000" w:themeColor="text1"/>
          <w:sz w:val="18"/>
          <w:szCs w:val="18"/>
        </w:rPr>
        <w:t xml:space="preserve">Katz MH. 2008. “Banning Tobacco Sales in Pharmacies: The Right Prescription.” </w:t>
      </w:r>
      <w:r w:rsidRPr="00A81AAF">
        <w:rPr>
          <w:rFonts w:cs="Calibri"/>
          <w:i/>
          <w:color w:val="000000" w:themeColor="text1"/>
          <w:sz w:val="18"/>
          <w:szCs w:val="18"/>
        </w:rPr>
        <w:t>Journal of the American Medical Association</w:t>
      </w:r>
      <w:r w:rsidRPr="00A81AAF">
        <w:rPr>
          <w:rFonts w:cs="Calibri"/>
          <w:color w:val="000000" w:themeColor="text1"/>
          <w:sz w:val="18"/>
          <w:szCs w:val="18"/>
        </w:rPr>
        <w:t>. 300(12): 1451-1453.</w:t>
      </w:r>
    </w:p>
  </w:endnote>
  <w:endnote w:id="4">
    <w:p w14:paraId="4E899FA0"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DiFranza JR, Wellman RJ, Sargent JD, et al. 2006. “Tobacco Promotion and the Initiation of Tobacco Use: Assessing the Evidence for Causality.” </w:t>
      </w:r>
      <w:r w:rsidRPr="00A81AAF">
        <w:rPr>
          <w:i/>
          <w:color w:val="000000" w:themeColor="text1"/>
          <w:sz w:val="18"/>
          <w:szCs w:val="18"/>
        </w:rPr>
        <w:t>Pediatrics</w:t>
      </w:r>
      <w:r w:rsidRPr="00A81AAF">
        <w:rPr>
          <w:color w:val="000000" w:themeColor="text1"/>
          <w:sz w:val="18"/>
          <w:szCs w:val="18"/>
        </w:rPr>
        <w:t xml:space="preserve"> 6: e1237-e1248, </w:t>
      </w:r>
      <w:hyperlink r:id="rId2" w:history="1">
        <w:r w:rsidRPr="00A81AAF">
          <w:rPr>
            <w:rStyle w:val="Hyperlink"/>
            <w:i/>
            <w:color w:val="000000" w:themeColor="text1"/>
            <w:sz w:val="18"/>
            <w:szCs w:val="18"/>
            <w:u w:val="none"/>
          </w:rPr>
          <w:t>doi: 10.1542/peds.2005-1817</w:t>
        </w:r>
      </w:hyperlink>
    </w:p>
  </w:endnote>
  <w:endnote w:id="5">
    <w:p w14:paraId="10BD8EBA"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r>
      <w:r w:rsidRPr="00A81AAF">
        <w:rPr>
          <w:rFonts w:cs="Calibri"/>
          <w:color w:val="000000" w:themeColor="text1"/>
          <w:sz w:val="18"/>
          <w:szCs w:val="18"/>
        </w:rPr>
        <w:t xml:space="preserve">Henriksen L, Feighery EC, Schleicher NC, et al. 2008. “Is Adolescent Smoking Related to Density and Proximity of Tobacco Outlets and Retail Cigarette Advertising Near Schools?” </w:t>
      </w:r>
      <w:r w:rsidRPr="00A81AAF">
        <w:rPr>
          <w:rFonts w:cs="Calibri"/>
          <w:i/>
          <w:color w:val="000000" w:themeColor="text1"/>
          <w:sz w:val="18"/>
          <w:szCs w:val="18"/>
        </w:rPr>
        <w:t>Preventive Medicine</w:t>
      </w:r>
      <w:r w:rsidRPr="00A81AAF">
        <w:rPr>
          <w:rFonts w:cs="Calibri"/>
          <w:color w:val="000000" w:themeColor="text1"/>
          <w:sz w:val="18"/>
          <w:szCs w:val="18"/>
        </w:rPr>
        <w:t xml:space="preserve"> 47: 210-214.</w:t>
      </w:r>
    </w:p>
  </w:endnote>
  <w:endnote w:id="6">
    <w:p w14:paraId="531921A1"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r>
      <w:r w:rsidRPr="00A81AAF">
        <w:rPr>
          <w:rFonts w:cs="Calibri"/>
          <w:color w:val="000000" w:themeColor="text1"/>
          <w:sz w:val="18"/>
          <w:szCs w:val="18"/>
        </w:rPr>
        <w:t xml:space="preserve">Henriksen L, Feighery EC, Schleicher NC, et al. 2008. “Is Adolescent Smoking Related to Density and Proximity of Tobacco Outlets and Retail Cigarette Advertising Near Schools?” </w:t>
      </w:r>
      <w:r w:rsidRPr="00A81AAF">
        <w:rPr>
          <w:rFonts w:cs="Calibri"/>
          <w:i/>
          <w:color w:val="000000" w:themeColor="text1"/>
          <w:sz w:val="18"/>
          <w:szCs w:val="18"/>
        </w:rPr>
        <w:t>Preventive Medicine</w:t>
      </w:r>
      <w:r w:rsidRPr="00A81AAF">
        <w:rPr>
          <w:rFonts w:cs="Calibri"/>
          <w:color w:val="000000" w:themeColor="text1"/>
          <w:sz w:val="18"/>
          <w:szCs w:val="18"/>
        </w:rPr>
        <w:t xml:space="preserve"> 47: 210-214.</w:t>
      </w:r>
    </w:p>
  </w:endnote>
  <w:endnote w:id="7">
    <w:p w14:paraId="062BEFD7"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McCarthy WJ, Mistry R, Lu Y, et al. 2009. “Density of Tobacco Retailers Near Schools: Effects on Tobacco Use Among Students.” </w:t>
      </w:r>
      <w:r w:rsidRPr="00A81AAF">
        <w:rPr>
          <w:i/>
          <w:color w:val="000000" w:themeColor="text1"/>
          <w:sz w:val="18"/>
          <w:szCs w:val="18"/>
        </w:rPr>
        <w:t>American Journal of Public Health</w:t>
      </w:r>
      <w:r w:rsidRPr="00A81AAF">
        <w:rPr>
          <w:color w:val="000000" w:themeColor="text1"/>
          <w:sz w:val="18"/>
          <w:szCs w:val="18"/>
        </w:rPr>
        <w:t>, 99(11): 2006-2013.</w:t>
      </w:r>
    </w:p>
  </w:endnote>
  <w:endnote w:id="8">
    <w:p w14:paraId="5E9CB01E"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r>
      <w:r w:rsidRPr="00A81AAF">
        <w:rPr>
          <w:rFonts w:cs="Calibri"/>
          <w:color w:val="000000" w:themeColor="text1"/>
          <w:sz w:val="18"/>
          <w:szCs w:val="18"/>
        </w:rPr>
        <w:t xml:space="preserve">Henriksen L, Feighery EC, Schleicher NC, et al. 2008. “Is Adolescent Smoking Related to Density and Proximity of Tobacco Outlets and Retail Cigarette Advertising Near Schools?” </w:t>
      </w:r>
      <w:r w:rsidRPr="00A81AAF">
        <w:rPr>
          <w:rFonts w:cs="Calibri"/>
          <w:i/>
          <w:color w:val="000000" w:themeColor="text1"/>
          <w:sz w:val="18"/>
          <w:szCs w:val="18"/>
        </w:rPr>
        <w:t>Preventive Medicine</w:t>
      </w:r>
      <w:r w:rsidRPr="00A81AAF">
        <w:rPr>
          <w:rFonts w:cs="Calibri"/>
          <w:color w:val="000000" w:themeColor="text1"/>
          <w:sz w:val="18"/>
          <w:szCs w:val="18"/>
        </w:rPr>
        <w:t xml:space="preserve"> 47: 210-214.</w:t>
      </w:r>
    </w:p>
  </w:endnote>
  <w:endnote w:id="9">
    <w:p w14:paraId="3C1D64C3"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Chuang YC, Cubbin C, Ahn D, et al. 2005. “Effects of Neighbourhood Socioeconomic Status and Convenience Store Concentration on Individual Level Smoking.” </w:t>
      </w:r>
      <w:r w:rsidRPr="00A81AAF">
        <w:rPr>
          <w:i/>
          <w:color w:val="000000" w:themeColor="text1"/>
          <w:sz w:val="18"/>
          <w:szCs w:val="18"/>
        </w:rPr>
        <w:t>Journal of Epidemiology and Community Health</w:t>
      </w:r>
      <w:r w:rsidRPr="00A81AAF">
        <w:rPr>
          <w:color w:val="000000" w:themeColor="text1"/>
          <w:sz w:val="18"/>
          <w:szCs w:val="18"/>
        </w:rPr>
        <w:t xml:space="preserve"> 59: 568-573.</w:t>
      </w:r>
    </w:p>
  </w:endnote>
  <w:endnote w:id="10">
    <w:p w14:paraId="4EAF5BF7"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Novak SP, Reardon SF, Raudenbush SW, et al. 2006. “Retail Tobacco Outlet Density and Youth Cigarette Smoking: A Propensity Modeling Approach.” </w:t>
      </w:r>
      <w:r w:rsidRPr="00A81AAF">
        <w:rPr>
          <w:i/>
          <w:iCs/>
          <w:color w:val="000000" w:themeColor="text1"/>
          <w:sz w:val="18"/>
          <w:szCs w:val="18"/>
        </w:rPr>
        <w:t>American Journal of Public Health</w:t>
      </w:r>
      <w:r w:rsidRPr="00A81AAF">
        <w:rPr>
          <w:color w:val="000000" w:themeColor="text1"/>
          <w:sz w:val="18"/>
          <w:szCs w:val="18"/>
        </w:rPr>
        <w:t xml:space="preserve"> 96: 670-676.</w:t>
      </w:r>
    </w:p>
  </w:endnote>
  <w:endnote w:id="11">
    <w:p w14:paraId="3867E561" w14:textId="77777777" w:rsidR="00F41922" w:rsidRPr="00A81AAF" w:rsidRDefault="00F41922" w:rsidP="00813FEF">
      <w:pPr>
        <w:pStyle w:val="EndnoteText"/>
        <w:spacing w:after="60"/>
        <w:ind w:left="180" w:hanging="180"/>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Feighery EC, Schleicher NC, Boley Cruz T, et al. 2008. “An Examination of Trends in Amount and Type of Cigarette Advertising and Sales Promotions in California Stores, 2002–2005.” </w:t>
      </w:r>
      <w:r w:rsidRPr="00A81AAF">
        <w:rPr>
          <w:i/>
          <w:color w:val="000000" w:themeColor="text1"/>
          <w:sz w:val="18"/>
          <w:szCs w:val="18"/>
        </w:rPr>
        <w:t>Tobacco Control</w:t>
      </w:r>
      <w:r w:rsidRPr="00A81AAF">
        <w:rPr>
          <w:color w:val="000000" w:themeColor="text1"/>
          <w:sz w:val="18"/>
          <w:szCs w:val="18"/>
        </w:rPr>
        <w:t>. 17(2):  93-98.</w:t>
      </w:r>
    </w:p>
  </w:endnote>
  <w:endnote w:id="12">
    <w:p w14:paraId="04D77B21"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Chaloupka FJ, Cummings KM, Morley CP, et al. 2002. “Tax, Price and Cigarette Smoking: Evidence from the Tobacco Documents and Implications for Tobacco Company Marketing Strategies.” </w:t>
      </w:r>
      <w:r w:rsidRPr="00A81AAF">
        <w:rPr>
          <w:i/>
          <w:color w:val="000000" w:themeColor="text1"/>
          <w:sz w:val="18"/>
          <w:szCs w:val="18"/>
        </w:rPr>
        <w:t>Tobacco Control</w:t>
      </w:r>
      <w:r w:rsidRPr="00A81AAF">
        <w:rPr>
          <w:color w:val="000000" w:themeColor="text1"/>
          <w:sz w:val="18"/>
          <w:szCs w:val="18"/>
        </w:rPr>
        <w:t>. 11: i62-i72.</w:t>
      </w:r>
    </w:p>
  </w:endnote>
  <w:endnote w:id="13">
    <w:p w14:paraId="599B6000"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r>
      <w:r w:rsidRPr="00A81AAF">
        <w:rPr>
          <w:rFonts w:cs="Calibri"/>
          <w:color w:val="000000" w:themeColor="text1"/>
          <w:sz w:val="18"/>
          <w:szCs w:val="18"/>
        </w:rPr>
        <w:t xml:space="preserve">Henriksen L, Feighery EC, Schleicher NC, et al. 2008. “Is Adolescent Smoking Related to Density and Proximity of Tobacco Outlets and Retail Cigarette Advertising Near Schools?” </w:t>
      </w:r>
      <w:r w:rsidRPr="00A81AAF">
        <w:rPr>
          <w:rFonts w:cs="Calibri"/>
          <w:i/>
          <w:color w:val="000000" w:themeColor="text1"/>
          <w:sz w:val="18"/>
          <w:szCs w:val="18"/>
        </w:rPr>
        <w:t>Preventive Medicine</w:t>
      </w:r>
      <w:r w:rsidRPr="00A81AAF">
        <w:rPr>
          <w:rFonts w:cs="Calibri"/>
          <w:color w:val="000000" w:themeColor="text1"/>
          <w:sz w:val="18"/>
          <w:szCs w:val="18"/>
        </w:rPr>
        <w:t xml:space="preserve"> 47: 210-214.</w:t>
      </w:r>
    </w:p>
  </w:endnote>
  <w:endnote w:id="14">
    <w:p w14:paraId="38BED6FD"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Chuang YC, Cubbin C, Ahn D, et al. 2005. “Effects of Neighbourhood Socioeconomic Status and Convenience Store Concentration on Individual Level Smoking.” </w:t>
      </w:r>
      <w:r w:rsidRPr="00A81AAF">
        <w:rPr>
          <w:i/>
          <w:color w:val="000000" w:themeColor="text1"/>
          <w:sz w:val="18"/>
          <w:szCs w:val="18"/>
        </w:rPr>
        <w:t>Journal of Epidemiology and Community Health</w:t>
      </w:r>
      <w:r w:rsidRPr="00A81AAF">
        <w:rPr>
          <w:color w:val="000000" w:themeColor="text1"/>
          <w:sz w:val="18"/>
          <w:szCs w:val="18"/>
        </w:rPr>
        <w:t xml:space="preserve"> 59: 568-573.</w:t>
      </w:r>
    </w:p>
  </w:endnote>
  <w:endnote w:id="15">
    <w:p w14:paraId="0C4A6C79" w14:textId="77777777" w:rsidR="00F41922" w:rsidRPr="00A81AAF" w:rsidRDefault="00F41922" w:rsidP="00813FEF">
      <w:pPr>
        <w:autoSpaceDE w:val="0"/>
        <w:autoSpaceDN w:val="0"/>
        <w:adjustRightInd w:val="0"/>
        <w:spacing w:after="60" w:line="288" w:lineRule="auto"/>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McDaniel PA and Malone RE. 2011. “Why California Retailers Stop Selling Tobacco Products, and What Their Customers and Employees Think About It When They Do.” </w:t>
      </w:r>
      <w:r w:rsidRPr="00A81AAF">
        <w:rPr>
          <w:i/>
          <w:color w:val="000000" w:themeColor="text1"/>
          <w:sz w:val="18"/>
          <w:szCs w:val="18"/>
        </w:rPr>
        <w:t>BMC Public Health</w:t>
      </w:r>
      <w:r w:rsidRPr="00A81AAF">
        <w:rPr>
          <w:color w:val="000000" w:themeColor="text1"/>
          <w:sz w:val="18"/>
          <w:szCs w:val="18"/>
        </w:rPr>
        <w:t xml:space="preserve"> 11: 848.</w:t>
      </w:r>
    </w:p>
  </w:endnote>
  <w:endnote w:id="16">
    <w:p w14:paraId="1E301927"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Chapman R. 2012. </w:t>
      </w:r>
      <w:r w:rsidRPr="00A81AAF">
        <w:rPr>
          <w:i/>
          <w:color w:val="000000" w:themeColor="text1"/>
          <w:sz w:val="18"/>
          <w:szCs w:val="18"/>
        </w:rPr>
        <w:t xml:space="preserve">State Health Officer’s Report on Tobacco Use and Promotion in California. </w:t>
      </w:r>
      <w:r w:rsidRPr="00A81AAF">
        <w:rPr>
          <w:color w:val="000000" w:themeColor="text1"/>
          <w:sz w:val="18"/>
          <w:szCs w:val="18"/>
        </w:rPr>
        <w:t xml:space="preserve">California Department of Public Health, California Tobacco Control Program, p. 12, </w:t>
      </w:r>
      <w:hyperlink r:id="rId3" w:history="1">
        <w:r w:rsidRPr="00A81AAF">
          <w:rPr>
            <w:rStyle w:val="Hyperlink"/>
            <w:i/>
            <w:color w:val="000000" w:themeColor="text1"/>
            <w:sz w:val="18"/>
            <w:szCs w:val="18"/>
            <w:u w:val="none"/>
          </w:rPr>
          <w:t>www.cdph.ca.gov/Documents/EMBARGOED%20State%20Health%20Officers%20Report%20on%20Tobacco.pdf</w:t>
        </w:r>
      </w:hyperlink>
    </w:p>
  </w:endnote>
  <w:endnote w:id="17">
    <w:p w14:paraId="3641B3AD"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w:t>
      </w:r>
      <w:r w:rsidRPr="00A81AAF">
        <w:rPr>
          <w:color w:val="000000" w:themeColor="text1"/>
          <w:sz w:val="18"/>
          <w:szCs w:val="18"/>
        </w:rPr>
        <w:tab/>
        <w:t xml:space="preserve">U.S. Department of Health and Human Services. 2000. </w:t>
      </w:r>
      <w:r w:rsidRPr="00A81AAF">
        <w:rPr>
          <w:i/>
          <w:color w:val="000000" w:themeColor="text1"/>
          <w:sz w:val="18"/>
          <w:szCs w:val="18"/>
        </w:rPr>
        <w:t>Reducing Tobacco Use: A Report of the Surgeon Genera</w:t>
      </w:r>
      <w:r w:rsidRPr="00A81AAF">
        <w:rPr>
          <w:color w:val="000000" w:themeColor="text1"/>
          <w:sz w:val="18"/>
          <w:szCs w:val="18"/>
        </w:rPr>
        <w:t xml:space="preserve">l. Atlanta: US National Center for Chronic Disease Prevention and Health Promotion, Office on Smoking and Health, p. 62, </w:t>
      </w:r>
      <w:hyperlink r:id="rId4" w:history="1">
        <w:r w:rsidRPr="00A81AAF">
          <w:rPr>
            <w:rStyle w:val="Hyperlink"/>
            <w:i/>
            <w:color w:val="000000" w:themeColor="text1"/>
            <w:sz w:val="18"/>
            <w:szCs w:val="18"/>
            <w:u w:val="none"/>
          </w:rPr>
          <w:t>www.cdc.gov/tobacco/data_statistics/sgr/2000/complete_report/index.htm</w:t>
        </w:r>
      </w:hyperlink>
    </w:p>
  </w:endnote>
  <w:endnote w:id="18">
    <w:p w14:paraId="1196CAC5" w14:textId="77777777" w:rsidR="00F41922" w:rsidRPr="00A81AAF" w:rsidRDefault="00F41922" w:rsidP="00813FEF">
      <w:pPr>
        <w:pStyle w:val="NoSpacing"/>
        <w:spacing w:after="60" w:line="288" w:lineRule="auto"/>
        <w:ind w:left="180" w:hanging="180"/>
        <w:contextualSpacing/>
        <w:rPr>
          <w:rFonts w:ascii="Times New Roman" w:hAnsi="Times New Roman"/>
          <w:i/>
          <w:color w:val="000000" w:themeColor="text1"/>
          <w:sz w:val="18"/>
          <w:szCs w:val="18"/>
        </w:rPr>
      </w:pPr>
      <w:r w:rsidRPr="00A81AAF">
        <w:rPr>
          <w:rStyle w:val="EndnoteReference"/>
          <w:rFonts w:ascii="Times New Roman" w:hAnsi="Times New Roman"/>
          <w:color w:val="000000" w:themeColor="text1"/>
          <w:sz w:val="18"/>
          <w:szCs w:val="18"/>
        </w:rPr>
        <w:endnoteRef/>
      </w:r>
      <w:r w:rsidRPr="00A81AAF">
        <w:rPr>
          <w:rFonts w:ascii="Times New Roman" w:hAnsi="Times New Roman"/>
          <w:color w:val="000000" w:themeColor="text1"/>
          <w:sz w:val="18"/>
          <w:szCs w:val="18"/>
        </w:rPr>
        <w:t xml:space="preserve"> DiFranza JR, Wellman RJ, Sargent JD, et al. 2006. “Tobacco Promotion and the Initiation of Tobacco Use: Assessing the Evidence for Causality.” </w:t>
      </w:r>
      <w:r w:rsidRPr="00A81AAF">
        <w:rPr>
          <w:rFonts w:ascii="Times New Roman" w:hAnsi="Times New Roman"/>
          <w:i/>
          <w:color w:val="000000" w:themeColor="text1"/>
          <w:sz w:val="18"/>
          <w:szCs w:val="18"/>
        </w:rPr>
        <w:t>Pediatrics</w:t>
      </w:r>
      <w:r w:rsidRPr="00A81AAF">
        <w:rPr>
          <w:rFonts w:ascii="Times New Roman" w:hAnsi="Times New Roman"/>
          <w:color w:val="000000" w:themeColor="text1"/>
          <w:sz w:val="18"/>
          <w:szCs w:val="18"/>
        </w:rPr>
        <w:t xml:space="preserve"> 6: e1237-e1248, </w:t>
      </w:r>
      <w:hyperlink r:id="rId5" w:history="1">
        <w:r w:rsidRPr="00A81AAF">
          <w:rPr>
            <w:rStyle w:val="Hyperlink"/>
            <w:rFonts w:ascii="Times New Roman" w:hAnsi="Times New Roman"/>
            <w:i/>
            <w:color w:val="000000" w:themeColor="text1"/>
            <w:sz w:val="18"/>
            <w:szCs w:val="18"/>
            <w:u w:val="none"/>
          </w:rPr>
          <w:t>doi: 10.1542/peds.2005-1817</w:t>
        </w:r>
      </w:hyperlink>
    </w:p>
  </w:endnote>
  <w:endnote w:id="19">
    <w:p w14:paraId="60ED8FA7" w14:textId="77777777" w:rsidR="00F41922" w:rsidRPr="00A81AAF" w:rsidRDefault="00F41922" w:rsidP="00813FEF">
      <w:pPr>
        <w:pStyle w:val="NoSpacing"/>
        <w:spacing w:after="60" w:line="288" w:lineRule="auto"/>
        <w:ind w:left="180" w:hanging="180"/>
        <w:contextualSpacing/>
        <w:rPr>
          <w:rFonts w:ascii="Times New Roman" w:hAnsi="Times New Roman"/>
          <w:i/>
          <w:color w:val="000000" w:themeColor="text1"/>
          <w:sz w:val="18"/>
          <w:szCs w:val="18"/>
        </w:rPr>
      </w:pPr>
      <w:r w:rsidRPr="00A81AAF">
        <w:rPr>
          <w:rStyle w:val="EndnoteReference"/>
          <w:rFonts w:ascii="Times New Roman" w:hAnsi="Times New Roman"/>
          <w:color w:val="000000" w:themeColor="text1"/>
          <w:sz w:val="18"/>
          <w:szCs w:val="18"/>
        </w:rPr>
        <w:endnoteRef/>
      </w:r>
      <w:r w:rsidRPr="00A81AAF">
        <w:rPr>
          <w:rFonts w:ascii="Times New Roman" w:hAnsi="Times New Roman"/>
          <w:color w:val="000000" w:themeColor="text1"/>
          <w:sz w:val="18"/>
          <w:szCs w:val="18"/>
        </w:rPr>
        <w:t xml:space="preserve"> Chapman R. 2012. </w:t>
      </w:r>
      <w:r w:rsidRPr="00A81AAF">
        <w:rPr>
          <w:rFonts w:ascii="Times New Roman" w:hAnsi="Times New Roman"/>
          <w:i/>
          <w:color w:val="000000" w:themeColor="text1"/>
          <w:sz w:val="18"/>
          <w:szCs w:val="18"/>
        </w:rPr>
        <w:t xml:space="preserve">State Health Officer’s Report on Tobacco Use and Promotion in California. </w:t>
      </w:r>
      <w:r w:rsidRPr="00A81AAF">
        <w:rPr>
          <w:rFonts w:ascii="Times New Roman" w:hAnsi="Times New Roman"/>
          <w:color w:val="000000" w:themeColor="text1"/>
          <w:sz w:val="18"/>
          <w:szCs w:val="18"/>
        </w:rPr>
        <w:t xml:space="preserve">California Department of Public Health, California Tobacco Control Program, p. 8, </w:t>
      </w:r>
      <w:hyperlink r:id="rId6" w:history="1">
        <w:r w:rsidRPr="00A81AAF">
          <w:rPr>
            <w:rStyle w:val="Hyperlink"/>
            <w:rFonts w:ascii="Times New Roman" w:hAnsi="Times New Roman"/>
            <w:i/>
            <w:color w:val="000000" w:themeColor="text1"/>
            <w:sz w:val="18"/>
            <w:szCs w:val="18"/>
            <w:u w:val="none"/>
          </w:rPr>
          <w:t>www.cdph.ca.gov/Documents/EMBARGOED%20State%20Health%20Officers%20Report%20on%20Tobacco.pdf</w:t>
        </w:r>
      </w:hyperlink>
      <w:r w:rsidRPr="00A81AAF">
        <w:rPr>
          <w:rFonts w:ascii="Times New Roman" w:hAnsi="Times New Roman"/>
          <w:i/>
          <w:color w:val="000000" w:themeColor="text1"/>
          <w:sz w:val="18"/>
          <w:szCs w:val="18"/>
        </w:rPr>
        <w:t xml:space="preserve"> </w:t>
      </w:r>
    </w:p>
  </w:endnote>
  <w:endnote w:id="20">
    <w:p w14:paraId="14ACDA54" w14:textId="77777777" w:rsidR="00F41922" w:rsidRPr="00A81AAF" w:rsidRDefault="00F41922" w:rsidP="00813FEF">
      <w:pPr>
        <w:pStyle w:val="NoSpacing"/>
        <w:spacing w:after="60" w:line="288" w:lineRule="auto"/>
        <w:ind w:left="180" w:hanging="180"/>
        <w:contextualSpacing/>
        <w:rPr>
          <w:rFonts w:ascii="Times New Roman" w:hAnsi="Times New Roman"/>
          <w:i/>
          <w:color w:val="000000" w:themeColor="text1"/>
          <w:sz w:val="18"/>
          <w:szCs w:val="18"/>
        </w:rPr>
      </w:pPr>
      <w:r w:rsidRPr="00A81AAF">
        <w:rPr>
          <w:rStyle w:val="EndnoteReference"/>
          <w:rFonts w:ascii="Times New Roman" w:hAnsi="Times New Roman"/>
          <w:color w:val="000000" w:themeColor="text1"/>
          <w:sz w:val="18"/>
          <w:szCs w:val="18"/>
        </w:rPr>
        <w:endnoteRef/>
      </w:r>
      <w:r w:rsidRPr="00A81AAF">
        <w:rPr>
          <w:rFonts w:ascii="Times New Roman" w:hAnsi="Times New Roman"/>
          <w:color w:val="000000" w:themeColor="text1"/>
          <w:sz w:val="18"/>
          <w:szCs w:val="18"/>
        </w:rPr>
        <w:t xml:space="preserve"> Chapman R. 2012. </w:t>
      </w:r>
      <w:r w:rsidRPr="00A81AAF">
        <w:rPr>
          <w:rFonts w:ascii="Times New Roman" w:hAnsi="Times New Roman"/>
          <w:i/>
          <w:color w:val="000000" w:themeColor="text1"/>
          <w:sz w:val="18"/>
          <w:szCs w:val="18"/>
        </w:rPr>
        <w:t xml:space="preserve">State Health Officer’s Report on Tobacco Use and Promotion in California. </w:t>
      </w:r>
      <w:r w:rsidRPr="00A81AAF">
        <w:rPr>
          <w:rFonts w:ascii="Times New Roman" w:hAnsi="Times New Roman"/>
          <w:color w:val="000000" w:themeColor="text1"/>
          <w:sz w:val="18"/>
          <w:szCs w:val="18"/>
        </w:rPr>
        <w:t>California Department of Public Health, California Tobacco Control Program, p. 9,</w:t>
      </w:r>
      <w:r w:rsidRPr="00A81AAF">
        <w:rPr>
          <w:rFonts w:ascii="Times New Roman" w:hAnsi="Times New Roman"/>
          <w:i/>
          <w:color w:val="000000" w:themeColor="text1"/>
          <w:sz w:val="18"/>
          <w:szCs w:val="18"/>
        </w:rPr>
        <w:t xml:space="preserve"> </w:t>
      </w:r>
      <w:hyperlink r:id="rId7" w:history="1">
        <w:r w:rsidRPr="00A81AAF">
          <w:rPr>
            <w:rStyle w:val="Hyperlink"/>
            <w:rFonts w:ascii="Times New Roman" w:hAnsi="Times New Roman"/>
            <w:i/>
            <w:color w:val="000000" w:themeColor="text1"/>
            <w:sz w:val="18"/>
            <w:szCs w:val="18"/>
            <w:u w:val="none"/>
          </w:rPr>
          <w:t>www.cdph.ca.gov/Documents/EMBARGOED%20State%20Health%20Officers%20Report%20on%20Tobacco.pdf</w:t>
        </w:r>
      </w:hyperlink>
      <w:r w:rsidRPr="00A81AAF">
        <w:rPr>
          <w:rFonts w:ascii="Times New Roman" w:hAnsi="Times New Roman"/>
          <w:i/>
          <w:color w:val="000000" w:themeColor="text1"/>
          <w:sz w:val="18"/>
          <w:szCs w:val="18"/>
        </w:rPr>
        <w:t xml:space="preserve"> </w:t>
      </w:r>
    </w:p>
  </w:endnote>
  <w:endnote w:id="21">
    <w:p w14:paraId="46408821"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Jiang N and Ling PM. 2013. “Impact of Alcohol Use and Bar Attendance on Smoking and Quit Attempts Among Young Adult Bar Patrons.” </w:t>
      </w:r>
      <w:r w:rsidRPr="00A81AAF">
        <w:rPr>
          <w:i/>
          <w:color w:val="000000" w:themeColor="text1"/>
          <w:sz w:val="18"/>
          <w:szCs w:val="18"/>
        </w:rPr>
        <w:t>American Journal of Public Health</w:t>
      </w:r>
      <w:r w:rsidRPr="00A81AAF">
        <w:rPr>
          <w:color w:val="000000" w:themeColor="text1"/>
          <w:sz w:val="18"/>
          <w:szCs w:val="18"/>
        </w:rPr>
        <w:t xml:space="preserve"> 103(5): e53-e61.</w:t>
      </w:r>
    </w:p>
  </w:endnote>
  <w:endnote w:id="22">
    <w:p w14:paraId="34B33BFF"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Ling PM, Neilands TB, and Glantz SA. 2009. “Young Adult Smoking Behavior: A National Survey.” </w:t>
      </w:r>
      <w:r w:rsidRPr="00A81AAF">
        <w:rPr>
          <w:i/>
          <w:color w:val="000000" w:themeColor="text1"/>
          <w:sz w:val="18"/>
          <w:szCs w:val="18"/>
        </w:rPr>
        <w:t>American Journal of Preventive Medicine</w:t>
      </w:r>
      <w:r w:rsidRPr="00A81AAF">
        <w:rPr>
          <w:color w:val="000000" w:themeColor="text1"/>
          <w:sz w:val="18"/>
          <w:szCs w:val="18"/>
        </w:rPr>
        <w:t xml:space="preserve"> 36(5): 389-394.</w:t>
      </w:r>
    </w:p>
  </w:endnote>
  <w:endnote w:id="23">
    <w:p w14:paraId="5B116F97"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Ling PM, Neilands TB, and Glantz SA. 2009. “Young Adult Smoking Behavior: A National Survey.” </w:t>
      </w:r>
      <w:r w:rsidRPr="00A81AAF">
        <w:rPr>
          <w:i/>
          <w:color w:val="000000" w:themeColor="text1"/>
          <w:sz w:val="18"/>
          <w:szCs w:val="18"/>
        </w:rPr>
        <w:t>American Journal of Preventive Medicine</w:t>
      </w:r>
      <w:r w:rsidRPr="00A81AAF">
        <w:rPr>
          <w:color w:val="000000" w:themeColor="text1"/>
          <w:sz w:val="18"/>
          <w:szCs w:val="18"/>
        </w:rPr>
        <w:t xml:space="preserve"> 36(5): 389-394.</w:t>
      </w:r>
    </w:p>
  </w:endnote>
  <w:endnote w:id="24">
    <w:p w14:paraId="46F2D869"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Gilpin EA, White VM, and Pierce JP. 2005. “How Effective Are Tobacco Industry Bar and Club Marketing Efforts in Reaching Young Adults?” </w:t>
      </w:r>
      <w:r w:rsidRPr="00A81AAF">
        <w:rPr>
          <w:i/>
          <w:color w:val="000000" w:themeColor="text1"/>
          <w:sz w:val="18"/>
          <w:szCs w:val="18"/>
        </w:rPr>
        <w:t>Tobacco Control</w:t>
      </w:r>
      <w:r w:rsidRPr="00A81AAF">
        <w:rPr>
          <w:color w:val="000000" w:themeColor="text1"/>
          <w:sz w:val="18"/>
          <w:szCs w:val="18"/>
        </w:rPr>
        <w:t xml:space="preserve"> 14: 186-192.</w:t>
      </w:r>
    </w:p>
  </w:endnote>
  <w:endnote w:id="25">
    <w:p w14:paraId="6D6504D7"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Jiang N and Ling PM. 2013. “Impact of Alcohol Use and Bar Attendance on Smoking and Quit Attempts Among Young Adult Bar Patrons.” </w:t>
      </w:r>
      <w:r w:rsidRPr="00A81AAF">
        <w:rPr>
          <w:i/>
          <w:color w:val="000000" w:themeColor="text1"/>
          <w:sz w:val="18"/>
          <w:szCs w:val="18"/>
        </w:rPr>
        <w:t>American Journal of Public Health</w:t>
      </w:r>
      <w:r w:rsidRPr="00A81AAF">
        <w:rPr>
          <w:color w:val="000000" w:themeColor="text1"/>
          <w:sz w:val="18"/>
          <w:szCs w:val="18"/>
        </w:rPr>
        <w:t xml:space="preserve"> 103(5): e53-e61.</w:t>
      </w:r>
    </w:p>
  </w:endnote>
  <w:endnote w:id="26">
    <w:p w14:paraId="57779DFF"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Maher JE, Morris DS, Girard KE, et al. 2012. “Consequences of Clean Indoor Air Exemptions in Oregon: The Hookah Story.” </w:t>
      </w:r>
      <w:r w:rsidRPr="00A81AAF">
        <w:rPr>
          <w:i/>
          <w:color w:val="000000" w:themeColor="text1"/>
          <w:sz w:val="18"/>
          <w:szCs w:val="18"/>
        </w:rPr>
        <w:t>Tobacco Control</w:t>
      </w:r>
      <w:r w:rsidRPr="00A81AAF">
        <w:rPr>
          <w:color w:val="000000" w:themeColor="text1"/>
          <w:sz w:val="18"/>
          <w:szCs w:val="18"/>
        </w:rPr>
        <w:t>. [Electronic publication ahead of print].</w:t>
      </w:r>
    </w:p>
  </w:endnote>
  <w:endnote w:id="27">
    <w:p w14:paraId="34D856B9"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Cal. Health &amp; Safety Code §§ 11014.5, 11364.7.</w:t>
      </w:r>
    </w:p>
  </w:endnote>
  <w:endnote w:id="28">
    <w:p w14:paraId="6A83D072"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American Lung Association in California, Center for Tobacco Policy and Organizing. 2012. </w:t>
      </w:r>
      <w:r w:rsidRPr="00A81AAF">
        <w:rPr>
          <w:i/>
          <w:color w:val="000000" w:themeColor="text1"/>
          <w:sz w:val="18"/>
          <w:szCs w:val="18"/>
        </w:rPr>
        <w:t>Matrix of Strong Local Tobacco Retailer Licensing Ordinances</w:t>
      </w:r>
      <w:r w:rsidRPr="00A81AAF">
        <w:rPr>
          <w:color w:val="000000" w:themeColor="text1"/>
          <w:sz w:val="18"/>
          <w:szCs w:val="18"/>
        </w:rPr>
        <w:t xml:space="preserve">, </w:t>
      </w:r>
      <w:hyperlink r:id="rId8" w:history="1">
        <w:r w:rsidRPr="00A81AAF">
          <w:rPr>
            <w:rStyle w:val="Hyperlink"/>
            <w:i/>
            <w:color w:val="000000" w:themeColor="text1"/>
            <w:sz w:val="18"/>
            <w:szCs w:val="18"/>
            <w:u w:val="none"/>
          </w:rPr>
          <w:t>www.center4tobaccopolicy.org/CTPO/_files/_file/Matrix%20of%20Strong%20Local%20Tobacco%20Retailer%20Licensing%20Ordinances%20June%202012.pdf</w:t>
        </w:r>
      </w:hyperlink>
      <w:r w:rsidRPr="00A81AAF">
        <w:rPr>
          <w:color w:val="000000" w:themeColor="text1"/>
          <w:sz w:val="18"/>
          <w:szCs w:val="18"/>
        </w:rPr>
        <w:t xml:space="preserve"> </w:t>
      </w:r>
    </w:p>
  </w:endnote>
  <w:endnote w:id="29">
    <w:p w14:paraId="5DE08C10" w14:textId="77777777" w:rsidR="00F41922" w:rsidRPr="00A81AAF" w:rsidRDefault="00F41922" w:rsidP="00813FEF">
      <w:pPr>
        <w:pStyle w:val="EndnoteText"/>
        <w:spacing w:after="60"/>
        <w:ind w:left="180" w:hanging="180"/>
        <w:contextualSpacing/>
        <w:rPr>
          <w:i/>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Occupational Safety and Health Administration. 2009. </w:t>
      </w:r>
      <w:r w:rsidRPr="00A81AAF">
        <w:rPr>
          <w:i/>
          <w:color w:val="000000" w:themeColor="text1"/>
          <w:sz w:val="18"/>
          <w:szCs w:val="18"/>
        </w:rPr>
        <w:t>Recommendations for Workplace Violence Prevention Programs</w:t>
      </w:r>
      <w:r w:rsidRPr="00A81AAF">
        <w:rPr>
          <w:color w:val="000000" w:themeColor="text1"/>
          <w:sz w:val="18"/>
          <w:szCs w:val="18"/>
        </w:rPr>
        <w:t xml:space="preserve">, p. 9, </w:t>
      </w:r>
      <w:hyperlink r:id="rId9" w:history="1">
        <w:r w:rsidRPr="00A81AAF">
          <w:rPr>
            <w:rStyle w:val="Hyperlink"/>
            <w:i/>
            <w:color w:val="000000" w:themeColor="text1"/>
            <w:sz w:val="18"/>
            <w:szCs w:val="18"/>
            <w:u w:val="none"/>
          </w:rPr>
          <w:t>www.osha.gov/Publications/osha3153.pdf</w:t>
        </w:r>
      </w:hyperlink>
      <w:r w:rsidRPr="00A81AAF">
        <w:rPr>
          <w:i/>
          <w:color w:val="000000" w:themeColor="text1"/>
          <w:sz w:val="18"/>
          <w:szCs w:val="18"/>
        </w:rPr>
        <w:t xml:space="preserve"> </w:t>
      </w:r>
    </w:p>
  </w:endnote>
  <w:endnote w:id="30">
    <w:p w14:paraId="0A6A3C2D" w14:textId="77777777" w:rsidR="00F41922" w:rsidRPr="00A81AAF" w:rsidRDefault="00F41922" w:rsidP="00813FEF">
      <w:pPr>
        <w:pStyle w:val="EndnoteText"/>
        <w:spacing w:after="60"/>
        <w:ind w:left="180" w:hanging="180"/>
        <w:contextualSpacing/>
        <w:rPr>
          <w:color w:val="000000" w:themeColor="text1"/>
          <w:sz w:val="18"/>
          <w:szCs w:val="18"/>
        </w:rPr>
      </w:pPr>
      <w:r w:rsidRPr="00A81AAF">
        <w:rPr>
          <w:rStyle w:val="EndnoteReference"/>
          <w:color w:val="000000" w:themeColor="text1"/>
          <w:sz w:val="18"/>
          <w:szCs w:val="18"/>
        </w:rPr>
        <w:endnoteRef/>
      </w:r>
      <w:r w:rsidRPr="00A81AAF">
        <w:rPr>
          <w:color w:val="000000" w:themeColor="text1"/>
          <w:sz w:val="18"/>
          <w:szCs w:val="18"/>
        </w:rPr>
        <w:t xml:space="preserve"> Casteel C and Peek-Asa C. 2000. “Effectiveness of Crime Prevention Through Environmental Design (CPTED) in Reducing Robberies.” </w:t>
      </w:r>
      <w:r w:rsidRPr="00A81AAF">
        <w:rPr>
          <w:i/>
          <w:color w:val="000000" w:themeColor="text1"/>
          <w:sz w:val="18"/>
          <w:szCs w:val="18"/>
        </w:rPr>
        <w:t>American Journal of Preventive Medicine</w:t>
      </w:r>
      <w:r w:rsidRPr="00A81AAF">
        <w:rPr>
          <w:color w:val="000000" w:themeColor="text1"/>
          <w:sz w:val="18"/>
          <w:szCs w:val="18"/>
        </w:rPr>
        <w:t xml:space="preserve"> 18(4): 99-115.</w:t>
      </w:r>
    </w:p>
  </w:endnote>
  <w:endnote w:id="31">
    <w:p w14:paraId="244AED34" w14:textId="77777777" w:rsidR="00F41922" w:rsidRPr="00C74C71" w:rsidRDefault="00F41922" w:rsidP="00AD3B54">
      <w:pPr>
        <w:autoSpaceDE w:val="0"/>
        <w:autoSpaceDN w:val="0"/>
        <w:adjustRightInd w:val="0"/>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r>
      <w:r w:rsidRPr="00C74C71">
        <w:rPr>
          <w:i/>
          <w:iCs/>
          <w:sz w:val="18"/>
          <w:szCs w:val="20"/>
        </w:rPr>
        <w:t xml:space="preserve">See </w:t>
      </w:r>
      <w:r w:rsidRPr="00C74C71">
        <w:rPr>
          <w:sz w:val="18"/>
          <w:szCs w:val="20"/>
        </w:rPr>
        <w:t>Hodge, J.G. Jr. 1997. “</w:t>
      </w:r>
      <w:r w:rsidRPr="00C74C71">
        <w:rPr>
          <w:iCs/>
          <w:sz w:val="18"/>
          <w:szCs w:val="20"/>
        </w:rPr>
        <w:t>Implementing Modern Public Health Goals Through Government: An Examination Of New Federalism And Public Health Law.”</w:t>
      </w:r>
      <w:r w:rsidRPr="00C74C71">
        <w:rPr>
          <w:i/>
          <w:iCs/>
          <w:sz w:val="18"/>
          <w:szCs w:val="20"/>
        </w:rPr>
        <w:t xml:space="preserve"> </w:t>
      </w:r>
      <w:r w:rsidRPr="00C74C71">
        <w:rPr>
          <w:i/>
          <w:sz w:val="18"/>
          <w:szCs w:val="20"/>
        </w:rPr>
        <w:t>J. Contemp. Health L. &amp; Pol’y</w:t>
      </w:r>
      <w:r w:rsidRPr="00C74C71">
        <w:rPr>
          <w:sz w:val="18"/>
          <w:szCs w:val="20"/>
        </w:rPr>
        <w:t xml:space="preserve"> 14: 93-126, p. 94; </w:t>
      </w:r>
      <w:r w:rsidRPr="00C74C71">
        <w:rPr>
          <w:i/>
          <w:iCs/>
          <w:sz w:val="18"/>
          <w:szCs w:val="20"/>
        </w:rPr>
        <w:t xml:space="preserve">see also </w:t>
      </w:r>
      <w:r w:rsidRPr="00C74C71">
        <w:rPr>
          <w:sz w:val="18"/>
          <w:szCs w:val="20"/>
        </w:rPr>
        <w:t xml:space="preserve">Gostin, L.O. 2008. </w:t>
      </w:r>
      <w:r w:rsidRPr="00C74C71">
        <w:rPr>
          <w:i/>
          <w:sz w:val="18"/>
          <w:szCs w:val="20"/>
        </w:rPr>
        <w:t>Public</w:t>
      </w:r>
      <w:r w:rsidRPr="00C74C71">
        <w:rPr>
          <w:i/>
          <w:iCs/>
          <w:sz w:val="18"/>
          <w:szCs w:val="20"/>
        </w:rPr>
        <w:t xml:space="preserve"> </w:t>
      </w:r>
      <w:r w:rsidRPr="00C74C71">
        <w:rPr>
          <w:i/>
          <w:sz w:val="18"/>
          <w:szCs w:val="20"/>
        </w:rPr>
        <w:t>Health Law: Power, Duty, Restraint</w:t>
      </w:r>
      <w:r w:rsidRPr="00C74C71">
        <w:rPr>
          <w:sz w:val="18"/>
          <w:szCs w:val="20"/>
        </w:rPr>
        <w:t xml:space="preserve">. Berkeley, CA: University of California Press, p. 79. (Gostin defines police power as: </w:t>
      </w:r>
      <w:r w:rsidRPr="00C74C71">
        <w:rPr>
          <w:i/>
          <w:iCs/>
          <w:sz w:val="18"/>
          <w:szCs w:val="20"/>
        </w:rPr>
        <w:t>“</w:t>
      </w:r>
      <w:r w:rsidRPr="00C74C71">
        <w:rPr>
          <w:sz w:val="18"/>
          <w:szCs w:val="20"/>
        </w:rPr>
        <w:t>The inherent authority of the state (and, through delegation, local government) to enact laws and promulgate regulations to protect, preserve, and promote the health, safety, morals, and general welfare of the people. To achieve these communal benefits, the state retains the power to restrict, within federal and state constitutional limits, private interests—including personal interests in autonomy, privacy, association, and liberty, as well as economic interests in freedom to contract and uses of property.”)</w:t>
      </w:r>
    </w:p>
  </w:endnote>
  <w:endnote w:id="32">
    <w:p w14:paraId="697A974A"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ab/>
      </w:r>
      <w:r w:rsidRPr="00C74C71">
        <w:rPr>
          <w:rFonts w:cs="Times New Roman"/>
          <w:i/>
          <w:sz w:val="18"/>
          <w:szCs w:val="20"/>
        </w:rPr>
        <w:t>Id.</w:t>
      </w:r>
    </w:p>
  </w:endnote>
  <w:endnote w:id="33">
    <w:p w14:paraId="1F0AE2F4"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iCs/>
          <w:sz w:val="18"/>
          <w:szCs w:val="20"/>
        </w:rPr>
        <w:t>See generally</w:t>
      </w:r>
      <w:r w:rsidRPr="00C74C71">
        <w:rPr>
          <w:rFonts w:cs="Times New Roman"/>
          <w:sz w:val="18"/>
          <w:szCs w:val="20"/>
        </w:rPr>
        <w:t xml:space="preserve">, Francis M. Dougherty, </w:t>
      </w:r>
      <w:r w:rsidRPr="00C74C71">
        <w:rPr>
          <w:rFonts w:cs="Times New Roman"/>
          <w:i/>
          <w:iCs/>
          <w:sz w:val="18"/>
          <w:szCs w:val="20"/>
        </w:rPr>
        <w:t>Validity, Construction, and Application of State Statutory Provisions Prohibiting Sales of Commodities Below Cost – Modern Cases</w:t>
      </w:r>
      <w:r w:rsidRPr="00C74C71">
        <w:rPr>
          <w:rFonts w:cs="Times New Roman"/>
          <w:sz w:val="18"/>
          <w:szCs w:val="20"/>
        </w:rPr>
        <w:t xml:space="preserve">, 41 A.L.R. 4th 612 (1985); </w:t>
      </w:r>
      <w:r w:rsidRPr="00C74C71">
        <w:rPr>
          <w:rFonts w:cs="Times New Roman"/>
          <w:i/>
          <w:iCs/>
          <w:sz w:val="18"/>
          <w:szCs w:val="20"/>
        </w:rPr>
        <w:t xml:space="preserve">see, e.g., </w:t>
      </w:r>
      <w:r w:rsidRPr="00C74C71">
        <w:rPr>
          <w:rFonts w:cs="Times New Roman"/>
          <w:i/>
          <w:sz w:val="18"/>
          <w:szCs w:val="20"/>
        </w:rPr>
        <w:t>Simonetti v. State</w:t>
      </w:r>
      <w:r w:rsidRPr="00C74C71">
        <w:rPr>
          <w:rFonts w:cs="Times New Roman"/>
          <w:sz w:val="18"/>
          <w:szCs w:val="20"/>
        </w:rPr>
        <w:t>, 132 So.2d 252 (Ala. 1961) (upholding an Alabama statute prohibiting any wholesaler or retailer to sell, offer to sell, or advertise cigarettes at less than cost under the state’s general police power).</w:t>
      </w:r>
    </w:p>
  </w:endnote>
  <w:endnote w:id="34">
    <w:p w14:paraId="7FB161C9" w14:textId="77777777" w:rsidR="00F41922" w:rsidRPr="00C74C71" w:rsidRDefault="00F41922" w:rsidP="00AD3B54">
      <w:pPr>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r>
      <w:r w:rsidRPr="00C74C71">
        <w:rPr>
          <w:i/>
          <w:sz w:val="18"/>
          <w:szCs w:val="20"/>
        </w:rPr>
        <w:t>California Retail Liquor Dealers Ass’n v. Midcal Aluminum, Inc</w:t>
      </w:r>
      <w:r w:rsidRPr="00C74C71">
        <w:rPr>
          <w:sz w:val="18"/>
          <w:szCs w:val="20"/>
        </w:rPr>
        <w:t>., 445 U.S. 97 (1980) (the Supreme Court held that California’s wine pricing law was preempted by the Sherman Act because it gave wine producers the power to eliminate competition by setting minimum prices).</w:t>
      </w:r>
    </w:p>
  </w:endnote>
  <w:endnote w:id="35">
    <w:p w14:paraId="12CFDA50" w14:textId="2672D495" w:rsidR="00F41922" w:rsidRPr="00C74C71" w:rsidRDefault="00F41922" w:rsidP="002D1FAC">
      <w:pPr>
        <w:pStyle w:val="NormalWeb"/>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r>
      <w:r w:rsidRPr="00C74C71">
        <w:rPr>
          <w:i/>
          <w:noProof/>
          <w:sz w:val="18"/>
          <w:szCs w:val="20"/>
        </w:rPr>
        <w:t>See</w:t>
      </w:r>
      <w:r w:rsidRPr="00C74C71">
        <w:rPr>
          <w:noProof/>
          <w:sz w:val="18"/>
          <w:szCs w:val="20"/>
        </w:rPr>
        <w:t xml:space="preserve"> </w:t>
      </w:r>
      <w:r w:rsidRPr="00C74C71">
        <w:rPr>
          <w:i/>
          <w:noProof/>
          <w:sz w:val="18"/>
          <w:szCs w:val="20"/>
        </w:rPr>
        <w:t>Fisher v. City of Berkeley</w:t>
      </w:r>
      <w:r w:rsidRPr="00C74C71">
        <w:rPr>
          <w:noProof/>
          <w:sz w:val="18"/>
          <w:szCs w:val="20"/>
        </w:rPr>
        <w:t xml:space="preserve">, 475 U.S. 260, 270 (1986) (Unilateral action by government in setting rent ceilings does not violate antitrust laws.); </w:t>
      </w:r>
      <w:r w:rsidRPr="00C74C71">
        <w:rPr>
          <w:i/>
          <w:sz w:val="18"/>
          <w:szCs w:val="20"/>
        </w:rPr>
        <w:t>Flying J, Inc. v. Hollen</w:t>
      </w:r>
      <w:r w:rsidRPr="00C74C71">
        <w:rPr>
          <w:sz w:val="18"/>
          <w:szCs w:val="20"/>
        </w:rPr>
        <w:t>, 621 F.3d 658, 662–3 (7th Cir. 2010) (the Seventh Circuit held that Wisconsin’s gasoline pricing law was not preempted by the Sherman Act because the law did not require the businesses to act together to set prices and the amount of the minimum gasoline markup was established within the law itself).</w:t>
      </w:r>
    </w:p>
  </w:endnote>
  <w:endnote w:id="36">
    <w:p w14:paraId="4AF6FD24" w14:textId="77777777" w:rsidR="00F41922" w:rsidRPr="00C74C71" w:rsidRDefault="00F41922" w:rsidP="00AD3B54">
      <w:pPr>
        <w:autoSpaceDE w:val="0"/>
        <w:autoSpaceDN w:val="0"/>
        <w:adjustRightInd w:val="0"/>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t>This paragraph reserves certain areas of tobacco regulation to the FDA: “No State or political subdivision of a State may establish or continue in effect with respect to a tobacco product any requirement which is different from, or in addition to, any requirement under the provisions of this chapter relating to tobacco product standards, premarket review, adulteration, misbranding, labeling, registration, good manufacturing standards, or modified risk tobacco products.” 21 U.S.C.A. § 387p(a)(2)(A).</w:t>
      </w:r>
    </w:p>
  </w:endnote>
  <w:endnote w:id="37">
    <w:p w14:paraId="005A22E7"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sz w:val="18"/>
          <w:szCs w:val="20"/>
        </w:rPr>
        <w:t>Id.</w:t>
      </w:r>
      <w:r w:rsidRPr="00C74C71">
        <w:rPr>
          <w:rFonts w:cs="Times New Roman"/>
          <w:sz w:val="18"/>
          <w:szCs w:val="20"/>
        </w:rPr>
        <w:t xml:space="preserve"> at § 387p(a)(1) (emphasis added). </w:t>
      </w:r>
    </w:p>
  </w:endnote>
  <w:endnote w:id="38">
    <w:p w14:paraId="1CF99CB6" w14:textId="77777777" w:rsidR="00F41922" w:rsidRPr="00C74C71" w:rsidRDefault="00F41922" w:rsidP="00AD3B54">
      <w:pPr>
        <w:pStyle w:val="EndnoteText"/>
        <w:spacing w:after="60"/>
        <w:ind w:left="270" w:hanging="270"/>
        <w:rPr>
          <w:rFonts w:cs="Times New Roman"/>
          <w:noProof/>
          <w:sz w:val="18"/>
          <w:szCs w:val="20"/>
        </w:rPr>
      </w:pPr>
      <w:r w:rsidRPr="00C74C71">
        <w:rPr>
          <w:rStyle w:val="EndnoteReference"/>
          <w:rFonts w:cs="Times New Roman"/>
          <w:sz w:val="18"/>
          <w:szCs w:val="20"/>
        </w:rPr>
        <w:endnoteRef/>
      </w:r>
      <w:r w:rsidRPr="00C74C71">
        <w:rPr>
          <w:rFonts w:cs="Times New Roman"/>
          <w:sz w:val="18"/>
          <w:szCs w:val="20"/>
        </w:rPr>
        <w:tab/>
      </w:r>
      <w:r w:rsidRPr="00C74C71">
        <w:rPr>
          <w:rFonts w:cs="Times New Roman"/>
          <w:i/>
          <w:noProof/>
          <w:sz w:val="18"/>
          <w:szCs w:val="20"/>
        </w:rPr>
        <w:t>Virginia State Bd. of Pharmacy v. Virginia Citizens Consumer Council, Inc</w:t>
      </w:r>
      <w:r w:rsidRPr="00C74C71">
        <w:rPr>
          <w:rFonts w:cs="Times New Roman"/>
          <w:noProof/>
          <w:sz w:val="18"/>
          <w:szCs w:val="20"/>
        </w:rPr>
        <w:t>., 425 U.S. 748 (1976).</w:t>
      </w:r>
    </w:p>
  </w:endnote>
  <w:endnote w:id="39">
    <w:p w14:paraId="2EFDACB7" w14:textId="77777777" w:rsidR="00F41922" w:rsidRPr="00C74C71" w:rsidRDefault="00F41922" w:rsidP="00AD3B54">
      <w:pPr>
        <w:pStyle w:val="NormalWeb"/>
        <w:spacing w:after="60" w:line="288" w:lineRule="auto"/>
        <w:ind w:left="270" w:hanging="270"/>
        <w:rPr>
          <w:sz w:val="18"/>
          <w:szCs w:val="20"/>
        </w:rPr>
      </w:pPr>
      <w:r w:rsidRPr="00C74C71">
        <w:rPr>
          <w:rStyle w:val="EndnoteReference"/>
          <w:sz w:val="18"/>
          <w:szCs w:val="20"/>
        </w:rPr>
        <w:endnoteRef/>
      </w:r>
      <w:r>
        <w:rPr>
          <w:sz w:val="18"/>
          <w:szCs w:val="20"/>
        </w:rPr>
        <w:tab/>
      </w:r>
      <w:r w:rsidRPr="00C74C71">
        <w:rPr>
          <w:i/>
          <w:noProof/>
          <w:sz w:val="18"/>
          <w:szCs w:val="20"/>
        </w:rPr>
        <w:t>Lorillard Tobacco Co. v. Reilly</w:t>
      </w:r>
      <w:r w:rsidRPr="00C74C71">
        <w:rPr>
          <w:noProof/>
          <w:sz w:val="18"/>
          <w:szCs w:val="20"/>
        </w:rPr>
        <w:t xml:space="preserve">, 533 U.S. 525, 565–66 (2001). </w:t>
      </w:r>
    </w:p>
  </w:endnote>
  <w:endnote w:id="40">
    <w:p w14:paraId="54D7ABFD"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Nat’l Ass’n of Tobacco Outlets, Inc. v. City of Providence et al</w:t>
      </w:r>
      <w:r w:rsidRPr="00C74C71">
        <w:rPr>
          <w:rFonts w:cs="Times New Roman"/>
          <w:noProof/>
          <w:sz w:val="18"/>
          <w:szCs w:val="20"/>
        </w:rPr>
        <w:t xml:space="preserve">., C.A. No. No. 12-96-ML., 2012 WL 6128707 ( D.R.I. Dec. 10, 2012); </w:t>
      </w:r>
      <w:r w:rsidRPr="00C74C71">
        <w:rPr>
          <w:rFonts w:cs="Times New Roman"/>
          <w:i/>
          <w:noProof/>
          <w:sz w:val="18"/>
          <w:szCs w:val="20"/>
        </w:rPr>
        <w:t>Nat’l Ass’n of Tobacco Outlets, Inc. v. City of Providence</w:t>
      </w:r>
      <w:r w:rsidRPr="00C74C71">
        <w:rPr>
          <w:rFonts w:cs="Times New Roman"/>
          <w:noProof/>
          <w:sz w:val="18"/>
          <w:szCs w:val="20"/>
        </w:rPr>
        <w:t>, 731 F.3d 71 (1st Cir., 2013).</w:t>
      </w:r>
    </w:p>
  </w:endnote>
  <w:endnote w:id="41">
    <w:p w14:paraId="70EDFBFF"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sz w:val="18"/>
          <w:szCs w:val="20"/>
        </w:rPr>
        <w:t>Id.</w:t>
      </w:r>
    </w:p>
  </w:endnote>
  <w:endnote w:id="42">
    <w:p w14:paraId="74E965D6"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Nat'l Ass'n of Tobacco Outlets, Inc. v. City of New York, 14 CIV. 00577, 2014 WL 2766593 (S.D.N.Y. June 18, 2014).</w:t>
      </w:r>
    </w:p>
  </w:endnote>
  <w:endnote w:id="43">
    <w:p w14:paraId="38F4BADA"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15 U.S.C.A. § 1334(b).</w:t>
      </w:r>
    </w:p>
  </w:endnote>
  <w:endnote w:id="44">
    <w:p w14:paraId="1FB11DA1"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15 U.S.C.A. § 1334(c).</w:t>
      </w:r>
    </w:p>
  </w:endnote>
  <w:endnote w:id="45">
    <w:p w14:paraId="68CA7A8F"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Id.</w:t>
      </w:r>
    </w:p>
  </w:endnote>
  <w:endnote w:id="46">
    <w:p w14:paraId="3ACCAE52"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Nat’l Ass’n of Tobacco Outlets, Inc. v. City of Providence</w:t>
      </w:r>
      <w:r w:rsidRPr="00C74C71">
        <w:rPr>
          <w:rFonts w:cs="Times New Roman"/>
          <w:noProof/>
          <w:sz w:val="18"/>
          <w:szCs w:val="20"/>
        </w:rPr>
        <w:t xml:space="preserve">, </w:t>
      </w:r>
      <w:r w:rsidRPr="00C74C71">
        <w:rPr>
          <w:rFonts w:cs="Times New Roman"/>
          <w:i/>
          <w:noProof/>
          <w:sz w:val="18"/>
          <w:szCs w:val="20"/>
        </w:rPr>
        <w:t>supra</w:t>
      </w:r>
      <w:r w:rsidRPr="00C74C71">
        <w:rPr>
          <w:rFonts w:cs="Times New Roman"/>
          <w:noProof/>
          <w:sz w:val="18"/>
          <w:szCs w:val="20"/>
        </w:rPr>
        <w:t xml:space="preserve"> note </w:t>
      </w:r>
      <w:r>
        <w:fldChar w:fldCharType="begin"/>
      </w:r>
      <w:r>
        <w:instrText xml:space="preserve"> NOTEREF _Ref246141492 \h  \* MERGEFORMAT </w:instrText>
      </w:r>
      <w:r>
        <w:fldChar w:fldCharType="separate"/>
      </w:r>
      <w:r w:rsidRPr="00483177">
        <w:rPr>
          <w:rFonts w:cs="Times New Roman"/>
          <w:noProof/>
          <w:sz w:val="18"/>
          <w:szCs w:val="20"/>
        </w:rPr>
        <w:t>74</w:t>
      </w:r>
      <w:r>
        <w:fldChar w:fldCharType="end"/>
      </w:r>
      <w:r w:rsidRPr="00C74C71">
        <w:rPr>
          <w:rFonts w:cs="Times New Roman"/>
          <w:noProof/>
          <w:sz w:val="18"/>
          <w:szCs w:val="20"/>
        </w:rPr>
        <w:t>.</w:t>
      </w:r>
    </w:p>
  </w:endnote>
  <w:endnote w:id="47">
    <w:p w14:paraId="5948489E"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Nat’l Ass’n of Tobacco Outlets, Inc. v. City of Providence et al</w:t>
      </w:r>
      <w:r w:rsidRPr="00C74C71">
        <w:rPr>
          <w:rFonts w:cs="Times New Roman"/>
          <w:noProof/>
          <w:sz w:val="18"/>
          <w:szCs w:val="20"/>
        </w:rPr>
        <w:t xml:space="preserve">., C.A. No. No. 12-96-ML., 2012 WL 6128707 ( D.R.I. Dec. 10, 2012); </w:t>
      </w:r>
      <w:r w:rsidRPr="00C74C71">
        <w:rPr>
          <w:rFonts w:cs="Times New Roman"/>
          <w:i/>
          <w:noProof/>
          <w:sz w:val="18"/>
          <w:szCs w:val="20"/>
        </w:rPr>
        <w:t>Nat’l Ass’n of Tobacco Outlets, Inc. v. City of Providence</w:t>
      </w:r>
      <w:r w:rsidRPr="00C74C71">
        <w:rPr>
          <w:rFonts w:cs="Times New Roman"/>
          <w:noProof/>
          <w:sz w:val="18"/>
          <w:szCs w:val="20"/>
        </w:rPr>
        <w:t>, 731 F.3d 71 (1st Cir., 2013).</w:t>
      </w:r>
    </w:p>
  </w:endnote>
  <w:endnote w:id="48">
    <w:p w14:paraId="564F5E00" w14:textId="77777777" w:rsidR="00F41922" w:rsidRPr="00C74C71" w:rsidRDefault="00F41922" w:rsidP="00AD3B54">
      <w:pPr>
        <w:spacing w:after="60" w:line="288" w:lineRule="auto"/>
        <w:ind w:left="270" w:hanging="270"/>
        <w:contextualSpacing/>
        <w:rPr>
          <w:i/>
          <w:color w:val="03598D"/>
          <w:sz w:val="18"/>
          <w:szCs w:val="20"/>
        </w:rPr>
      </w:pPr>
      <w:r w:rsidRPr="00C74C71">
        <w:rPr>
          <w:rStyle w:val="EndnoteReference"/>
          <w:sz w:val="18"/>
          <w:szCs w:val="20"/>
        </w:rPr>
        <w:endnoteRef/>
      </w:r>
      <w:r w:rsidRPr="00C74C71">
        <w:rPr>
          <w:sz w:val="18"/>
          <w:szCs w:val="20"/>
        </w:rPr>
        <w:tab/>
        <w:t xml:space="preserve">National Cancer Institute. (2010). </w:t>
      </w:r>
      <w:r w:rsidRPr="00C74C71">
        <w:rPr>
          <w:i/>
          <w:sz w:val="18"/>
          <w:szCs w:val="20"/>
        </w:rPr>
        <w:t>Factsheet: Cigar Smoking and Cancer</w:t>
      </w:r>
      <w:r w:rsidRPr="00C74C71">
        <w:rPr>
          <w:sz w:val="18"/>
          <w:szCs w:val="20"/>
        </w:rPr>
        <w:t xml:space="preserve">. Available at: </w:t>
      </w:r>
      <w:hyperlink r:id="rId10" w:history="1">
        <w:r w:rsidRPr="00C74C71">
          <w:rPr>
            <w:rStyle w:val="Hyperlink"/>
            <w:i/>
            <w:color w:val="03598D"/>
            <w:sz w:val="18"/>
            <w:szCs w:val="20"/>
            <w:u w:val="none"/>
          </w:rPr>
          <w:t>www.cancer.gov/cancertopics/factsheet/Tobacco/cigars</w:t>
        </w:r>
      </w:hyperlink>
      <w:r w:rsidRPr="00C74C71">
        <w:rPr>
          <w:i/>
          <w:color w:val="03598D"/>
          <w:sz w:val="18"/>
          <w:szCs w:val="20"/>
        </w:rPr>
        <w:t xml:space="preserve"> </w:t>
      </w:r>
    </w:p>
  </w:endnote>
  <w:endnote w:id="49">
    <w:p w14:paraId="3DD61C50" w14:textId="77777777" w:rsidR="00F41922" w:rsidRPr="00CE7F64" w:rsidRDefault="00F41922" w:rsidP="00AD3B54">
      <w:pPr>
        <w:pStyle w:val="EndnoteText"/>
        <w:spacing w:after="60"/>
        <w:ind w:left="270" w:hanging="270"/>
        <w:contextualSpacing/>
        <w:rPr>
          <w:rFonts w:cs="Times New Roman"/>
          <w:sz w:val="2"/>
          <w:szCs w:val="20"/>
        </w:rPr>
      </w:pPr>
    </w:p>
    <w:p w14:paraId="5A08FBA2" w14:textId="77777777" w:rsidR="00F41922" w:rsidRPr="00C74C71" w:rsidRDefault="00F41922" w:rsidP="00AD3B54">
      <w:pPr>
        <w:spacing w:after="60" w:line="288" w:lineRule="auto"/>
        <w:ind w:left="270" w:hanging="270"/>
        <w:contextualSpacing/>
        <w:rPr>
          <w:sz w:val="18"/>
          <w:szCs w:val="20"/>
        </w:rPr>
      </w:pPr>
      <w:r w:rsidRPr="00C74C71">
        <w:rPr>
          <w:rStyle w:val="EndnoteReference"/>
          <w:sz w:val="18"/>
          <w:szCs w:val="20"/>
        </w:rPr>
        <w:endnoteRef/>
      </w:r>
      <w:r w:rsidRPr="00C74C71">
        <w:rPr>
          <w:sz w:val="18"/>
          <w:szCs w:val="20"/>
        </w:rPr>
        <w:tab/>
      </w:r>
      <w:r w:rsidRPr="00C74C71">
        <w:rPr>
          <w:sz w:val="18"/>
          <w:szCs w:val="20"/>
        </w:rPr>
        <w:fldChar w:fldCharType="begin" w:fldLock="1"/>
      </w:r>
      <w:r w:rsidRPr="00C74C71">
        <w:rPr>
          <w:sz w:val="18"/>
          <w:szCs w:val="20"/>
        </w:rPr>
        <w:instrText>ADDIN CSL_CITATION { "citationItems" : [ { "id" : "ITEM-1", "itemData" : { "abstract" : "Identifies upward trend in cigar use as potential serious public health problem and provides information about the chemsitry and toxicology of cigars, cigarettes, cigarillos.", "author" : [ { "dropping-particle" : "", "family" : "Hoffman, Dietrich and Hoffman", "given" : "Ilse", "non-dropping-particle" : "", "parse-names" : false, "suffix" : "" } ], "id" : "ITEM-1", "issued" : { "date-parts" : [ [ "1998" ] ] }, "page" : "55-104", "title" : "\"Chapter 3: Chemistry and Toxicology\" Smoking and Tobacco Control Monograph No. 9: Cigars: Health Effects and Trends", "type" : "book" }, "uris" : [ "http://www.mendeley.com/documents/?uuid=c195cfd7-8cfd-4e2a-ad8a-5deba948e0bd", "http://www.mendeley.com/documents/?uuid=7ec6b183-a08b-461a-b268-c48643caeba0" ] } ], "mendeley" : { "manualFormatting" : "Hoffman, D. and Hoffman, I. (1998). \u201cChapter 3: Chemistry and Toxicology.\u201d Smoking and Tobacco Control Monograph No. 9: Cigars: Health Effects and Trends. National Cancer Institute. Available at:  http://cancercontrol.cancer.gov/brp/tcrb/monographs/9/ ", "previouslyFormattedCitation" : "Ilse Hoffman, Dietrich and Hoffman, &lt;i&gt;\u201cChapter 3: Chemistry and Toxicology\u201d Smoking and Tobacco Control Monograph No. 9: Cigars: Health Effects and Trends&lt;/i&gt;, 1998." }, "properties" : { "noteIndex" : 0 }, "schema" : "https://github.com/citation-style-language/schema/raw/master/csl-citation.json" }</w:instrText>
      </w:r>
      <w:r w:rsidRPr="00C74C71">
        <w:rPr>
          <w:sz w:val="18"/>
          <w:szCs w:val="20"/>
        </w:rPr>
        <w:fldChar w:fldCharType="separate"/>
      </w:r>
      <w:r w:rsidRPr="00C74C71">
        <w:rPr>
          <w:noProof/>
          <w:sz w:val="18"/>
          <w:szCs w:val="20"/>
        </w:rPr>
        <w:t xml:space="preserve">Hoffman, D. and Hoffman, I. (1998). “Chapter 3: Chemistry and Toxicology.” </w:t>
      </w:r>
      <w:r w:rsidRPr="00C74C71">
        <w:rPr>
          <w:i/>
          <w:noProof/>
          <w:sz w:val="18"/>
          <w:szCs w:val="20"/>
        </w:rPr>
        <w:t>Smoking and Tobacco Control Monograph No. 9: Cigars: Health Effects and Trends</w:t>
      </w:r>
      <w:r w:rsidRPr="00C74C71">
        <w:rPr>
          <w:noProof/>
          <w:sz w:val="18"/>
          <w:szCs w:val="20"/>
        </w:rPr>
        <w:t xml:space="preserve">. National Cancer Institute. Available at:  </w:t>
      </w:r>
      <w:r w:rsidRPr="00C74C71">
        <w:rPr>
          <w:i/>
          <w:color w:val="03598D"/>
          <w:sz w:val="18"/>
        </w:rPr>
        <w:t>http://cancercontrol.cancer.gov/brp/tcrb/monographs/9/</w:t>
      </w:r>
      <w:r w:rsidRPr="00C74C71">
        <w:rPr>
          <w:noProof/>
          <w:color w:val="0000FF"/>
          <w:sz w:val="18"/>
          <w:szCs w:val="20"/>
        </w:rPr>
        <w:t xml:space="preserve"> </w:t>
      </w:r>
      <w:r w:rsidRPr="00C74C71">
        <w:rPr>
          <w:sz w:val="18"/>
          <w:szCs w:val="20"/>
        </w:rPr>
        <w:fldChar w:fldCharType="end"/>
      </w:r>
      <w:r w:rsidRPr="00C74C71">
        <w:rPr>
          <w:sz w:val="18"/>
          <w:szCs w:val="20"/>
        </w:rPr>
        <w:t xml:space="preserve"> </w:t>
      </w:r>
    </w:p>
  </w:endnote>
  <w:endnote w:id="50">
    <w:p w14:paraId="25AA5623"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sz w:val="18"/>
          <w:szCs w:val="20"/>
        </w:rPr>
        <w:fldChar w:fldCharType="begin" w:fldLock="1"/>
      </w:r>
      <w:r w:rsidRPr="00C74C71">
        <w:rPr>
          <w:rFonts w:cs="Times New Roman"/>
          <w:sz w:val="18"/>
          <w:szCs w:val="20"/>
        </w:rPr>
        <w:instrText>ADDIN CSL_CITATION { "citationItems" : [ { "id" : "ITEM-1", "itemData" : { "DOI" : "10.1093/ntr/ntr209", "ISSN" : "1469-994X", "PMID" : "22039075", "abstract" : "INTRODUCTION: Information on chemical composition of the new oral \"spitless\" smokeless tobacco products is scarce, and it is not clear whether there is some variability as a function of purchase place or time due to either unintended or intended manufacturing variations or other conditions.\n\nMETHODS: We analyzed tobacco-specific N-nitrosamines (TSNA) and nicotine in Marlboro Snus, Camel Snus, and dissolvable Camel products Orbs, Sticks, and Strips that were purchased in various regions of the country during the summer of 2010.\n\nRESULTS: A total of 117 samples were received from different states representing six regions of the country. Levels of unprotonated nicotine in Marlboro Snus and Camel Snus varied significantly by regions, with the differences between the highest and the lowest average regional levels being relatively small in Marlboro Snus (\u223c1.3-fold) and large in Camel Snus (\u223c3-fold). Some regional variations in TSNA levels were also observed. Overall, Camel Snus had significantly higher TSNA levels than Marlboro Snus, and Camel Strips had the lowest TSNA levels among all novel products analyzed here. The amount of unprotonated nicotine in the dissolvable Camel products was comparable to the levels found in Marlboro Snus.\n\nCONCLUSIONS: Our study demonstrates some regional variations in the levels of nicotine and TSNA in Marlboro and Camel novel smokeless tobacco products. Continued monitoring of this category of products is needed as the existing products are being test marketed and modified, and new products are being introduced. This information is particularly important given its relevance to Food and Drug Administration regulation of tobacco products.", "author" : [ { "dropping-particle" : "", "family" : "Stepanov", "given" : "Irina", "non-dropping-particle" : "", "parse-names" : false, "suffix" : "" }, { "dropping-particle" : "", "family" : "Biener", "given" : "Lois", "non-dropping-particle" : "", "parse-names" : false, "suffix" : "" }, { "dropping-particle" : "", "family" : "Knezevich", "given" : "Aleksandar", "non-dropping-particle" : "", "parse-names" : false, "suffix" : "" }, { "dropping-particle" : "", "family" : "Nyman", "given" : "Amy L", "non-dropping-particle" : "", "parse-names" : false, "suffix" : "" }, { "dropping-particle" : "", "family" : "Bliss", "given" : "Robin", "non-dropping-particle" : "", "parse-names" : false, "suffix" : "" }, { "dropping-particle" : "", "family" : "Jensen", "given" : "Joni", "non-dropping-particle" : "", "parse-names" : false, "suffix" : "" }, { "dropping-particle" : "", "family" : "Hecht", "given" : "Stephen S", "non-dropping-particle" : "", "parse-names" : false, "suffix" : "" }, { "dropping-particle" : "", "family" : "Hatsukami", "given" : "Dorothy K", "non-dropping-particle" : "", "parse-names" : false, "suffix" : "" } ], "container-title" : "Nicotine &amp; tobacco research : official journal of the Society for Research on Nicotine and Tobacco", "id" : "ITEM-1", "issue" : "3", "issued" : { "date-parts" : [ [ "2012", "3" ] ] }, "page" : "274-81", "title" : "Monitoring tobacco-specific N-nitrosamines and nicotine in novel Marlboro and Camel smokeless tobacco products: findings from Round 1 of the New Product Watch.", "type" : "article-journal", "volume" : "14" }, "uris" : [ "http://www.mendeley.com/documents/?uuid=45ab4cc0-67bf-4f61-a2ef-db8024d68344" ] } ], "mendeley" : { "previouslyFormattedCitation" : "Irina Stepanov et al., \u201cMonitoring Tobacco-Specific N-Nitrosamines and Nicotine in Novel Marlboro and Camel Smokeless Tobacco Products: Findings from Round 1 of the New Product Watch.,\u201d &lt;i&gt;Nicotine &amp; Tobacco Research\u202f: Official Journal of the Society for Research on Nicotine and Tobacco&lt;/i&gt; 14, no. 3 (March 2012): 274\u201381, doi:10.1093/ntr/ntr209." }, "properties" : { "noteIndex" : 0 }, "schema" : "https://github.com/citation-style-language/schema/raw/master/csl-citation.json" }</w:instrText>
      </w:r>
      <w:r w:rsidRPr="00C74C71">
        <w:rPr>
          <w:rFonts w:cs="Times New Roman"/>
          <w:sz w:val="18"/>
          <w:szCs w:val="20"/>
        </w:rPr>
        <w:fldChar w:fldCharType="separate"/>
      </w:r>
      <w:r w:rsidRPr="00C74C71">
        <w:rPr>
          <w:rFonts w:cs="Times New Roman"/>
          <w:noProof/>
          <w:sz w:val="18"/>
          <w:szCs w:val="20"/>
        </w:rPr>
        <w:t xml:space="preserve">Irina Stepanov et al., “Monitoring Tobacco-Specific N-Nitrosamines and Nicotine in Novel Marlboro and Camel Smokeless Tobacco Products: Findings from Round 1 of the New Product Watch.,” </w:t>
      </w:r>
      <w:r w:rsidRPr="00C74C71">
        <w:rPr>
          <w:rFonts w:cs="Times New Roman"/>
          <w:i/>
          <w:noProof/>
          <w:sz w:val="18"/>
          <w:szCs w:val="20"/>
        </w:rPr>
        <w:t>Nicotine &amp; Tobacco Research : Official Journal of the Society for Research on Nicotine and Tobacco</w:t>
      </w:r>
      <w:r w:rsidRPr="00C74C71">
        <w:rPr>
          <w:rFonts w:cs="Times New Roman"/>
          <w:noProof/>
          <w:sz w:val="18"/>
          <w:szCs w:val="20"/>
        </w:rPr>
        <w:t xml:space="preserve"> 14, no. 3 (March 2012): 274–81, doi:10.1093/ntr/ntr209.</w:t>
      </w:r>
      <w:r w:rsidRPr="00C74C71">
        <w:rPr>
          <w:rFonts w:cs="Times New Roman"/>
          <w:sz w:val="18"/>
          <w:szCs w:val="20"/>
        </w:rPr>
        <w:fldChar w:fldCharType="end"/>
      </w:r>
    </w:p>
  </w:endnote>
  <w:endnote w:id="51">
    <w:p w14:paraId="12B73FDB"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sz w:val="18"/>
          <w:szCs w:val="20"/>
        </w:rPr>
        <w:fldChar w:fldCharType="begin" w:fldLock="1"/>
      </w:r>
      <w:r w:rsidRPr="00C74C71">
        <w:rPr>
          <w:rFonts w:cs="Times New Roman"/>
          <w:sz w:val="18"/>
          <w:szCs w:val="20"/>
        </w:rPr>
        <w:instrText>ADDIN CSL_CITATION { "citationItems" : [ { "id" : "ITEM-1", "itemData" : { "URL" : "http://cancercontrol.cancer.gov/brp/tcrb/monographs/2/index.html", "accessed" : { "date-parts" : [ [ "2014", "7", "8" ] ] }, "author" : [ { "dropping-particle" : "", "family" : "National Cancer Institute", "given" : "", "non-dropping-particle" : "", "parse-names" : false, "suffix" : "" } ], "container-title" : "1992", "id" : "ITEM-1", "issued" : { "date-parts" : [ [ "1992" ] ] }, "title" : "Tobacco Control Monographs 2: Smokeless Tobacco or Health: An International Perspective", "type" : "webpage" }, "uris" : [ "http://www.mendeley.com/documents/?uuid=a78e7eb5-35c0-4800-8c81-f63235215b66" ] } ], "mendeley" : { "previouslyFormattedCitation" : "National Cancer Institute, \u201cTobacco Control Monographs 2: Smokeless Tobacco or Health: An International Perspective,\u201d &lt;i&gt;1992&lt;/i&gt;, 1992, http://cancercontrol.cancer.gov/brp/tcrb/monographs/2/index.html." }, "properties" : { "noteIndex" : 0 }, "schema" : "https://github.com/citation-style-language/schema/raw/master/csl-citation.json" }</w:instrText>
      </w:r>
      <w:r w:rsidRPr="00C74C71">
        <w:rPr>
          <w:rFonts w:cs="Times New Roman"/>
          <w:sz w:val="18"/>
          <w:szCs w:val="20"/>
        </w:rPr>
        <w:fldChar w:fldCharType="separate"/>
      </w:r>
      <w:r w:rsidRPr="00C74C71">
        <w:rPr>
          <w:rFonts w:cs="Times New Roman"/>
          <w:noProof/>
          <w:sz w:val="18"/>
          <w:szCs w:val="20"/>
        </w:rPr>
        <w:t xml:space="preserve">National Cancer Institute, “Tobacco Control Monographs 2: Smokeless Tobacco or Health: An International Perspective,” </w:t>
      </w:r>
      <w:r w:rsidRPr="00C74C71">
        <w:rPr>
          <w:rFonts w:cs="Times New Roman"/>
          <w:i/>
          <w:noProof/>
          <w:sz w:val="18"/>
          <w:szCs w:val="20"/>
        </w:rPr>
        <w:t>1992</w:t>
      </w:r>
      <w:r w:rsidRPr="00C74C71">
        <w:rPr>
          <w:rFonts w:cs="Times New Roman"/>
          <w:noProof/>
          <w:sz w:val="18"/>
          <w:szCs w:val="20"/>
        </w:rPr>
        <w:t xml:space="preserve">, 1992, </w:t>
      </w:r>
      <w:r w:rsidRPr="00C74C71">
        <w:rPr>
          <w:rFonts w:cs="Times New Roman"/>
          <w:i/>
          <w:noProof/>
          <w:color w:val="03598D"/>
          <w:sz w:val="18"/>
          <w:szCs w:val="20"/>
        </w:rPr>
        <w:t>http://cancercontrol.cancer.gov/brp/tcrb/monographs/2/index.html.</w:t>
      </w:r>
      <w:r w:rsidRPr="00C74C71">
        <w:rPr>
          <w:rFonts w:cs="Times New Roman"/>
          <w:sz w:val="18"/>
          <w:szCs w:val="20"/>
        </w:rPr>
        <w:fldChar w:fldCharType="end"/>
      </w:r>
    </w:p>
  </w:endnote>
  <w:endnote w:id="52">
    <w:p w14:paraId="1B195E72" w14:textId="77777777" w:rsidR="00F41922" w:rsidRPr="00C74C71" w:rsidRDefault="00F41922" w:rsidP="00AD3B54">
      <w:pPr>
        <w:pStyle w:val="NormalWeb"/>
        <w:spacing w:after="60" w:line="288" w:lineRule="auto"/>
        <w:ind w:left="270" w:hanging="270"/>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German Cancer Research Center. (2013). </w:t>
      </w:r>
      <w:r w:rsidRPr="00C74C71">
        <w:rPr>
          <w:i/>
          <w:iCs/>
          <w:sz w:val="18"/>
          <w:szCs w:val="20"/>
        </w:rPr>
        <w:t>“Electronic Cigarettes - An Overview” Red Series Tobacco Prevention and Control.</w:t>
      </w:r>
      <w:r w:rsidRPr="00C74C71">
        <w:rPr>
          <w:sz w:val="18"/>
          <w:szCs w:val="20"/>
        </w:rPr>
        <w:t xml:space="preserve"> 19. Available at: </w:t>
      </w:r>
      <w:r w:rsidRPr="00C74C71">
        <w:rPr>
          <w:i/>
          <w:color w:val="03598D"/>
          <w:sz w:val="18"/>
          <w:szCs w:val="20"/>
        </w:rPr>
        <w:t>www.dkfz.de/de/tabakkontrolle/download/Publikationen/RoteReihe/Band_19_e-cigarettes_an_overview.pdf</w:t>
      </w:r>
    </w:p>
  </w:endnote>
  <w:endnote w:id="53">
    <w:p w14:paraId="3749037F" w14:textId="77777777" w:rsidR="00F41922" w:rsidRPr="00C74C71" w:rsidRDefault="00F41922" w:rsidP="00AD3B54">
      <w:pPr>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t xml:space="preserve">Akl, Elie a, Swarna Gaddam, Sameer K Gunukula, Roland Honeine, Philippe Abou Jaoude, and Jihad Irani. “The Effects of Waterpipe Tobacco Smoking on Health Outcomes: A Systematic Review.” </w:t>
      </w:r>
      <w:r w:rsidRPr="00C74C71">
        <w:rPr>
          <w:i/>
          <w:iCs/>
          <w:sz w:val="18"/>
          <w:szCs w:val="20"/>
        </w:rPr>
        <w:t>International Journal of Epidemiology</w:t>
      </w:r>
      <w:r w:rsidRPr="00C74C71">
        <w:rPr>
          <w:sz w:val="18"/>
          <w:szCs w:val="20"/>
        </w:rPr>
        <w:t xml:space="preserve"> 39, no. 3 (June 2010): 834–57. doi:10.1093/ije/dyq002.</w:t>
      </w:r>
    </w:p>
  </w:endnote>
  <w:endnote w:id="54">
    <w:p w14:paraId="0717EEF0" w14:textId="77777777" w:rsidR="00F41922" w:rsidRPr="00C74C71" w:rsidRDefault="00F41922" w:rsidP="00AD3B54">
      <w:pPr>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t xml:space="preserve">Jacob, Peyton, Ahmad H Abu Raddaha, Delia Dempsey, Christopher Havel, Margaret Peng, Lisa Yu, and Neal L Benowitz. “Nicotine, Carbon Monoxide, and Carcinogen Exposure after a Single Use of a Water Pipe.” </w:t>
      </w:r>
      <w:r w:rsidRPr="00C74C71">
        <w:rPr>
          <w:i/>
          <w:iCs/>
          <w:sz w:val="18"/>
          <w:szCs w:val="20"/>
        </w:rPr>
        <w:t>Cancer Epidemiology, Biomarkers &amp; Prevention : A Publication of the American Association for Cancer Research, Cosponsored by the American Society of Preventive Oncology</w:t>
      </w:r>
      <w:r w:rsidRPr="00C74C71">
        <w:rPr>
          <w:sz w:val="18"/>
          <w:szCs w:val="20"/>
        </w:rPr>
        <w:t xml:space="preserve"> 20, no. 11 (November 2011): 2345–53. doi:10.1158/1055-9965.EPI-11-0545.</w:t>
      </w:r>
    </w:p>
  </w:endnote>
  <w:endnote w:id="55">
    <w:p w14:paraId="3C3631D3" w14:textId="77777777" w:rsidR="00F41922" w:rsidRPr="00C74C71"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Johnston, L., O’Malley, P., etc. (2014). “2013 Volume 1: Secondary School Students.” Monitoring the Future: National Survey Results on Drug Use 1975 to 2013. Available at: </w:t>
      </w:r>
      <w:r w:rsidRPr="00C74C71">
        <w:rPr>
          <w:rFonts w:cs="Times New Roman"/>
          <w:i/>
          <w:color w:val="03598D"/>
          <w:sz w:val="18"/>
          <w:szCs w:val="20"/>
        </w:rPr>
        <w:t>http://monitoringthefuture.org//pubs/monographs/mtf-vol1_2013.pdf</w:t>
      </w:r>
    </w:p>
  </w:endnote>
  <w:endnote w:id="56">
    <w:p w14:paraId="06222DD1" w14:textId="77777777" w:rsidR="00F41922"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U.S. Department of Health and Human Services. (2011). Results from the 2010 National Survey on Drug Use and Health: National Findings, Available at: </w:t>
      </w:r>
      <w:hyperlink r:id="rId11" w:history="1">
        <w:r w:rsidRPr="00C74C71">
          <w:rPr>
            <w:rStyle w:val="Hyperlink"/>
            <w:rFonts w:cs="Times New Roman"/>
            <w:i/>
            <w:color w:val="03598D"/>
            <w:sz w:val="18"/>
            <w:szCs w:val="20"/>
            <w:u w:val="none"/>
          </w:rPr>
          <w:t>www.samhsa.gov/data/NSDUH/2k10NSDUH/2k10Results.htm</w:t>
        </w:r>
      </w:hyperlink>
      <w:r w:rsidRPr="00C74C71">
        <w:rPr>
          <w:rFonts w:cs="Times New Roman"/>
          <w:i/>
          <w:color w:val="03598D"/>
          <w:sz w:val="18"/>
          <w:szCs w:val="20"/>
        </w:rPr>
        <w:t>.</w:t>
      </w:r>
    </w:p>
    <w:p w14:paraId="68446D4F" w14:textId="77777777" w:rsidR="00F41922" w:rsidRPr="00C74C71" w:rsidRDefault="00F41922" w:rsidP="00AD3B54">
      <w:pPr>
        <w:pStyle w:val="EndnoteText"/>
        <w:spacing w:after="60"/>
        <w:ind w:left="270" w:hanging="270"/>
        <w:rPr>
          <w:rFonts w:cs="Times New Roman"/>
          <w:i/>
          <w:color w:val="03598D"/>
          <w:sz w:val="18"/>
          <w:szCs w:val="20"/>
        </w:rPr>
      </w:pPr>
    </w:p>
  </w:endnote>
  <w:endnote w:id="57">
    <w:p w14:paraId="24226D5B" w14:textId="77777777" w:rsidR="00F41922" w:rsidRPr="00C74C71"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obb, C., Ward, K., Maziak, W., et al. (2010). “Waterpipe Tobacco Smoking: An Emerging Health Crisis in the United States.” </w:t>
      </w:r>
      <w:r w:rsidRPr="00C74C71">
        <w:rPr>
          <w:rFonts w:cs="Times New Roman"/>
          <w:i/>
          <w:sz w:val="18"/>
          <w:szCs w:val="20"/>
        </w:rPr>
        <w:t>American Journal of Health Behavior</w:t>
      </w:r>
      <w:r w:rsidRPr="00C74C71">
        <w:rPr>
          <w:rFonts w:cs="Times New Roman"/>
          <w:sz w:val="18"/>
          <w:szCs w:val="20"/>
        </w:rPr>
        <w:t xml:space="preserve"> 34: 275–285,. </w:t>
      </w:r>
      <w:hyperlink r:id="rId12" w:history="1">
        <w:r w:rsidRPr="00C74C71">
          <w:rPr>
            <w:rStyle w:val="Hyperlink"/>
            <w:rFonts w:cs="Times New Roman"/>
            <w:i/>
            <w:color w:val="03598D"/>
            <w:sz w:val="18"/>
            <w:szCs w:val="20"/>
            <w:u w:val="none"/>
          </w:rPr>
          <w:t>www.ncbi.nlm.nih.gov/pmc/articles/PMC3215592/pdf/nihms334395.pdf</w:t>
        </w:r>
      </w:hyperlink>
      <w:r w:rsidRPr="00C74C71">
        <w:rPr>
          <w:rFonts w:cs="Times New Roman"/>
          <w:i/>
          <w:color w:val="03598D"/>
          <w:sz w:val="18"/>
          <w:szCs w:val="20"/>
        </w:rPr>
        <w:t xml:space="preserve"> </w:t>
      </w:r>
    </w:p>
  </w:endnote>
  <w:endnote w:id="58">
    <w:p w14:paraId="57CA06FC" w14:textId="77777777" w:rsidR="00F41922" w:rsidRPr="00C74C71"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U.S. Surgeon General. (2012) </w:t>
      </w:r>
      <w:r w:rsidRPr="00C74C71">
        <w:rPr>
          <w:rFonts w:cs="Times New Roman"/>
          <w:i/>
          <w:sz w:val="18"/>
          <w:szCs w:val="20"/>
        </w:rPr>
        <w:t>Preventing Tobacco Use Among Youth and Young Adults: Fact Sheet</w:t>
      </w:r>
      <w:r w:rsidRPr="00C74C71">
        <w:rPr>
          <w:rFonts w:cs="Times New Roman"/>
          <w:sz w:val="18"/>
          <w:szCs w:val="20"/>
        </w:rPr>
        <w:t xml:space="preserve">. </w:t>
      </w:r>
      <w:hyperlink r:id="rId13" w:history="1">
        <w:r w:rsidRPr="00C74C71">
          <w:rPr>
            <w:rStyle w:val="Hyperlink"/>
            <w:rFonts w:cs="Times New Roman"/>
            <w:i/>
            <w:color w:val="03598D"/>
            <w:sz w:val="18"/>
            <w:szCs w:val="20"/>
            <w:u w:val="none"/>
          </w:rPr>
          <w:t>www.surgeongeneral.gov/library/reports/preventing-youth-tobacco-use/factsheet.html</w:t>
        </w:r>
      </w:hyperlink>
      <w:r w:rsidRPr="00C74C71">
        <w:rPr>
          <w:rFonts w:cs="Times New Roman"/>
          <w:i/>
          <w:color w:val="03598D"/>
          <w:sz w:val="18"/>
          <w:szCs w:val="20"/>
        </w:rPr>
        <w:t xml:space="preserve"> </w:t>
      </w:r>
    </w:p>
  </w:endnote>
  <w:endnote w:id="59">
    <w:p w14:paraId="7C7AE3F6" w14:textId="77777777" w:rsidR="00F41922" w:rsidRPr="00C74C71" w:rsidRDefault="00F41922" w:rsidP="00AD3B54">
      <w:pPr>
        <w:pStyle w:val="NormalWeb"/>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sidRPr="00C74C71">
        <w:rPr>
          <w:sz w:val="18"/>
          <w:szCs w:val="20"/>
        </w:rPr>
        <w:tab/>
        <w:t xml:space="preserve">Corey, C. et al. (2013). Notes from the Field: Electronic Cigarette Use Among Middle and High School Students - United States, 2011- 2012. </w:t>
      </w:r>
      <w:r w:rsidRPr="00C74C71">
        <w:rPr>
          <w:i/>
          <w:iCs/>
          <w:sz w:val="18"/>
          <w:szCs w:val="20"/>
        </w:rPr>
        <w:t>Morbidity and Mortality Weekly Report (MMWR)</w:t>
      </w:r>
      <w:r w:rsidRPr="00C74C71">
        <w:rPr>
          <w:sz w:val="18"/>
          <w:szCs w:val="20"/>
        </w:rPr>
        <w:t xml:space="preserve">, </w:t>
      </w:r>
      <w:r w:rsidRPr="00C74C71">
        <w:rPr>
          <w:i/>
          <w:iCs/>
          <w:sz w:val="18"/>
          <w:szCs w:val="20"/>
        </w:rPr>
        <w:t>62</w:t>
      </w:r>
      <w:r w:rsidRPr="00C74C71">
        <w:rPr>
          <w:sz w:val="18"/>
          <w:szCs w:val="20"/>
        </w:rPr>
        <w:t xml:space="preserve">(35), 729–730. Retrieved from </w:t>
      </w:r>
      <w:r>
        <w:rPr>
          <w:i/>
          <w:color w:val="03598D"/>
          <w:sz w:val="18"/>
          <w:szCs w:val="20"/>
        </w:rPr>
        <w:t>www</w:t>
      </w:r>
      <w:r w:rsidRPr="00C74C71">
        <w:rPr>
          <w:i/>
          <w:color w:val="03598D"/>
          <w:sz w:val="18"/>
          <w:szCs w:val="20"/>
        </w:rPr>
        <w:t>.cdc.gov/mmwr/preview/mmwrhtml/mm6235a6.htm</w:t>
      </w:r>
    </w:p>
  </w:endnote>
  <w:endnote w:id="60">
    <w:p w14:paraId="11883C39" w14:textId="77777777" w:rsidR="00F41922" w:rsidRPr="00C74C71"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61">
    <w:p w14:paraId="327B00E5" w14:textId="77777777" w:rsidR="00F41922" w:rsidRPr="00C74C71"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62">
    <w:p w14:paraId="33DE0EC9" w14:textId="77777777" w:rsidR="00F41922" w:rsidRPr="00C74C71" w:rsidRDefault="00F41922" w:rsidP="00AD3B54">
      <w:pPr>
        <w:pStyle w:val="EndnoteText"/>
        <w:spacing w:after="60"/>
        <w:ind w:left="270" w:hanging="270"/>
        <w:contextualSpacing/>
        <w:rPr>
          <w:sz w:val="18"/>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hyperlink r:id="rId14" w:history="1">
        <w:r>
          <w:rPr>
            <w:i/>
            <w:color w:val="03598D"/>
            <w:sz w:val="18"/>
          </w:rPr>
          <w:t>www</w:t>
        </w:r>
        <w:r w:rsidRPr="00C74C71">
          <w:rPr>
            <w:i/>
            <w:color w:val="03598D"/>
            <w:sz w:val="18"/>
          </w:rPr>
          <w:t>.healthystoreshealthycommunity.com/documents/counties/Alameda%20County%20Data%20(English).pdf</w:t>
        </w:r>
      </w:hyperlink>
    </w:p>
  </w:endnote>
  <w:endnote w:id="63">
    <w:p w14:paraId="68E9F455" w14:textId="77777777" w:rsidR="00F41922" w:rsidRPr="00CE7F64" w:rsidRDefault="00F41922" w:rsidP="00AD3B54">
      <w:pPr>
        <w:pStyle w:val="EndnoteText"/>
        <w:spacing w:after="60"/>
        <w:ind w:left="270" w:hanging="270"/>
        <w:contextualSpacing/>
        <w:rPr>
          <w:rFonts w:cs="Times New Roman"/>
          <w:sz w:val="6"/>
          <w:szCs w:val="20"/>
        </w:rPr>
      </w:pPr>
    </w:p>
    <w:p w14:paraId="724F4D5F" w14:textId="77777777" w:rsidR="00F41922" w:rsidRPr="00C74C71" w:rsidRDefault="00F41922" w:rsidP="00AD3B54">
      <w:pPr>
        <w:pStyle w:val="EndnoteText"/>
        <w:spacing w:after="60"/>
        <w:ind w:left="270" w:hanging="270"/>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64">
    <w:p w14:paraId="67583650"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alifornia Department of Public Health, California Tobacco Control Program. (2014). Health Stores for a Healthy Community: Alameda. Available at: </w:t>
      </w:r>
      <w:r w:rsidRPr="00270F74">
        <w:rPr>
          <w:rFonts w:cs="Times New Roman"/>
          <w:i/>
          <w:color w:val="03598D"/>
          <w:sz w:val="18"/>
          <w:szCs w:val="20"/>
        </w:rPr>
        <w:t>www.healthystoreshealthycommunity.com/documents/counties/Alameda%20County%20Data%20(English).pdf</w:t>
      </w:r>
    </w:p>
  </w:endnote>
  <w:endnote w:id="65">
    <w:p w14:paraId="3E287E31" w14:textId="77777777" w:rsidR="00F41922" w:rsidRPr="00C74C71" w:rsidRDefault="00F41922" w:rsidP="00AD3B54">
      <w:pPr>
        <w:pStyle w:val="EndnoteText"/>
        <w:spacing w:after="60"/>
        <w:ind w:left="270" w:hanging="270"/>
        <w:contextualSpacing/>
        <w:rPr>
          <w:sz w:val="18"/>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Institute of Medicine. (2007). </w:t>
      </w:r>
      <w:r w:rsidRPr="00C74C71">
        <w:rPr>
          <w:rFonts w:cs="Times New Roman"/>
          <w:i/>
          <w:sz w:val="18"/>
          <w:szCs w:val="20"/>
        </w:rPr>
        <w:t>Ending the Tobacco Problem: A Blueprint for the Nation</w:t>
      </w:r>
      <w:r w:rsidRPr="00C74C71">
        <w:rPr>
          <w:rFonts w:cs="Times New Roman"/>
          <w:sz w:val="18"/>
          <w:szCs w:val="20"/>
        </w:rPr>
        <w:t xml:space="preserve">. Washington, DC: The National Academies Press. Available at: </w:t>
      </w:r>
      <w:hyperlink r:id="rId15" w:history="1">
        <w:r w:rsidRPr="00C74C71">
          <w:rPr>
            <w:rStyle w:val="Hyperlink"/>
            <w:rFonts w:cs="Times New Roman"/>
            <w:i/>
            <w:color w:val="03598D"/>
            <w:sz w:val="18"/>
            <w:szCs w:val="20"/>
            <w:u w:val="none"/>
          </w:rPr>
          <w:t>www.nap.edu/openbook.php?record_id=11795</w:t>
        </w:r>
      </w:hyperlink>
    </w:p>
  </w:endnote>
  <w:endnote w:id="66">
    <w:p w14:paraId="327E038E" w14:textId="77777777" w:rsidR="00F41922" w:rsidRPr="00CE7F64" w:rsidRDefault="00F41922" w:rsidP="00AD3B54">
      <w:pPr>
        <w:pStyle w:val="EndnoteText"/>
        <w:spacing w:after="60"/>
        <w:ind w:left="270" w:hanging="270"/>
        <w:contextualSpacing/>
        <w:rPr>
          <w:rFonts w:cs="Times New Roman"/>
          <w:sz w:val="6"/>
          <w:szCs w:val="20"/>
        </w:rPr>
      </w:pPr>
    </w:p>
    <w:p w14:paraId="275B2BB0" w14:textId="77777777" w:rsidR="00F41922" w:rsidRPr="00C74C71" w:rsidRDefault="00F41922" w:rsidP="00AD3B54">
      <w:pPr>
        <w:pStyle w:val="EndnoteText"/>
        <w:spacing w:after="60"/>
        <w:ind w:left="270" w:hanging="270"/>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67">
    <w:p w14:paraId="6FA7D541" w14:textId="77777777" w:rsidR="00F41922" w:rsidRPr="00C74C71" w:rsidRDefault="00F41922" w:rsidP="00AD3B54">
      <w:pPr>
        <w:pStyle w:val="EndnoteText"/>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fldChar w:fldCharType="begin" w:fldLock="1"/>
      </w:r>
      <w:r w:rsidRPr="00C74C71">
        <w:rPr>
          <w:rFonts w:cs="Times New Roman"/>
          <w:sz w:val="18"/>
          <w:szCs w:val="20"/>
        </w:rPr>
        <w:instrText>ADDIN CSL_CITATION { "citationItems" : [ { "id" : "ITEM-1", "itemData" : { "DOI" : "10.1136/tobaccocontrol-2011-050417", "abstract" : "Background Increases in tobacco taxes are widely regarded as a highly effective strategy for reducing tobacco use and its consequences.Methods The voluminous literature on tobacco taxes is assessed, drawing heavily from seminal and recent publications reviewing the evidence on the impact of tobacco taxes on tobacco use and related outcomes, as well as that on tobacco tax administration.Results Well over 100 studies, including a growing number from low-income and middle-income countries, clearly demonstrate that tobacco excise taxes are a powerful tool for reducing tobacco use while at the same time providing a reliable source of government revenues. Significant increases in tobacco taxes that increase tobacco product prices encourage current tobacco users to stop using, prevent potential users from taking up tobacco use, and reduce consumption among those that continue to use, with the greatest impact on the young and the poor. Global experiences with tobacco taxation and tax administration have been used by WHO to develop a set of \u2018best practices\u2019 for maximising the effectiveness of tobacco taxation.Conclusions Significant increases in tobacco taxes are a highly effective tobacco control strategy and lead to significant improvements in public health. The positive health impact is even greater when some of the revenues generated by tobacco tax increases are used to support tobacco control, health promotion and/or other health-related activities and programmes. In general, oppositional arguments that higher taxes will have harmful economic effects are false or overstated.", "author" : [ { "dropping-particle" : "", "family" : "Chaloupka", "given" : "Frank J", "non-dropping-particle" : "", "parse-names" : false, "suffix" : "" }, { "dropping-particle" : "", "family" : "Yurekli", "given" : "Ayda", "non-dropping-particle" : "", "parse-names" : false, "suffix" : "" }, { "dropping-particle" : "", "family" : "Fong", "given" : "Geoffrey T", "non-dropping-particle" : "", "parse-names" : false, "suffix" : "" } ], "container-title" : "Tobacco Control", "id" : "ITEM-1", "issue" : "2", "issued" : { "date-parts" : [ [ "2012", "3", "1" ] ] }, "note" : "10.1136/tobaccocontrol-2011-050417 ", "page" : "172-180", "title" : "Tobacco taxes as a tobacco control strategy", "type" : "article-journal", "volume" : "21" }, "uris" : [ "http://www.mendeley.com/documents/?uuid=dd6000dd-9e28-4423-bc3f-055b24653eb1" ] } ], "mendeley" : { "manualFormatting" : "Chaloupka, F, Yurekli, A, and Fong, G. \u201cTobacco Taxes as a Tobacco Control Strategy,\u201d Tobacco Control. 21(2): 172\u2013180, 2012. Retrieved from: http://tobaccocontrol.bmj.com/content/21/2/172.abstract.", "previouslyFormattedCitation" : "Frank J Chaloupka, Ayda Yurekli, and Geoffrey T Fong, \u201cTobacco Taxes as a Tobacco Control Strategy,\u201d &lt;i&gt;Tobacco Control&lt;/i&gt; 21, no. 2 (March 1, 2012): 172\u2013180, http://tobaccocontrol.bmj.com/content/21/2/172.abstract." }, "properties" : { "noteIndex" : 0 }, "schema" : "https://github.com/citation-style-language/schema/raw/master/csl-citation.json" }</w:instrText>
      </w:r>
      <w:r w:rsidRPr="00C74C71">
        <w:rPr>
          <w:rFonts w:cs="Times New Roman"/>
          <w:sz w:val="18"/>
          <w:szCs w:val="20"/>
        </w:rPr>
        <w:fldChar w:fldCharType="separate"/>
      </w:r>
      <w:r w:rsidRPr="00C74C71">
        <w:rPr>
          <w:rFonts w:cs="Times New Roman"/>
          <w:noProof/>
          <w:sz w:val="18"/>
          <w:szCs w:val="20"/>
        </w:rPr>
        <w:t xml:space="preserve">Chaloupka, F., Yurekli, A., and Fong, G. (2012). “Tobacco Taxes as a Tobacco Control Strategy,” </w:t>
      </w:r>
      <w:r w:rsidRPr="00C74C71">
        <w:rPr>
          <w:rFonts w:cs="Times New Roman"/>
          <w:i/>
          <w:noProof/>
          <w:sz w:val="18"/>
          <w:szCs w:val="20"/>
        </w:rPr>
        <w:t>Tobacco Control.</w:t>
      </w:r>
      <w:r w:rsidRPr="00C74C71">
        <w:rPr>
          <w:rFonts w:cs="Times New Roman"/>
          <w:noProof/>
          <w:sz w:val="18"/>
          <w:szCs w:val="20"/>
        </w:rPr>
        <w:t xml:space="preserve"> 21: 172–180</w:t>
      </w:r>
      <w:r w:rsidRPr="00C74C71">
        <w:rPr>
          <w:rFonts w:cs="Times New Roman"/>
          <w:sz w:val="18"/>
          <w:szCs w:val="20"/>
        </w:rPr>
        <w:fldChar w:fldCharType="end"/>
      </w:r>
      <w:r w:rsidRPr="00C74C71">
        <w:rPr>
          <w:rFonts w:cs="Times New Roman"/>
          <w:sz w:val="18"/>
          <w:szCs w:val="20"/>
        </w:rPr>
        <w:t xml:space="preserve"> </w:t>
      </w:r>
    </w:p>
  </w:endnote>
  <w:endnote w:id="68">
    <w:p w14:paraId="14AD020C" w14:textId="77777777" w:rsidR="00F41922" w:rsidRPr="00CE7F64" w:rsidRDefault="00F41922" w:rsidP="00AD3B54">
      <w:pPr>
        <w:pStyle w:val="EndnoteText"/>
        <w:spacing w:after="60"/>
        <w:ind w:left="270" w:hanging="270"/>
        <w:contextualSpacing/>
        <w:rPr>
          <w:rFonts w:cs="Times New Roman"/>
          <w:sz w:val="6"/>
          <w:szCs w:val="20"/>
        </w:rPr>
      </w:pPr>
    </w:p>
    <w:p w14:paraId="4C343B55" w14:textId="77777777" w:rsidR="00F41922" w:rsidRPr="00C74C71" w:rsidRDefault="00F41922" w:rsidP="00AD3B54">
      <w:pPr>
        <w:pStyle w:val="EndnoteText"/>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enters for Disease Control and Prevention. (2010). State Cigarette Minimum Price Laws—United States, 2009.” </w:t>
      </w:r>
      <w:r w:rsidRPr="00C74C71">
        <w:rPr>
          <w:rFonts w:cs="Times New Roman"/>
          <w:i/>
          <w:sz w:val="18"/>
          <w:szCs w:val="20"/>
        </w:rPr>
        <w:t xml:space="preserve">Morbidity and Mortality Weekly Report </w:t>
      </w:r>
      <w:r w:rsidRPr="00C74C71">
        <w:rPr>
          <w:rFonts w:cs="Times New Roman"/>
          <w:sz w:val="18"/>
          <w:szCs w:val="20"/>
        </w:rPr>
        <w:t xml:space="preserve">59: 389–392. Available at: </w:t>
      </w:r>
      <w:hyperlink r:id="rId16" w:history="1">
        <w:r w:rsidRPr="00C74C71">
          <w:rPr>
            <w:rStyle w:val="Hyperlink"/>
            <w:rFonts w:cs="Times New Roman"/>
            <w:i/>
            <w:color w:val="03598D"/>
            <w:sz w:val="18"/>
            <w:szCs w:val="20"/>
            <w:u w:val="none"/>
          </w:rPr>
          <w:t>www.cdc.gov/mmwr/preview/mmwrhtml/mm5913a2.htm</w:t>
        </w:r>
      </w:hyperlink>
      <w:r w:rsidRPr="00C74C71">
        <w:rPr>
          <w:rFonts w:cs="Times New Roman"/>
          <w:i/>
          <w:color w:val="03598D"/>
          <w:sz w:val="18"/>
          <w:szCs w:val="20"/>
        </w:rPr>
        <w:t xml:space="preserve"> </w:t>
      </w:r>
    </w:p>
  </w:endnote>
  <w:endnote w:id="69">
    <w:p w14:paraId="0AD515D5" w14:textId="77777777" w:rsidR="00F41922" w:rsidRPr="00CE7F64" w:rsidRDefault="00F41922" w:rsidP="00AD3B54">
      <w:pPr>
        <w:pStyle w:val="EndnoteText"/>
        <w:spacing w:after="60"/>
        <w:ind w:left="270" w:hanging="270"/>
        <w:contextualSpacing/>
        <w:rPr>
          <w:rFonts w:cs="Times New Roman"/>
          <w:sz w:val="6"/>
          <w:szCs w:val="20"/>
        </w:rPr>
      </w:pPr>
    </w:p>
    <w:p w14:paraId="2BB339B6" w14:textId="77777777" w:rsidR="00F41922" w:rsidRPr="00C74C71" w:rsidRDefault="00F41922" w:rsidP="00AD3B54">
      <w:pPr>
        <w:pStyle w:val="EndnoteText"/>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ommunity Preventive Services.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17" w:history="1">
        <w:r w:rsidRPr="00C74C71">
          <w:rPr>
            <w:rStyle w:val="Hyperlink"/>
            <w:rFonts w:cs="Times New Roman"/>
            <w:i/>
            <w:color w:val="03598D"/>
            <w:sz w:val="18"/>
            <w:szCs w:val="20"/>
            <w:u w:val="none"/>
          </w:rPr>
          <w:t>www.thecommunityguide.org/tobacco/increasingunitprice.html</w:t>
        </w:r>
      </w:hyperlink>
      <w:r w:rsidRPr="00C74C71">
        <w:rPr>
          <w:rFonts w:cs="Times New Roman"/>
          <w:i/>
          <w:color w:val="03598D"/>
          <w:sz w:val="18"/>
          <w:szCs w:val="20"/>
        </w:rPr>
        <w:t xml:space="preserve"> </w:t>
      </w:r>
    </w:p>
  </w:endnote>
  <w:endnote w:id="70">
    <w:p w14:paraId="15B9D0D7" w14:textId="77777777" w:rsidR="00F41922" w:rsidRPr="00C74C71" w:rsidRDefault="00F41922" w:rsidP="00AD3B54">
      <w:pPr>
        <w:pStyle w:val="NormalWeb"/>
        <w:spacing w:after="60" w:line="288" w:lineRule="auto"/>
        <w:ind w:left="270" w:hanging="270"/>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U.S. Department of Health and Human Services. (2014). </w:t>
      </w:r>
      <w:r w:rsidRPr="00C74C71">
        <w:rPr>
          <w:i/>
          <w:sz w:val="18"/>
          <w:szCs w:val="20"/>
        </w:rPr>
        <w:t xml:space="preserve">The Health Consequences of Smoking </w:t>
      </w:r>
      <w:r w:rsidRPr="00C74C71">
        <w:rPr>
          <w:i/>
          <w:sz w:val="18"/>
          <w:szCs w:val="20"/>
        </w:rPr>
        <w:softHyphen/>
        <w:t xml:space="preserve"> — 50 Years of Progres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50-years-of-progress/full-report.pdf</w:t>
      </w:r>
    </w:p>
  </w:endnote>
  <w:endnote w:id="71">
    <w:p w14:paraId="148D73CB" w14:textId="77777777" w:rsidR="00F41922" w:rsidRPr="00C74C71" w:rsidRDefault="00F41922" w:rsidP="00AD3B54">
      <w:pPr>
        <w:pStyle w:val="EndnoteText"/>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Institute of Medicine. (2007). </w:t>
      </w:r>
      <w:r w:rsidRPr="00C74C71">
        <w:rPr>
          <w:rFonts w:cs="Times New Roman"/>
          <w:i/>
          <w:sz w:val="18"/>
          <w:szCs w:val="20"/>
        </w:rPr>
        <w:t>Ending the Tobacco Problem: A Blueprint for the Nation</w:t>
      </w:r>
      <w:r w:rsidRPr="00C74C71">
        <w:rPr>
          <w:rFonts w:cs="Times New Roman"/>
          <w:sz w:val="18"/>
          <w:szCs w:val="20"/>
        </w:rPr>
        <w:t xml:space="preserve">. Washington, DC: The National Academies Press. </w:t>
      </w:r>
    </w:p>
  </w:endnote>
  <w:endnote w:id="72">
    <w:p w14:paraId="119FE241" w14:textId="77777777" w:rsidR="00F41922" w:rsidRPr="00CE7F64" w:rsidRDefault="00F41922" w:rsidP="00AD3B54">
      <w:pPr>
        <w:pStyle w:val="EndnoteText"/>
        <w:spacing w:after="60"/>
        <w:ind w:left="270" w:hanging="270"/>
        <w:contextualSpacing/>
        <w:rPr>
          <w:rFonts w:cs="Times New Roman"/>
          <w:sz w:val="6"/>
          <w:szCs w:val="20"/>
        </w:rPr>
      </w:pPr>
    </w:p>
    <w:p w14:paraId="3DB7913C" w14:textId="77777777" w:rsidR="00F41922" w:rsidRPr="00C74C71" w:rsidRDefault="00F41922" w:rsidP="00AD3B54">
      <w:pPr>
        <w:pStyle w:val="EndnoteText"/>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18" w:history="1">
        <w:r w:rsidRPr="00C74C71">
          <w:rPr>
            <w:rStyle w:val="Hyperlink"/>
            <w:i/>
            <w:color w:val="03598D"/>
            <w:sz w:val="18"/>
            <w:szCs w:val="20"/>
            <w:u w:val="none"/>
          </w:rPr>
          <w:t>www.thecommunityguide.org/tobacco/RRincreasingunitprice.html</w:t>
        </w:r>
      </w:hyperlink>
    </w:p>
  </w:endnote>
  <w:endnote w:id="73">
    <w:p w14:paraId="464B786C" w14:textId="77777777" w:rsidR="00F41922" w:rsidRPr="00CE7F64" w:rsidRDefault="00F41922" w:rsidP="00AD3B54">
      <w:pPr>
        <w:pStyle w:val="EndnoteText"/>
        <w:spacing w:after="60"/>
        <w:ind w:left="270" w:hanging="270"/>
        <w:contextualSpacing/>
        <w:rPr>
          <w:rFonts w:cs="Times New Roman"/>
          <w:sz w:val="6"/>
          <w:szCs w:val="20"/>
        </w:rPr>
      </w:pPr>
    </w:p>
    <w:p w14:paraId="120819BC" w14:textId="1E5230C5" w:rsidR="00F41922" w:rsidRPr="002D1FAC" w:rsidRDefault="00F41922" w:rsidP="002D1FAC">
      <w:pPr>
        <w:pStyle w:val="EndnoteText"/>
        <w:spacing w:after="60"/>
        <w:ind w:left="270" w:hanging="270"/>
        <w:contextualSpacing/>
        <w:rPr>
          <w:sz w:val="18"/>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19" w:history="1">
        <w:r w:rsidRPr="00C74C71">
          <w:rPr>
            <w:rStyle w:val="Hyperlink"/>
            <w:i/>
            <w:color w:val="03598D"/>
            <w:sz w:val="18"/>
            <w:szCs w:val="20"/>
            <w:u w:val="none"/>
          </w:rPr>
          <w:t>www.thecommunityguide.org/tobacco/RRincreasingunitprice.html</w:t>
        </w:r>
      </w:hyperlink>
    </w:p>
  </w:endnote>
  <w:endnote w:id="74">
    <w:p w14:paraId="5BD00BA0" w14:textId="77777777" w:rsidR="00F41922" w:rsidRPr="00CE7F64" w:rsidRDefault="00F41922" w:rsidP="00AD3B54">
      <w:pPr>
        <w:pStyle w:val="EndnoteText"/>
        <w:spacing w:after="60"/>
        <w:ind w:left="270" w:hanging="270"/>
        <w:contextualSpacing/>
        <w:rPr>
          <w:rFonts w:cs="Times New Roman"/>
          <w:sz w:val="6"/>
          <w:szCs w:val="20"/>
        </w:rPr>
      </w:pPr>
    </w:p>
    <w:p w14:paraId="575ADA28" w14:textId="77777777" w:rsidR="00F41922" w:rsidRPr="00C74C71" w:rsidRDefault="00F41922" w:rsidP="00AD3B54">
      <w:pPr>
        <w:pStyle w:val="EndnoteText"/>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0" w:history="1">
        <w:r w:rsidRPr="00C74C71">
          <w:rPr>
            <w:rStyle w:val="Hyperlink"/>
            <w:i/>
            <w:color w:val="03598D"/>
            <w:sz w:val="18"/>
            <w:szCs w:val="20"/>
            <w:u w:val="none"/>
          </w:rPr>
          <w:t>www.thecommunityguide.org/tobacco/RRincreasingunitprice.html</w:t>
        </w:r>
      </w:hyperlink>
    </w:p>
  </w:endnote>
  <w:endnote w:id="75">
    <w:p w14:paraId="537012FC" w14:textId="77777777" w:rsidR="00F41922" w:rsidRPr="00CE7F64" w:rsidRDefault="00F41922" w:rsidP="00AD3B54">
      <w:pPr>
        <w:pStyle w:val="EndnoteText"/>
        <w:spacing w:after="60"/>
        <w:ind w:left="270" w:hanging="270"/>
        <w:contextualSpacing/>
        <w:rPr>
          <w:rFonts w:cs="Times New Roman"/>
          <w:sz w:val="6"/>
          <w:szCs w:val="20"/>
        </w:rPr>
      </w:pPr>
    </w:p>
    <w:p w14:paraId="0D954151" w14:textId="77777777" w:rsidR="00F41922" w:rsidRPr="00C74C71" w:rsidRDefault="00F41922" w:rsidP="00AD3B54">
      <w:pPr>
        <w:pStyle w:val="EndnoteText"/>
        <w:tabs>
          <w:tab w:val="left" w:pos="1530"/>
        </w:tabs>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1" w:history="1">
        <w:r w:rsidRPr="00C74C71">
          <w:rPr>
            <w:rStyle w:val="Hyperlink"/>
            <w:i/>
            <w:color w:val="03598D"/>
            <w:sz w:val="18"/>
            <w:szCs w:val="20"/>
            <w:u w:val="none"/>
          </w:rPr>
          <w:t>www.thecommunityguide.org/tobacco/RRincreasingunitprice.html</w:t>
        </w:r>
      </w:hyperlink>
    </w:p>
  </w:endnote>
  <w:endnote w:id="76">
    <w:p w14:paraId="31F765E4" w14:textId="77777777" w:rsidR="00F41922" w:rsidRPr="00CE7F64" w:rsidRDefault="00F41922" w:rsidP="00AD3B54">
      <w:pPr>
        <w:pStyle w:val="EndnoteText"/>
        <w:spacing w:after="60"/>
        <w:ind w:left="270" w:hanging="270"/>
        <w:contextualSpacing/>
        <w:rPr>
          <w:rFonts w:cs="Times New Roman"/>
          <w:sz w:val="6"/>
          <w:szCs w:val="20"/>
        </w:rPr>
      </w:pPr>
    </w:p>
    <w:p w14:paraId="7B0CAEC5" w14:textId="77777777" w:rsidR="00F41922" w:rsidRPr="00C74C71" w:rsidRDefault="00F41922" w:rsidP="00AD3B54">
      <w:pPr>
        <w:pStyle w:val="EndnoteText"/>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haloupka, F. (2010). </w:t>
      </w:r>
      <w:r w:rsidRPr="00C74C71">
        <w:rPr>
          <w:rFonts w:cs="Times New Roman"/>
          <w:i/>
          <w:sz w:val="18"/>
          <w:szCs w:val="20"/>
        </w:rPr>
        <w:t>Tobacco Control Lessons Learned: The Impact of State and Local Policies</w:t>
      </w:r>
      <w:r w:rsidRPr="00C74C71">
        <w:rPr>
          <w:rFonts w:cs="Times New Roman"/>
          <w:sz w:val="18"/>
          <w:szCs w:val="20"/>
        </w:rPr>
        <w:t xml:space="preserve">. Chicago, IL: University of Illinois at Chicago. </w:t>
      </w:r>
      <w:hyperlink r:id="rId22" w:history="1">
        <w:r w:rsidRPr="00C74C71">
          <w:rPr>
            <w:rStyle w:val="Hyperlink"/>
            <w:rFonts w:cs="Times New Roman"/>
            <w:i/>
            <w:color w:val="03598D"/>
            <w:sz w:val="18"/>
            <w:szCs w:val="20"/>
            <w:u w:val="none"/>
          </w:rPr>
          <w:t>www.impacteen.org/generalarea_PDFs/ITResearch38_Chaloupka.pdf</w:t>
        </w:r>
      </w:hyperlink>
    </w:p>
  </w:endnote>
  <w:endnote w:id="77">
    <w:p w14:paraId="3099BEB1" w14:textId="77777777" w:rsidR="00F41922" w:rsidRPr="00C74C71" w:rsidRDefault="00F41922" w:rsidP="00AD3B54">
      <w:pPr>
        <w:pStyle w:val="NormalWeb"/>
        <w:spacing w:after="60" w:line="288" w:lineRule="auto"/>
        <w:ind w:left="270" w:hanging="270"/>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78">
    <w:p w14:paraId="15356159" w14:textId="77777777" w:rsidR="00F41922" w:rsidRPr="00C74C71" w:rsidRDefault="00F41922" w:rsidP="00AD3B54">
      <w:pPr>
        <w:pStyle w:val="NormalWeb"/>
        <w:spacing w:after="60" w:line="288" w:lineRule="auto"/>
        <w:ind w:left="270" w:hanging="270"/>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79">
    <w:p w14:paraId="3BE44D07" w14:textId="77777777" w:rsidR="00F41922" w:rsidRPr="00C74C71" w:rsidRDefault="00F41922" w:rsidP="00AD3B54">
      <w:pPr>
        <w:pStyle w:val="EndnoteText"/>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Pierce J.P., Gilmer T.P.,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80">
    <w:p w14:paraId="406BDA23" w14:textId="77777777" w:rsidR="00F41922" w:rsidRPr="00CE7F64" w:rsidRDefault="00F41922" w:rsidP="00AD3B54">
      <w:pPr>
        <w:pStyle w:val="EndnoteText"/>
        <w:spacing w:after="60"/>
        <w:ind w:left="270" w:hanging="270"/>
        <w:contextualSpacing/>
        <w:rPr>
          <w:rFonts w:cs="Times New Roman"/>
          <w:sz w:val="6"/>
          <w:szCs w:val="20"/>
        </w:rPr>
      </w:pPr>
    </w:p>
    <w:p w14:paraId="049C4D55" w14:textId="77777777" w:rsidR="00F41922" w:rsidRPr="00C74C71" w:rsidRDefault="00F41922" w:rsidP="00AD3B54">
      <w:pPr>
        <w:pStyle w:val="EndnoteText"/>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Slater et al. (2007). “The Impact of Retail Cigarette Marketing Practices on Youth Smoking Uptake.” </w:t>
      </w:r>
      <w:r w:rsidRPr="00C74C71">
        <w:rPr>
          <w:rFonts w:cs="Times New Roman"/>
          <w:i/>
          <w:sz w:val="18"/>
          <w:szCs w:val="20"/>
        </w:rPr>
        <w:t>Archives of Pediatrics and Adolescent Medicine,</w:t>
      </w:r>
      <w:r w:rsidRPr="00C74C71">
        <w:rPr>
          <w:rFonts w:cs="Times New Roman"/>
          <w:sz w:val="18"/>
          <w:szCs w:val="20"/>
        </w:rPr>
        <w:t xml:space="preserve"> 161:440–445, May 2007. </w:t>
      </w:r>
      <w:hyperlink r:id="rId23" w:history="1">
        <w:r w:rsidRPr="00C74C71">
          <w:rPr>
            <w:rStyle w:val="Hyperlink"/>
            <w:i/>
            <w:color w:val="03598D"/>
            <w:sz w:val="18"/>
            <w:szCs w:val="20"/>
            <w:u w:val="none"/>
          </w:rPr>
          <w:t>http://archpedi.ama-assn.org/cgi/reprint/161/5/440.pdf</w:t>
        </w:r>
      </w:hyperlink>
    </w:p>
  </w:endnote>
  <w:endnote w:id="81">
    <w:p w14:paraId="7B4F5678" w14:textId="77777777" w:rsidR="00F41922" w:rsidRPr="00CE7F64" w:rsidRDefault="00F41922" w:rsidP="00AD3B54">
      <w:pPr>
        <w:pStyle w:val="EndnoteText"/>
        <w:spacing w:after="60"/>
        <w:ind w:left="270" w:hanging="270"/>
        <w:contextualSpacing/>
        <w:rPr>
          <w:rFonts w:cs="Times New Roman"/>
          <w:sz w:val="6"/>
          <w:szCs w:val="20"/>
        </w:rPr>
      </w:pPr>
    </w:p>
    <w:p w14:paraId="2DB53A52" w14:textId="77777777" w:rsidR="00F41922" w:rsidRPr="00C74C71" w:rsidRDefault="00F41922" w:rsidP="00AD3B54">
      <w:pPr>
        <w:pStyle w:val="EndnoteText"/>
        <w:tabs>
          <w:tab w:val="left" w:pos="1800"/>
        </w:tabs>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White V.M., White M.M., Freeman K., et al. (2006). “Cigarette Promotional Offers: Who Takes Advantage?” </w:t>
      </w:r>
      <w:r w:rsidRPr="00C74C71">
        <w:rPr>
          <w:rFonts w:cs="Times New Roman"/>
          <w:i/>
          <w:iCs/>
          <w:sz w:val="18"/>
          <w:szCs w:val="20"/>
        </w:rPr>
        <w:t>American Journal of Preventive Medicine</w:t>
      </w:r>
      <w:r w:rsidRPr="00C74C71">
        <w:rPr>
          <w:rFonts w:cs="Times New Roman"/>
          <w:sz w:val="18"/>
          <w:szCs w:val="20"/>
        </w:rPr>
        <w:t xml:space="preserve"> 30: 225–231 (citing Ling, P.M., and Glantz, S.A. 2002. “Why And How The Tobacco Industry Sells Cigarettes To Young Adults: Evidence From Industry Documents.” </w:t>
      </w:r>
      <w:r w:rsidRPr="00C74C71">
        <w:rPr>
          <w:rFonts w:cs="Times New Roman"/>
          <w:i/>
          <w:sz w:val="18"/>
          <w:szCs w:val="20"/>
        </w:rPr>
        <w:t>American Journal of Public Health</w:t>
      </w:r>
      <w:r w:rsidRPr="00C74C71">
        <w:rPr>
          <w:rFonts w:cs="Times New Roman"/>
          <w:sz w:val="18"/>
          <w:szCs w:val="20"/>
        </w:rPr>
        <w:t xml:space="preserve"> 92: 908–916) </w:t>
      </w:r>
    </w:p>
  </w:endnote>
  <w:endnote w:id="82">
    <w:p w14:paraId="1C8B3807" w14:textId="77777777" w:rsidR="00F41922" w:rsidRPr="00CE7F64" w:rsidRDefault="00F41922" w:rsidP="00AD3B54">
      <w:pPr>
        <w:pStyle w:val="EndnoteText"/>
        <w:spacing w:after="60"/>
        <w:ind w:left="270" w:hanging="270"/>
        <w:contextualSpacing/>
        <w:rPr>
          <w:rFonts w:cs="Times New Roman"/>
          <w:sz w:val="6"/>
          <w:szCs w:val="20"/>
        </w:rPr>
      </w:pPr>
    </w:p>
    <w:p w14:paraId="23F12F06" w14:textId="77777777" w:rsidR="00F41922" w:rsidRPr="00C74C71" w:rsidRDefault="00F41922" w:rsidP="00AD3B54">
      <w:pPr>
        <w:pStyle w:val="EndnoteText"/>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83">
    <w:p w14:paraId="76A5C1C8" w14:textId="77777777" w:rsidR="00F41922" w:rsidRPr="00CE7F64" w:rsidRDefault="00F41922" w:rsidP="00AD3B54">
      <w:pPr>
        <w:pStyle w:val="EndnoteText"/>
        <w:spacing w:after="60"/>
        <w:ind w:left="270" w:hanging="270"/>
        <w:contextualSpacing/>
        <w:rPr>
          <w:rFonts w:cs="Times New Roman"/>
          <w:sz w:val="6"/>
          <w:szCs w:val="20"/>
        </w:rPr>
      </w:pPr>
    </w:p>
    <w:p w14:paraId="5008163C" w14:textId="77777777" w:rsidR="00F41922" w:rsidRPr="00C74C71" w:rsidRDefault="00F41922" w:rsidP="00AD3B54">
      <w:pPr>
        <w:pStyle w:val="EndnoteText"/>
        <w:spacing w:after="60"/>
        <w:ind w:left="270" w:hanging="270"/>
        <w:contextualSpacing/>
        <w:rPr>
          <w:rFonts w:cs="Times New Roman"/>
          <w:sz w:val="18"/>
          <w:szCs w:val="20"/>
        </w:rPr>
      </w:pPr>
      <w:r w:rsidRPr="00C74C71">
        <w:rPr>
          <w:rStyle w:val="EndnoteReference"/>
          <w:rFonts w:cs="Times New Roman"/>
          <w:sz w:val="18"/>
          <w:szCs w:val="20"/>
        </w:rPr>
        <w:endnoteRef/>
      </w:r>
      <w:r w:rsidRPr="00C74C71">
        <w:rPr>
          <w:rFonts w:cs="Times New Roman"/>
          <w:sz w:val="18"/>
          <w:szCs w:val="20"/>
        </w:rPr>
        <w:t xml:space="preserve"> Pierce J., Gilmer T.,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84">
    <w:p w14:paraId="6149C9F2" w14:textId="77777777" w:rsidR="00F41922" w:rsidRPr="00CE7F64" w:rsidRDefault="00F41922" w:rsidP="00AD3B54">
      <w:pPr>
        <w:pStyle w:val="EndnoteText"/>
        <w:spacing w:after="60"/>
        <w:ind w:left="270" w:hanging="270"/>
        <w:contextualSpacing/>
        <w:rPr>
          <w:rFonts w:cs="Times New Roman"/>
          <w:sz w:val="6"/>
          <w:szCs w:val="20"/>
        </w:rPr>
      </w:pPr>
    </w:p>
    <w:p w14:paraId="66D5340F" w14:textId="77777777" w:rsidR="00F41922" w:rsidRPr="00C74C71" w:rsidRDefault="00F41922" w:rsidP="00AD3B54">
      <w:pPr>
        <w:spacing w:after="60" w:line="288" w:lineRule="auto"/>
        <w:ind w:left="270" w:hanging="270"/>
        <w:contextualSpacing/>
        <w:rPr>
          <w:sz w:val="18"/>
          <w:szCs w:val="20"/>
        </w:rPr>
      </w:pPr>
      <w:r w:rsidRPr="00C74C71">
        <w:rPr>
          <w:rStyle w:val="EndnoteReference"/>
          <w:sz w:val="18"/>
          <w:szCs w:val="20"/>
        </w:rPr>
        <w:endnoteRef/>
      </w:r>
      <w:r w:rsidRPr="00C74C71">
        <w:rPr>
          <w:sz w:val="18"/>
          <w:szCs w:val="20"/>
        </w:rPr>
        <w:t xml:space="preserve"> Chaloupka, F.J., et al., (2002). “Tax, Price and Cigarette Smoking: Evidence from the Tobacco Documents and Implications for Tobacco Company Marketing Strategies.” </w:t>
      </w:r>
      <w:r w:rsidRPr="00C74C71">
        <w:rPr>
          <w:i/>
          <w:sz w:val="18"/>
          <w:szCs w:val="20"/>
        </w:rPr>
        <w:t>Tobacco Control</w:t>
      </w:r>
      <w:r w:rsidRPr="00C74C71">
        <w:rPr>
          <w:sz w:val="18"/>
          <w:szCs w:val="20"/>
        </w:rPr>
        <w:t xml:space="preserve"> 11: i62-i71</w:t>
      </w:r>
    </w:p>
  </w:endnote>
  <w:endnote w:id="85">
    <w:p w14:paraId="1C3B19EA" w14:textId="77777777" w:rsidR="00F41922" w:rsidRPr="00CE7F64" w:rsidRDefault="00F41922" w:rsidP="00AD3B54">
      <w:pPr>
        <w:pStyle w:val="EndnoteText"/>
        <w:spacing w:after="60"/>
        <w:ind w:left="270" w:hanging="270"/>
        <w:contextualSpacing/>
        <w:rPr>
          <w:rFonts w:cs="Times New Roman"/>
          <w:sz w:val="2"/>
          <w:szCs w:val="20"/>
        </w:rPr>
      </w:pPr>
    </w:p>
    <w:p w14:paraId="225DE028" w14:textId="77777777" w:rsidR="00F41922" w:rsidRPr="00C74C71" w:rsidRDefault="00F41922" w:rsidP="00AD3B54">
      <w:pPr>
        <w:spacing w:after="60" w:line="288" w:lineRule="auto"/>
        <w:ind w:left="270" w:hanging="270"/>
        <w:contextualSpacing/>
        <w:rPr>
          <w:i/>
          <w:color w:val="03598D"/>
          <w:sz w:val="18"/>
        </w:rPr>
      </w:pPr>
      <w:r w:rsidRPr="00C74C71">
        <w:rPr>
          <w:rStyle w:val="EndnoteReference"/>
          <w:sz w:val="18"/>
          <w:szCs w:val="20"/>
        </w:rPr>
        <w:endnoteRef/>
      </w:r>
      <w:r w:rsidRPr="00C74C71">
        <w:rPr>
          <w:sz w:val="18"/>
          <w:szCs w:val="20"/>
        </w:rPr>
        <w:t xml:space="preserve"> Centers for Disease Control and Prevention. (2010). State Cigarette Minimum Price Laws—United States, 2009.” </w:t>
      </w:r>
      <w:r w:rsidRPr="00C74C71">
        <w:rPr>
          <w:i/>
          <w:sz w:val="18"/>
          <w:szCs w:val="20"/>
        </w:rPr>
        <w:t xml:space="preserve">Morbidity and Mortality Weekly Report </w:t>
      </w:r>
      <w:r w:rsidRPr="00C74C71">
        <w:rPr>
          <w:sz w:val="18"/>
          <w:szCs w:val="20"/>
        </w:rPr>
        <w:t xml:space="preserve">59: 389–392. Available at: </w:t>
      </w:r>
      <w:hyperlink r:id="rId24" w:history="1">
        <w:r w:rsidRPr="00C74C71">
          <w:rPr>
            <w:rStyle w:val="Hyperlink"/>
            <w:i/>
            <w:color w:val="03598D"/>
            <w:sz w:val="18"/>
            <w:szCs w:val="20"/>
            <w:u w:val="none"/>
          </w:rPr>
          <w:t>www.cdc.gov/mmwr/preview/mmwrhtml/mm5913a2.htm</w:t>
        </w:r>
      </w:hyperlink>
    </w:p>
  </w:endnote>
  <w:endnote w:id="86">
    <w:p w14:paraId="066D1036" w14:textId="77777777" w:rsidR="00F41922" w:rsidRPr="00CE7F64" w:rsidRDefault="00F41922" w:rsidP="00AD3B54">
      <w:pPr>
        <w:pStyle w:val="EndnoteText"/>
        <w:spacing w:after="60"/>
        <w:ind w:left="270" w:hanging="270"/>
        <w:contextualSpacing/>
        <w:rPr>
          <w:rFonts w:cs="Times New Roman"/>
          <w:sz w:val="2"/>
          <w:szCs w:val="20"/>
        </w:rPr>
      </w:pPr>
    </w:p>
    <w:p w14:paraId="2113AB81" w14:textId="77777777" w:rsidR="00F41922" w:rsidRPr="00C74C71" w:rsidRDefault="00F41922" w:rsidP="00AD3B54">
      <w:pPr>
        <w:autoSpaceDE w:val="0"/>
        <w:autoSpaceDN w:val="0"/>
        <w:adjustRightInd w:val="0"/>
        <w:spacing w:after="60" w:line="288" w:lineRule="auto"/>
        <w:ind w:left="270" w:hanging="270"/>
        <w:contextualSpacing/>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Federal Trade Commission. (2013). </w:t>
      </w:r>
      <w:r w:rsidRPr="00C74C71">
        <w:rPr>
          <w:i/>
          <w:sz w:val="18"/>
          <w:szCs w:val="20"/>
        </w:rPr>
        <w:t>Federal Trade Commission Cigarette Report for 2011</w:t>
      </w:r>
      <w:r w:rsidRPr="00C74C71">
        <w:rPr>
          <w:sz w:val="18"/>
          <w:szCs w:val="20"/>
        </w:rPr>
        <w:t xml:space="preserve">. Available at: </w:t>
      </w:r>
      <w:hyperlink r:id="rId25"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87">
    <w:p w14:paraId="0AA73D12" w14:textId="77777777" w:rsidR="00F41922" w:rsidRPr="00CE7F64" w:rsidRDefault="00F41922" w:rsidP="00AD3B54">
      <w:pPr>
        <w:pStyle w:val="EndnoteText"/>
        <w:spacing w:after="60"/>
        <w:ind w:left="270" w:hanging="270"/>
        <w:contextualSpacing/>
        <w:rPr>
          <w:rFonts w:cs="Times New Roman"/>
          <w:sz w:val="2"/>
          <w:szCs w:val="20"/>
        </w:rPr>
      </w:pPr>
    </w:p>
    <w:p w14:paraId="4CDEA0C6" w14:textId="77777777" w:rsidR="00F41922" w:rsidRPr="00C74C71" w:rsidRDefault="00F41922" w:rsidP="00AD3B54">
      <w:pPr>
        <w:autoSpaceDE w:val="0"/>
        <w:autoSpaceDN w:val="0"/>
        <w:adjustRightInd w:val="0"/>
        <w:spacing w:after="60" w:line="288" w:lineRule="auto"/>
        <w:ind w:left="270" w:hanging="270"/>
        <w:contextualSpacing/>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Federal Trade Commission. (2013). </w:t>
      </w:r>
      <w:r w:rsidRPr="00C74C71">
        <w:rPr>
          <w:i/>
          <w:sz w:val="18"/>
          <w:szCs w:val="20"/>
        </w:rPr>
        <w:t>Federal Trade Commission Cigarette Report for 2011</w:t>
      </w:r>
      <w:r w:rsidRPr="00C74C71">
        <w:rPr>
          <w:sz w:val="18"/>
          <w:szCs w:val="20"/>
        </w:rPr>
        <w:t xml:space="preserve">. Available at: </w:t>
      </w:r>
      <w:hyperlink r:id="rId26"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88">
    <w:p w14:paraId="13CA9F7A" w14:textId="77777777" w:rsidR="00F41922" w:rsidRPr="00CE7F64" w:rsidRDefault="00F41922" w:rsidP="00AD3B54">
      <w:pPr>
        <w:pStyle w:val="EndnoteText"/>
        <w:spacing w:after="60"/>
        <w:ind w:left="270" w:hanging="270"/>
        <w:contextualSpacing/>
        <w:rPr>
          <w:rFonts w:cs="Times New Roman"/>
          <w:sz w:val="2"/>
          <w:szCs w:val="20"/>
        </w:rPr>
      </w:pPr>
    </w:p>
    <w:p w14:paraId="5F54D31A" w14:textId="77777777" w:rsidR="00F41922" w:rsidRPr="00C74C71" w:rsidRDefault="00F41922" w:rsidP="00AD3B54">
      <w:pPr>
        <w:autoSpaceDE w:val="0"/>
        <w:autoSpaceDN w:val="0"/>
        <w:adjustRightInd w:val="0"/>
        <w:spacing w:after="60" w:line="288" w:lineRule="auto"/>
        <w:ind w:left="270" w:hanging="270"/>
        <w:contextualSpacing/>
        <w:rPr>
          <w:i/>
          <w:color w:val="03598D"/>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Federal Trade Commission. (2013). </w:t>
      </w:r>
      <w:r w:rsidRPr="00C74C71">
        <w:rPr>
          <w:i/>
          <w:sz w:val="18"/>
          <w:szCs w:val="20"/>
        </w:rPr>
        <w:t>Federal Trade Commission Cigarette Report for 2011</w:t>
      </w:r>
      <w:r w:rsidRPr="00C74C71">
        <w:rPr>
          <w:sz w:val="18"/>
          <w:szCs w:val="20"/>
        </w:rPr>
        <w:t xml:space="preserve">. Available at: </w:t>
      </w:r>
      <w:hyperlink r:id="rId27"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89">
    <w:p w14:paraId="543366BC" w14:textId="77777777" w:rsidR="00F41922" w:rsidRPr="00CE7F64" w:rsidRDefault="00F41922" w:rsidP="00AD3B54">
      <w:pPr>
        <w:pStyle w:val="EndnoteText"/>
        <w:spacing w:after="60"/>
        <w:ind w:left="270" w:hanging="270"/>
        <w:contextualSpacing/>
        <w:rPr>
          <w:rFonts w:cs="Times New Roman"/>
          <w:sz w:val="2"/>
          <w:szCs w:val="20"/>
        </w:rPr>
      </w:pPr>
    </w:p>
    <w:p w14:paraId="52F90F6A" w14:textId="77777777" w:rsidR="00F41922" w:rsidRPr="00C74C71" w:rsidRDefault="00F41922" w:rsidP="00AD3B54">
      <w:pPr>
        <w:autoSpaceDE w:val="0"/>
        <w:autoSpaceDN w:val="0"/>
        <w:adjustRightInd w:val="0"/>
        <w:spacing w:after="60" w:line="288" w:lineRule="auto"/>
        <w:ind w:left="270" w:hanging="270"/>
        <w:contextualSpacing/>
        <w:rPr>
          <w:i/>
          <w:color w:val="03598D"/>
          <w:sz w:val="18"/>
          <w:szCs w:val="20"/>
        </w:rPr>
      </w:pPr>
      <w:r w:rsidRPr="00C74C71">
        <w:rPr>
          <w:rStyle w:val="EndnoteReference"/>
          <w:sz w:val="18"/>
          <w:szCs w:val="20"/>
        </w:rPr>
        <w:endnoteRef/>
      </w:r>
      <w:r w:rsidRPr="00C74C71">
        <w:rPr>
          <w:sz w:val="18"/>
          <w:szCs w:val="20"/>
        </w:rPr>
        <w:t xml:space="preserve"> Federal Trade Commission. (2013). </w:t>
      </w:r>
      <w:r w:rsidRPr="00C74C71">
        <w:rPr>
          <w:i/>
          <w:sz w:val="18"/>
          <w:szCs w:val="20"/>
        </w:rPr>
        <w:t>Federal Trade Commission Cigarette Report for 2011</w:t>
      </w:r>
      <w:r w:rsidRPr="00C74C71">
        <w:rPr>
          <w:sz w:val="18"/>
          <w:szCs w:val="20"/>
        </w:rPr>
        <w:t xml:space="preserve">. Available at: </w:t>
      </w:r>
      <w:hyperlink r:id="rId28"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90">
    <w:p w14:paraId="37D13C89" w14:textId="77777777" w:rsidR="00F41922" w:rsidRPr="00CE7F64" w:rsidRDefault="00F41922" w:rsidP="00AD3B54">
      <w:pPr>
        <w:pStyle w:val="EndnoteText"/>
        <w:spacing w:after="60"/>
        <w:ind w:left="270" w:hanging="270"/>
        <w:contextualSpacing/>
        <w:rPr>
          <w:rFonts w:cs="Times New Roman"/>
          <w:sz w:val="2"/>
          <w:szCs w:val="20"/>
        </w:rPr>
      </w:pPr>
    </w:p>
    <w:p w14:paraId="710C243D" w14:textId="77777777" w:rsidR="00F41922" w:rsidRPr="00C74C71" w:rsidRDefault="00F41922" w:rsidP="00AD3B54">
      <w:pPr>
        <w:spacing w:after="60" w:line="288" w:lineRule="auto"/>
        <w:ind w:left="270" w:hanging="270"/>
        <w:rPr>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color w:val="000000"/>
          <w:sz w:val="18"/>
          <w:szCs w:val="20"/>
        </w:rPr>
        <w:t xml:space="preserve">Xu X., Pesko, M.F., Tynan, M.A., et al. 2013. “Cigarette Price-Minimization Strategies by U.S. Smokers.” </w:t>
      </w:r>
      <w:r w:rsidRPr="00C74C71">
        <w:rPr>
          <w:i/>
          <w:color w:val="000000"/>
          <w:sz w:val="18"/>
          <w:szCs w:val="20"/>
        </w:rPr>
        <w:t>American Journal of Preventive Medicine,</w:t>
      </w:r>
      <w:r w:rsidRPr="00C74C71">
        <w:rPr>
          <w:color w:val="000000"/>
          <w:sz w:val="18"/>
          <w:szCs w:val="20"/>
        </w:rPr>
        <w:t xml:space="preserve"> 44: 472–476.</w:t>
      </w:r>
    </w:p>
  </w:endnote>
  <w:endnote w:id="91">
    <w:p w14:paraId="79D73B82" w14:textId="77777777" w:rsidR="00F41922" w:rsidRPr="00C74C71" w:rsidRDefault="00F41922" w:rsidP="00AD3B54">
      <w:pPr>
        <w:pStyle w:val="HTMLPreformatted"/>
        <w:spacing w:after="60" w:line="288" w:lineRule="auto"/>
        <w:ind w:left="270" w:hanging="270"/>
        <w:contextualSpacing/>
        <w:rPr>
          <w:rFonts w:ascii="Times New Roman" w:hAnsi="Times New Roman"/>
          <w:color w:val="000000"/>
          <w:sz w:val="18"/>
        </w:rPr>
      </w:pPr>
      <w:r w:rsidRPr="00C74C71">
        <w:rPr>
          <w:rStyle w:val="EndnoteReference"/>
          <w:sz w:val="18"/>
        </w:rPr>
        <w:endnoteRef/>
      </w:r>
      <w:r w:rsidRPr="00C74C71">
        <w:rPr>
          <w:rFonts w:ascii="Times New Roman" w:hAnsi="Times New Roman"/>
          <w:sz w:val="18"/>
        </w:rPr>
        <w:t xml:space="preserve"> </w:t>
      </w:r>
      <w:r>
        <w:rPr>
          <w:rFonts w:ascii="Times New Roman" w:hAnsi="Times New Roman"/>
          <w:sz w:val="18"/>
        </w:rPr>
        <w:tab/>
      </w:r>
      <w:r w:rsidRPr="00C74C71">
        <w:rPr>
          <w:rFonts w:ascii="Times New Roman" w:hAnsi="Times New Roman"/>
          <w:color w:val="000000"/>
          <w:sz w:val="18"/>
        </w:rPr>
        <w:t xml:space="preserve">Xu X., Pesko, M.F., Tynan, M.A., et al. 2013. “Cigarette Price-Minimization Strategies by U.S. Smokers.” </w:t>
      </w:r>
      <w:r w:rsidRPr="00C74C71">
        <w:rPr>
          <w:rFonts w:ascii="Times New Roman" w:hAnsi="Times New Roman"/>
          <w:i/>
          <w:color w:val="000000"/>
          <w:sz w:val="18"/>
        </w:rPr>
        <w:t>American Journal of Preventive Medicine,</w:t>
      </w:r>
      <w:r w:rsidRPr="00C74C71">
        <w:rPr>
          <w:rFonts w:ascii="Times New Roman" w:hAnsi="Times New Roman"/>
          <w:color w:val="000000"/>
          <w:sz w:val="18"/>
        </w:rPr>
        <w:t xml:space="preserve"> 44: 472–476.</w:t>
      </w:r>
    </w:p>
  </w:endnote>
  <w:endnote w:id="92">
    <w:p w14:paraId="5112D419" w14:textId="77777777" w:rsidR="00F41922" w:rsidRPr="00CE7F64" w:rsidRDefault="00F41922" w:rsidP="00AD3B54">
      <w:pPr>
        <w:pStyle w:val="EndnoteText"/>
        <w:spacing w:after="60"/>
        <w:ind w:left="270" w:hanging="270"/>
        <w:contextualSpacing/>
        <w:rPr>
          <w:rFonts w:cs="Times New Roman"/>
          <w:sz w:val="2"/>
          <w:szCs w:val="20"/>
        </w:rPr>
      </w:pPr>
    </w:p>
    <w:p w14:paraId="5A5FB63F" w14:textId="77777777" w:rsidR="00F41922" w:rsidRPr="00C74C71" w:rsidRDefault="00F41922" w:rsidP="00AD3B54">
      <w:pPr>
        <w:pStyle w:val="HTMLPreformatted"/>
        <w:spacing w:after="60" w:line="288" w:lineRule="auto"/>
        <w:ind w:left="270" w:hanging="270"/>
        <w:contextualSpacing/>
        <w:rPr>
          <w:rFonts w:ascii="Times New Roman" w:hAnsi="Times New Roman"/>
          <w:sz w:val="18"/>
        </w:rPr>
      </w:pPr>
      <w:r w:rsidRPr="00C74C71">
        <w:rPr>
          <w:rStyle w:val="EndnoteReference"/>
          <w:sz w:val="18"/>
        </w:rPr>
        <w:endnoteRef/>
      </w:r>
      <w:r w:rsidRPr="00C74C71">
        <w:rPr>
          <w:rFonts w:ascii="Times New Roman" w:hAnsi="Times New Roman"/>
          <w:sz w:val="18"/>
        </w:rPr>
        <w:t xml:space="preserve"> </w:t>
      </w:r>
      <w:r>
        <w:rPr>
          <w:rFonts w:ascii="Times New Roman" w:hAnsi="Times New Roman"/>
          <w:sz w:val="18"/>
        </w:rPr>
        <w:tab/>
      </w:r>
      <w:r w:rsidRPr="00C74C71">
        <w:rPr>
          <w:rFonts w:ascii="Times New Roman" w:hAnsi="Times New Roman"/>
          <w:color w:val="000000"/>
          <w:sz w:val="18"/>
        </w:rPr>
        <w:t xml:space="preserve">Xu X., Pesko, M.F., Tynan, M.A., et al. 2013. “Cigarette Price-Minimization Strategies by U.S. Smokers.” </w:t>
      </w:r>
      <w:r w:rsidRPr="00C74C71">
        <w:rPr>
          <w:rFonts w:ascii="Times New Roman" w:hAnsi="Times New Roman"/>
          <w:i/>
          <w:color w:val="000000"/>
          <w:sz w:val="18"/>
        </w:rPr>
        <w:t>American Journal of Preventive Medicine,</w:t>
      </w:r>
      <w:r w:rsidRPr="00C74C71">
        <w:rPr>
          <w:rFonts w:ascii="Times New Roman" w:hAnsi="Times New Roman"/>
          <w:color w:val="000000"/>
          <w:sz w:val="18"/>
        </w:rPr>
        <w:t xml:space="preserve"> 44: 472–476.</w:t>
      </w:r>
    </w:p>
  </w:endnote>
  <w:endnote w:id="93">
    <w:p w14:paraId="24DF6FB2" w14:textId="77777777" w:rsidR="00F41922" w:rsidRPr="00CE7F64" w:rsidRDefault="00F41922" w:rsidP="00AD3B54">
      <w:pPr>
        <w:pStyle w:val="EndnoteText"/>
        <w:spacing w:after="60"/>
        <w:ind w:left="270" w:hanging="270"/>
        <w:contextualSpacing/>
        <w:rPr>
          <w:rFonts w:cs="Times New Roman"/>
          <w:sz w:val="6"/>
          <w:szCs w:val="20"/>
        </w:rPr>
      </w:pPr>
    </w:p>
    <w:p w14:paraId="2ACCCD37" w14:textId="77777777" w:rsidR="00F41922" w:rsidRPr="00C74C71" w:rsidRDefault="00F41922" w:rsidP="00AD3B54">
      <w:pPr>
        <w:pStyle w:val="EndnoteText"/>
        <w:spacing w:after="60"/>
        <w:ind w:left="270" w:hanging="270"/>
        <w:contextualSpacing/>
        <w:rPr>
          <w:rFonts w:cs="Times New Roman"/>
          <w:i/>
          <w:color w:val="03598D"/>
          <w:sz w:val="18"/>
          <w:szCs w:val="20"/>
        </w:rPr>
      </w:pPr>
      <w:r w:rsidRPr="00C74C71">
        <w:rPr>
          <w:rStyle w:val="EndnoteReference"/>
          <w:rFonts w:cs="Times New Roman"/>
          <w:sz w:val="18"/>
          <w:szCs w:val="20"/>
        </w:rPr>
        <w:endnoteRef/>
      </w:r>
      <w:r w:rsidRPr="00C74C71">
        <w:rPr>
          <w:rFonts w:cs="Times New Roman"/>
          <w:sz w:val="18"/>
          <w:szCs w:val="20"/>
        </w:rPr>
        <w:t xml:space="preserve"> Federal Trade Commission. (2013). </w:t>
      </w:r>
      <w:r w:rsidRPr="00C74C71">
        <w:rPr>
          <w:rFonts w:cs="Times New Roman"/>
          <w:i/>
          <w:sz w:val="18"/>
          <w:szCs w:val="20"/>
        </w:rPr>
        <w:t>Federal Trade Commission Cigarette Report for 2011</w:t>
      </w:r>
      <w:r w:rsidRPr="00C74C71">
        <w:rPr>
          <w:rFonts w:cs="Times New Roman"/>
          <w:sz w:val="18"/>
          <w:szCs w:val="20"/>
        </w:rPr>
        <w:t xml:space="preserve">. Available at: </w:t>
      </w:r>
      <w:hyperlink r:id="rId29" w:history="1">
        <w:r w:rsidRPr="00C74C71">
          <w:rPr>
            <w:rStyle w:val="Hyperlink"/>
            <w:rFonts w:cs="Times New Roman"/>
            <w:i/>
            <w:color w:val="03598D"/>
            <w:sz w:val="18"/>
            <w:szCs w:val="20"/>
            <w:u w:val="none"/>
          </w:rPr>
          <w:t>www.ftc.gov/os/2013/05/130521cigarettereport.pdf</w:t>
        </w:r>
      </w:hyperlink>
    </w:p>
  </w:endnote>
  <w:endnote w:id="94">
    <w:p w14:paraId="0DE990BF" w14:textId="77777777" w:rsidR="00F41922" w:rsidRPr="00CE7F64" w:rsidRDefault="00F41922" w:rsidP="00AD3B54">
      <w:pPr>
        <w:pStyle w:val="EndnoteText"/>
        <w:spacing w:after="60"/>
        <w:ind w:left="270" w:hanging="270"/>
        <w:contextualSpacing/>
        <w:rPr>
          <w:rFonts w:cs="Times New Roman"/>
          <w:sz w:val="6"/>
          <w:szCs w:val="20"/>
        </w:rPr>
      </w:pPr>
    </w:p>
    <w:p w14:paraId="5462BA17" w14:textId="77777777" w:rsidR="00F41922" w:rsidRPr="00C74C71" w:rsidRDefault="00F41922" w:rsidP="00AD3B54">
      <w:pPr>
        <w:pStyle w:val="Default"/>
        <w:spacing w:after="60" w:line="288" w:lineRule="auto"/>
        <w:ind w:left="270" w:hanging="270"/>
        <w:contextualSpacing/>
        <w:rPr>
          <w:sz w:val="18"/>
          <w:szCs w:val="20"/>
        </w:rPr>
      </w:pPr>
      <w:r w:rsidRPr="00C74C71">
        <w:rPr>
          <w:rStyle w:val="EndnoteReference"/>
          <w:sz w:val="18"/>
          <w:szCs w:val="20"/>
        </w:rPr>
        <w:endnoteRef/>
      </w:r>
      <w:r w:rsidRPr="00C74C71">
        <w:rPr>
          <w:sz w:val="18"/>
          <w:szCs w:val="20"/>
        </w:rPr>
        <w:t xml:space="preserve">  Dauphinee A, et al. (2013). “Tobacco Marketing in California’s Retail Environment (2008-2011),” Final report for the California Tobacco Advertising Survey (2011).” Stanford Prevention Research Center. </w:t>
      </w:r>
      <w:r>
        <w:rPr>
          <w:i/>
          <w:color w:val="03598D"/>
          <w:sz w:val="18"/>
          <w:szCs w:val="20"/>
        </w:rPr>
        <w:t>www</w:t>
      </w:r>
      <w:r w:rsidRPr="00C74C71">
        <w:rPr>
          <w:i/>
          <w:color w:val="03598D"/>
          <w:sz w:val="18"/>
          <w:szCs w:val="20"/>
        </w:rPr>
        <w:t>.cdph.ca.gov/programs/tobacco/Documents/Resources/Publications/CTAS11-FinalReport-FINAL%20APPROVED.pdf</w:t>
      </w:r>
    </w:p>
  </w:endnote>
  <w:endnote w:id="95">
    <w:p w14:paraId="6A89E1DD" w14:textId="77777777" w:rsidR="00F41922" w:rsidRPr="00CE7F64" w:rsidRDefault="00F41922" w:rsidP="00AD3B54">
      <w:pPr>
        <w:pStyle w:val="EndnoteText"/>
        <w:spacing w:after="60"/>
        <w:ind w:left="270" w:hanging="270"/>
        <w:contextualSpacing/>
        <w:rPr>
          <w:rFonts w:cs="Times New Roman"/>
          <w:sz w:val="6"/>
          <w:szCs w:val="20"/>
        </w:rPr>
      </w:pPr>
    </w:p>
    <w:p w14:paraId="46AACF80" w14:textId="77777777" w:rsidR="00F41922" w:rsidRPr="00C74C71" w:rsidRDefault="00F41922" w:rsidP="00AD3B54">
      <w:pPr>
        <w:pStyle w:val="EndnoteText"/>
        <w:spacing w:after="60"/>
        <w:ind w:left="270" w:hanging="270"/>
        <w:contextualSpacing/>
        <w:rPr>
          <w:rFonts w:cs="Times New Roman"/>
          <w:color w:val="000000" w:themeColor="text1"/>
          <w:sz w:val="18"/>
          <w:szCs w:val="20"/>
        </w:rPr>
      </w:pPr>
      <w:r w:rsidRPr="00C74C71">
        <w:rPr>
          <w:rFonts w:cs="Times New Roman"/>
          <w:color w:val="000000" w:themeColor="text1"/>
          <w:sz w:val="18"/>
          <w:szCs w:val="20"/>
          <w:vertAlign w:val="superscript"/>
        </w:rPr>
        <w:endnoteRef/>
      </w:r>
      <w:r w:rsidRPr="00C74C71">
        <w:rPr>
          <w:rFonts w:cs="Times New Roman"/>
          <w:color w:val="000000" w:themeColor="text1"/>
          <w:sz w:val="18"/>
          <w:szCs w:val="20"/>
          <w:vertAlign w:val="superscript"/>
        </w:rPr>
        <w:t xml:space="preserve"> </w:t>
      </w:r>
      <w:r w:rsidRPr="00C74C71">
        <w:rPr>
          <w:rFonts w:cs="Times New Roman"/>
          <w:color w:val="000000" w:themeColor="text1"/>
          <w:sz w:val="18"/>
          <w:szCs w:val="20"/>
        </w:rPr>
        <w:t xml:space="preserve"> 21 C.F.R. § 1140.14(d)</w:t>
      </w:r>
    </w:p>
  </w:endnote>
  <w:endnote w:id="96">
    <w:p w14:paraId="21E730C7" w14:textId="77777777" w:rsidR="00F41922" w:rsidRPr="00CE7F64" w:rsidRDefault="00F41922" w:rsidP="00AD3B54">
      <w:pPr>
        <w:pStyle w:val="EndnoteText"/>
        <w:spacing w:after="60"/>
        <w:ind w:left="270" w:hanging="270"/>
        <w:contextualSpacing/>
        <w:rPr>
          <w:rFonts w:cs="Times New Roman"/>
          <w:sz w:val="6"/>
          <w:szCs w:val="20"/>
        </w:rPr>
      </w:pPr>
    </w:p>
    <w:p w14:paraId="3D46FC83" w14:textId="77777777" w:rsidR="00F41922" w:rsidRPr="00C74C71" w:rsidRDefault="00F41922" w:rsidP="00AD3B54">
      <w:pPr>
        <w:pStyle w:val="EndnoteText"/>
        <w:spacing w:after="60"/>
        <w:ind w:left="270" w:hanging="270"/>
        <w:contextualSpacing/>
        <w:rPr>
          <w:rFonts w:cs="Times New Roman"/>
          <w:color w:val="000000" w:themeColor="text1"/>
          <w:sz w:val="18"/>
          <w:szCs w:val="20"/>
        </w:rPr>
      </w:pPr>
      <w:r w:rsidRPr="00C74C71">
        <w:rPr>
          <w:rFonts w:cs="Times New Roman"/>
          <w:color w:val="000000" w:themeColor="text1"/>
          <w:sz w:val="18"/>
          <w:szCs w:val="20"/>
          <w:vertAlign w:val="superscript"/>
        </w:rPr>
        <w:endnoteRef/>
      </w:r>
      <w:r w:rsidRPr="00C74C71">
        <w:rPr>
          <w:rFonts w:cs="Times New Roman"/>
          <w:color w:val="000000" w:themeColor="text1"/>
          <w:sz w:val="18"/>
          <w:szCs w:val="20"/>
          <w:vertAlign w:val="superscript"/>
        </w:rPr>
        <w:t xml:space="preserve"> </w:t>
      </w:r>
      <w:r w:rsidRPr="00C74C71">
        <w:rPr>
          <w:rFonts w:cs="Times New Roman"/>
          <w:color w:val="000000" w:themeColor="text1"/>
          <w:sz w:val="18"/>
          <w:szCs w:val="20"/>
        </w:rPr>
        <w:t xml:space="preserve"> Cal. Penal Code § 308.3.</w:t>
      </w:r>
    </w:p>
  </w:endnote>
  <w:endnote w:id="97">
    <w:p w14:paraId="67520C99" w14:textId="77777777" w:rsidR="00F41922" w:rsidRPr="00CE7F64" w:rsidRDefault="00F41922" w:rsidP="00AD3B54">
      <w:pPr>
        <w:pStyle w:val="EndnoteText"/>
        <w:spacing w:after="60"/>
        <w:ind w:left="270" w:hanging="270"/>
        <w:contextualSpacing/>
        <w:rPr>
          <w:rFonts w:cs="Times New Roman"/>
          <w:sz w:val="6"/>
          <w:szCs w:val="20"/>
        </w:rPr>
      </w:pPr>
    </w:p>
    <w:p w14:paraId="51BA2FB5" w14:textId="77777777" w:rsidR="00F41922" w:rsidRPr="00C74C71" w:rsidRDefault="00F41922" w:rsidP="00AD3B54">
      <w:pPr>
        <w:pStyle w:val="EndnoteText"/>
        <w:spacing w:after="60"/>
        <w:ind w:left="270" w:hanging="270"/>
        <w:contextualSpacing/>
        <w:rPr>
          <w:rFonts w:cs="Times New Roman"/>
          <w:color w:val="000000" w:themeColor="text1"/>
          <w:sz w:val="18"/>
          <w:szCs w:val="20"/>
        </w:rPr>
      </w:pPr>
      <w:r w:rsidRPr="00C74C71">
        <w:rPr>
          <w:rStyle w:val="EndnoteReference"/>
          <w:rFonts w:cs="Times New Roman"/>
          <w:color w:val="000000" w:themeColor="text1"/>
          <w:sz w:val="18"/>
          <w:szCs w:val="20"/>
        </w:rPr>
        <w:endnoteRef/>
      </w:r>
      <w:r w:rsidRPr="00C74C71">
        <w:rPr>
          <w:rFonts w:cs="Times New Roman"/>
          <w:color w:val="000000" w:themeColor="text1"/>
          <w:sz w:val="18"/>
          <w:szCs w:val="20"/>
        </w:rPr>
        <w:t xml:space="preserve"> </w:t>
      </w:r>
      <w:r>
        <w:rPr>
          <w:rFonts w:cs="Times New Roman"/>
          <w:color w:val="000000" w:themeColor="text1"/>
          <w:sz w:val="18"/>
          <w:szCs w:val="20"/>
        </w:rPr>
        <w:tab/>
      </w:r>
      <w:r w:rsidRPr="00C74C71">
        <w:rPr>
          <w:rFonts w:cs="Times New Roman"/>
          <w:color w:val="000000" w:themeColor="text1"/>
          <w:spacing w:val="-4"/>
          <w:sz w:val="18"/>
          <w:szCs w:val="20"/>
        </w:rPr>
        <w:t xml:space="preserve">California Department of Public Health. (2012). </w:t>
      </w:r>
      <w:r w:rsidRPr="00C74C71">
        <w:rPr>
          <w:rFonts w:cs="Times New Roman"/>
          <w:i/>
          <w:color w:val="000000" w:themeColor="text1"/>
          <w:spacing w:val="-4"/>
          <w:sz w:val="18"/>
          <w:szCs w:val="20"/>
        </w:rPr>
        <w:t>Tobacco in the Retail Environment</w:t>
      </w:r>
      <w:r w:rsidRPr="00C74C71">
        <w:rPr>
          <w:rFonts w:cs="Times New Roman"/>
          <w:color w:val="000000" w:themeColor="text1"/>
          <w:spacing w:val="-4"/>
          <w:sz w:val="18"/>
          <w:szCs w:val="20"/>
        </w:rPr>
        <w:t xml:space="preserve">, </w:t>
      </w:r>
      <w:hyperlink r:id="rId30" w:history="1">
        <w:r w:rsidRPr="00C74C71">
          <w:rPr>
            <w:rStyle w:val="Hyperlink"/>
            <w:rFonts w:cs="Times New Roman"/>
            <w:i/>
            <w:color w:val="03598D"/>
            <w:spacing w:val="-4"/>
            <w:sz w:val="18"/>
            <w:szCs w:val="20"/>
            <w:u w:val="none"/>
          </w:rPr>
          <w:t>www.cdph.ca.gov/programs/tobacco/Documents/Tobacco%20Retail%20Environment%20Fact%20Sheet_Easy%20Print.pdf</w:t>
        </w:r>
      </w:hyperlink>
      <w:r w:rsidRPr="00C74C71">
        <w:rPr>
          <w:rFonts w:cs="Times New Roman"/>
          <w:color w:val="000000" w:themeColor="text1"/>
          <w:sz w:val="18"/>
          <w:szCs w:val="20"/>
        </w:rPr>
        <w:t xml:space="preserve"> </w:t>
      </w:r>
    </w:p>
  </w:endnote>
  <w:endnote w:id="98">
    <w:p w14:paraId="6EC522B2" w14:textId="77777777" w:rsidR="00F41922" w:rsidRPr="00CE7F64" w:rsidRDefault="00F41922" w:rsidP="00AD3B54">
      <w:pPr>
        <w:pStyle w:val="EndnoteText"/>
        <w:spacing w:after="60"/>
        <w:ind w:left="270" w:hanging="270"/>
        <w:contextualSpacing/>
        <w:rPr>
          <w:rFonts w:cs="Times New Roman"/>
          <w:sz w:val="2"/>
          <w:szCs w:val="20"/>
        </w:rPr>
      </w:pPr>
    </w:p>
    <w:p w14:paraId="1BD0EEBE" w14:textId="77777777" w:rsidR="00F41922" w:rsidRPr="00CE7F64" w:rsidRDefault="00F41922" w:rsidP="00AD3B54">
      <w:pPr>
        <w:pStyle w:val="EndnoteText"/>
        <w:spacing w:after="60"/>
        <w:ind w:left="270" w:hanging="270"/>
        <w:contextualSpacing/>
        <w:rPr>
          <w:rFonts w:cs="Times New Roman"/>
          <w:sz w:val="2"/>
          <w:szCs w:val="20"/>
        </w:rPr>
      </w:pPr>
    </w:p>
    <w:p w14:paraId="3963AE0A" w14:textId="77777777" w:rsidR="00F41922" w:rsidRPr="00CE7F64" w:rsidRDefault="00F41922" w:rsidP="00AD3B54">
      <w:pPr>
        <w:pStyle w:val="EndnoteText"/>
        <w:spacing w:after="60"/>
        <w:ind w:left="270" w:hanging="270"/>
        <w:contextualSpacing/>
        <w:rPr>
          <w:rFonts w:cs="Times New Roman"/>
          <w:sz w:val="2"/>
          <w:szCs w:val="20"/>
        </w:rPr>
      </w:pPr>
    </w:p>
    <w:p w14:paraId="40188642" w14:textId="77777777" w:rsidR="00F41922" w:rsidRPr="00C74C71" w:rsidRDefault="00F41922" w:rsidP="00AD3B54">
      <w:pPr>
        <w:pStyle w:val="EndnoteText"/>
        <w:spacing w:after="60"/>
        <w:ind w:left="270" w:hanging="270"/>
        <w:rPr>
          <w:rFonts w:cs="Times New Roman"/>
          <w:color w:val="03598D"/>
          <w:sz w:val="18"/>
          <w:szCs w:val="20"/>
        </w:rPr>
      </w:pPr>
      <w:r w:rsidRPr="00C74C71">
        <w:rPr>
          <w:rStyle w:val="EndnoteReference"/>
          <w:rFonts w:cs="Times New Roman"/>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99">
    <w:p w14:paraId="07E3568A" w14:textId="77777777" w:rsidR="00F41922" w:rsidRPr="00CE7F64" w:rsidRDefault="00F41922" w:rsidP="00AD3B54">
      <w:pPr>
        <w:pStyle w:val="EndnoteText"/>
        <w:spacing w:after="60"/>
        <w:ind w:left="270" w:hanging="270"/>
        <w:contextualSpacing/>
        <w:rPr>
          <w:rFonts w:cs="Times New Roman"/>
          <w:color w:val="000000" w:themeColor="text1"/>
          <w:spacing w:val="-4"/>
          <w:sz w:val="18"/>
          <w:szCs w:val="20"/>
        </w:rPr>
      </w:pPr>
      <w:r w:rsidRPr="00CE7F64">
        <w:rPr>
          <w:rStyle w:val="EndnoteReference"/>
          <w:rFonts w:cs="Times New Roman"/>
          <w:color w:val="000000" w:themeColor="text1"/>
          <w:spacing w:val="-4"/>
          <w:sz w:val="18"/>
          <w:szCs w:val="20"/>
        </w:rPr>
        <w:endnoteRef/>
      </w:r>
      <w:r w:rsidRPr="00CE7F64">
        <w:rPr>
          <w:rFonts w:cs="Times New Roman"/>
          <w:color w:val="000000" w:themeColor="text1"/>
          <w:spacing w:val="-4"/>
          <w:sz w:val="18"/>
          <w:szCs w:val="20"/>
        </w:rPr>
        <w:t xml:space="preserve"> </w:t>
      </w:r>
      <w:r w:rsidRPr="00CE7F64">
        <w:rPr>
          <w:rFonts w:cs="Times New Roman"/>
          <w:color w:val="000000" w:themeColor="text1"/>
          <w:spacing w:val="-4"/>
          <w:sz w:val="18"/>
          <w:szCs w:val="20"/>
        </w:rPr>
        <w:tab/>
        <w:t xml:space="preserve">Cullen J, Mowery P, Delnevo C, et al. (2011). “Seven-Year Patterns in US Cigar Use Epidemiology Among Young Adults Aged 18–25 Years: A Focus on Race/Ethnicity and Brand.” </w:t>
      </w:r>
      <w:r w:rsidRPr="00CE7F64">
        <w:rPr>
          <w:rFonts w:cs="Times New Roman"/>
          <w:i/>
          <w:color w:val="000000" w:themeColor="text1"/>
          <w:spacing w:val="-4"/>
          <w:sz w:val="18"/>
          <w:szCs w:val="20"/>
        </w:rPr>
        <w:t>American Journal of Public Health</w:t>
      </w:r>
      <w:r w:rsidRPr="00CE7F64">
        <w:rPr>
          <w:rFonts w:cs="Times New Roman"/>
          <w:color w:val="000000" w:themeColor="text1"/>
          <w:spacing w:val="-4"/>
          <w:sz w:val="18"/>
          <w:szCs w:val="20"/>
        </w:rPr>
        <w:t xml:space="preserve"> 101(10): 1955-1962.</w:t>
      </w:r>
    </w:p>
  </w:endnote>
  <w:endnote w:id="100">
    <w:p w14:paraId="377BA754" w14:textId="77777777" w:rsidR="00F41922" w:rsidRPr="00CE7F64" w:rsidRDefault="00F41922" w:rsidP="00AD3B54">
      <w:pPr>
        <w:pStyle w:val="EndnoteText"/>
        <w:spacing w:after="60"/>
        <w:ind w:left="270" w:hanging="270"/>
        <w:contextualSpacing/>
        <w:rPr>
          <w:rFonts w:cs="Times New Roman"/>
          <w:sz w:val="6"/>
          <w:szCs w:val="20"/>
        </w:rPr>
      </w:pPr>
    </w:p>
    <w:p w14:paraId="1DCF0807" w14:textId="77777777" w:rsidR="00F41922" w:rsidRPr="00C74C71" w:rsidRDefault="00F41922" w:rsidP="00AD3B54">
      <w:pPr>
        <w:pStyle w:val="EndnoteText"/>
        <w:spacing w:after="60"/>
        <w:ind w:left="270" w:hanging="270"/>
        <w:contextualSpacing/>
        <w:rPr>
          <w:rFonts w:cs="Times New Roman"/>
          <w:color w:val="000000" w:themeColor="text1"/>
          <w:sz w:val="18"/>
          <w:szCs w:val="20"/>
        </w:rPr>
      </w:pPr>
      <w:r w:rsidRPr="00C74C71">
        <w:rPr>
          <w:rStyle w:val="EndnoteReference"/>
          <w:rFonts w:cs="Times New Roman"/>
          <w:color w:val="000000" w:themeColor="text1"/>
          <w:sz w:val="18"/>
          <w:szCs w:val="20"/>
        </w:rPr>
        <w:endnoteRef/>
      </w:r>
      <w:r w:rsidRPr="00C74C71">
        <w:rPr>
          <w:rFonts w:cs="Times New Roman"/>
          <w:color w:val="000000" w:themeColor="text1"/>
          <w:sz w:val="18"/>
          <w:szCs w:val="20"/>
        </w:rPr>
        <w:t xml:space="preserve"> </w:t>
      </w:r>
      <w:r>
        <w:rPr>
          <w:rFonts w:cs="Times New Roman"/>
          <w:color w:val="000000" w:themeColor="text1"/>
          <w:sz w:val="18"/>
          <w:szCs w:val="20"/>
        </w:rPr>
        <w:tab/>
      </w:r>
      <w:r w:rsidRPr="00C74C71">
        <w:rPr>
          <w:rFonts w:cs="Times New Roman"/>
          <w:color w:val="000000" w:themeColor="text1"/>
          <w:sz w:val="18"/>
          <w:szCs w:val="20"/>
        </w:rPr>
        <w:t xml:space="preserve">Centers for Disease Control &amp; Prevention. (2012). “Youth Risk Behavior Surveillance—United States, 2011,” </w:t>
      </w:r>
      <w:r w:rsidRPr="00C74C71">
        <w:rPr>
          <w:rFonts w:cs="Times New Roman"/>
          <w:i/>
          <w:color w:val="000000" w:themeColor="text1"/>
          <w:sz w:val="18"/>
          <w:szCs w:val="20"/>
        </w:rPr>
        <w:t xml:space="preserve">Morbidity and Mortality Weekly Report (MMWR) </w:t>
      </w:r>
      <w:r w:rsidRPr="00C74C71">
        <w:rPr>
          <w:rFonts w:cs="Times New Roman"/>
          <w:color w:val="000000" w:themeColor="text1"/>
          <w:sz w:val="18"/>
          <w:szCs w:val="20"/>
        </w:rPr>
        <w:t>61(4).</w:t>
      </w:r>
    </w:p>
  </w:endnote>
  <w:endnote w:id="101">
    <w:p w14:paraId="2A73A519" w14:textId="77777777" w:rsidR="00F41922" w:rsidRPr="00CE7F64" w:rsidRDefault="00F41922" w:rsidP="00AD3B54">
      <w:pPr>
        <w:pStyle w:val="EndnoteText"/>
        <w:spacing w:after="60"/>
        <w:ind w:left="270" w:hanging="270"/>
        <w:contextualSpacing/>
        <w:rPr>
          <w:rFonts w:cs="Times New Roman"/>
          <w:sz w:val="6"/>
          <w:szCs w:val="20"/>
        </w:rPr>
      </w:pPr>
    </w:p>
    <w:p w14:paraId="31917E88" w14:textId="77777777" w:rsidR="00F41922" w:rsidRPr="00C74C71" w:rsidRDefault="00F41922" w:rsidP="00AD3B54">
      <w:pPr>
        <w:pStyle w:val="EndnoteText"/>
        <w:spacing w:after="60"/>
        <w:ind w:left="270" w:hanging="270"/>
        <w:contextualSpacing/>
        <w:rPr>
          <w:rFonts w:cs="Times New Roman"/>
          <w:color w:val="000000" w:themeColor="text1"/>
          <w:sz w:val="18"/>
          <w:szCs w:val="20"/>
        </w:rPr>
      </w:pPr>
      <w:r w:rsidRPr="00C74C71">
        <w:rPr>
          <w:rStyle w:val="EndnoteReference"/>
          <w:rFonts w:cs="Times New Roman"/>
          <w:color w:val="000000" w:themeColor="text1"/>
          <w:sz w:val="18"/>
          <w:szCs w:val="20"/>
        </w:rPr>
        <w:endnoteRef/>
      </w:r>
      <w:r w:rsidRPr="00C74C71">
        <w:rPr>
          <w:rFonts w:cs="Times New Roman"/>
          <w:color w:val="000000" w:themeColor="text1"/>
          <w:sz w:val="18"/>
          <w:szCs w:val="20"/>
        </w:rPr>
        <w:t xml:space="preserve">  Ringel, J, Wasserman J, and Andreyeva T. (2005). “Effects of Public Policy on Adolescents’ Cigar Use: Evidence From the National Youth Tobacco Survey.” </w:t>
      </w:r>
      <w:r w:rsidRPr="00C74C71">
        <w:rPr>
          <w:rFonts w:cs="Times New Roman"/>
          <w:i/>
          <w:color w:val="000000" w:themeColor="text1"/>
          <w:sz w:val="18"/>
          <w:szCs w:val="20"/>
        </w:rPr>
        <w:t>American Journal of Public Health</w:t>
      </w:r>
      <w:r w:rsidRPr="00C74C71">
        <w:rPr>
          <w:rFonts w:cs="Times New Roman"/>
          <w:color w:val="000000" w:themeColor="text1"/>
          <w:sz w:val="18"/>
          <w:szCs w:val="20"/>
        </w:rPr>
        <w:t>. 95(6): 995-998.</w:t>
      </w:r>
    </w:p>
  </w:endnote>
  <w:endnote w:id="102">
    <w:p w14:paraId="35B00811" w14:textId="77777777" w:rsidR="00F41922" w:rsidRPr="00CE7F64" w:rsidRDefault="00F41922" w:rsidP="00AD3B54">
      <w:pPr>
        <w:pStyle w:val="EndnoteText"/>
        <w:spacing w:after="60"/>
        <w:ind w:left="270" w:hanging="270"/>
        <w:contextualSpacing/>
        <w:rPr>
          <w:rFonts w:cs="Times New Roman"/>
          <w:sz w:val="6"/>
          <w:szCs w:val="20"/>
        </w:rPr>
      </w:pPr>
    </w:p>
    <w:p w14:paraId="3D3233CA" w14:textId="77777777" w:rsidR="00F41922" w:rsidRPr="00C74C71" w:rsidRDefault="00F41922" w:rsidP="00AD3B54">
      <w:pPr>
        <w:spacing w:after="60" w:line="288" w:lineRule="auto"/>
        <w:ind w:left="270" w:hanging="270"/>
        <w:contextualSpacing/>
        <w:rPr>
          <w:sz w:val="18"/>
          <w:szCs w:val="20"/>
        </w:rPr>
      </w:pPr>
      <w:r w:rsidRPr="00C74C71">
        <w:rPr>
          <w:rStyle w:val="EndnoteReference"/>
          <w:sz w:val="18"/>
          <w:szCs w:val="20"/>
        </w:rPr>
        <w:endnoteRef/>
      </w:r>
      <w:r w:rsidRPr="00C74C71">
        <w:rPr>
          <w:sz w:val="18"/>
          <w:szCs w:val="20"/>
        </w:rPr>
        <w:t xml:space="preserve"> </w:t>
      </w:r>
      <w:r>
        <w:rPr>
          <w:sz w:val="18"/>
          <w:szCs w:val="20"/>
        </w:rPr>
        <w:tab/>
      </w:r>
      <w:r w:rsidRPr="00C74C71">
        <w:rPr>
          <w:sz w:val="18"/>
          <w:szCs w:val="20"/>
        </w:rPr>
        <w:t xml:space="preserve">Tynan, M.A., Ribisl, K.M., and Loomis, B.R. (2013). “Impact of Cigarette Minimum Price Laws on the Retail Price Of Cigarettes in the USA.” </w:t>
      </w:r>
      <w:r w:rsidRPr="00C74C71">
        <w:rPr>
          <w:i/>
          <w:sz w:val="18"/>
          <w:szCs w:val="20"/>
        </w:rPr>
        <w:t xml:space="preserve">Tobacco Control </w:t>
      </w:r>
      <w:r w:rsidRPr="00C74C71">
        <w:rPr>
          <w:sz w:val="18"/>
          <w:szCs w:val="20"/>
        </w:rPr>
        <w:t>22: e78-e8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auto"/>
    <w:pitch w:val="variable"/>
    <w:sig w:usb0="E0002AFF" w:usb1="C0007841" w:usb2="00000009" w:usb3="00000000" w:csb0="000001FF" w:csb1="00000000"/>
  </w:font>
  <w:font w:name="Arial">
    <w:panose1 w:val="020B0604020202020204"/>
    <w:charset w:val="00"/>
    <w:family w:val="swiss"/>
    <w:pitch w:val="variable"/>
    <w:sig w:usb0="E0002EFF" w:usb1="C0007843" w:usb2="00000009" w:usb3="00000000" w:csb0="000001FF" w:csb1="00000000"/>
  </w:font>
  <w:font w:name="Times-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Caslon-Italic">
    <w:altName w:val="ACaslon Regular"/>
    <w:panose1 w:val="00000000000000000000"/>
    <w:charset w:val="4D"/>
    <w:family w:val="auto"/>
    <w:notTrueType/>
    <w:pitch w:val="default"/>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FrutigerLTStd-LightCn">
    <w:altName w:val="MS Gothic"/>
    <w:panose1 w:val="00000000000000000000"/>
    <w:charset w:val="80"/>
    <w:family w:val="swiss"/>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1774A" w14:textId="77777777" w:rsidR="00F41922" w:rsidRDefault="00F41922" w:rsidP="00837C26">
    <w:pPr>
      <w:pStyle w:val="NormalText"/>
      <w:ind w:firstLine="0"/>
      <w:rPr>
        <w:i/>
        <w:color w:val="767878"/>
        <w:sz w:val="20"/>
      </w:rPr>
    </w:pPr>
  </w:p>
  <w:p w14:paraId="24A9E1D7" w14:textId="77777777" w:rsidR="00F41922" w:rsidRPr="00837C26" w:rsidRDefault="00F41922" w:rsidP="00837C26">
    <w:pPr>
      <w:pStyle w:val="NormalText"/>
      <w:ind w:firstLine="0"/>
      <w:rPr>
        <w:i/>
        <w:color w:val="767878"/>
        <w:sz w:val="20"/>
      </w:rPr>
    </w:pPr>
    <w:r w:rsidRPr="00837C26">
      <w:rPr>
        <w:i/>
        <w:color w:val="767878"/>
        <w:sz w:val="20"/>
      </w:rPr>
      <w:t>Licens</w:t>
    </w:r>
    <w:r>
      <w:rPr>
        <w:i/>
        <w:color w:val="767878"/>
        <w:sz w:val="20"/>
      </w:rPr>
      <w:t>ing Ordinance “Plug-in” Policy Options</w:t>
    </w:r>
    <w:r>
      <w:rPr>
        <w:i/>
        <w:color w:val="767878"/>
        <w:sz w:val="20"/>
      </w:rPr>
      <w:tab/>
    </w:r>
    <w:r>
      <w:rPr>
        <w:i/>
        <w:color w:val="767878"/>
        <w:sz w:val="20"/>
      </w:rPr>
      <w:tab/>
      <w:t xml:space="preserve">  </w:t>
    </w:r>
    <w:r>
      <w:rPr>
        <w:i/>
        <w:color w:val="767878"/>
        <w:sz w:val="20"/>
      </w:rPr>
      <w:tab/>
    </w:r>
    <w:r>
      <w:rPr>
        <w:i/>
        <w:color w:val="767878"/>
        <w:sz w:val="20"/>
      </w:rPr>
      <w:tab/>
      <w:t xml:space="preserve">  </w:t>
    </w:r>
    <w:r w:rsidRPr="00167813">
      <w:rPr>
        <w:rFonts w:ascii="Arial" w:hAnsi="Arial" w:cs="Arial"/>
        <w:color w:val="767878"/>
        <w:sz w:val="19"/>
        <w:szCs w:val="19"/>
      </w:rPr>
      <w:t>changelabsolutions.org</w:t>
    </w:r>
    <w:r w:rsidRPr="00CC2C64">
      <w:rPr>
        <w:rStyle w:val="PageNumber"/>
        <w:i/>
      </w:rPr>
      <w:t xml:space="preserve"> </w:t>
    </w:r>
    <w:r>
      <w:rPr>
        <w:rStyle w:val="PageNumber"/>
        <w:i/>
      </w:rPr>
      <w:tab/>
    </w:r>
    <w:r>
      <w:rPr>
        <w:rStyle w:val="PageNumber"/>
        <w:i/>
      </w:rPr>
      <w:tab/>
    </w:r>
    <w:r>
      <w:rPr>
        <w:rStyle w:val="PageNumber"/>
        <w:i/>
      </w:rPr>
      <w:tab/>
    </w:r>
    <w:r>
      <w:rPr>
        <w:rStyle w:val="PageNumber"/>
        <w:i/>
      </w:rPr>
      <w:tab/>
      <w:t xml:space="preserve">   </w:t>
    </w:r>
    <w:r w:rsidRPr="00CC2C64">
      <w:rPr>
        <w:rStyle w:val="PageNumber"/>
        <w:i/>
      </w:rPr>
      <w:fldChar w:fldCharType="begin"/>
    </w:r>
    <w:r w:rsidRPr="00CC2C64">
      <w:rPr>
        <w:rStyle w:val="PageNumber"/>
        <w:i/>
      </w:rPr>
      <w:instrText xml:space="preserve"> PAGE </w:instrText>
    </w:r>
    <w:r w:rsidRPr="00CC2C64">
      <w:rPr>
        <w:rStyle w:val="PageNumber"/>
        <w:i/>
      </w:rPr>
      <w:fldChar w:fldCharType="separate"/>
    </w:r>
    <w:r w:rsidR="00395891">
      <w:rPr>
        <w:rStyle w:val="PageNumber"/>
        <w:i/>
        <w:noProof/>
      </w:rPr>
      <w:t>19</w:t>
    </w:r>
    <w:r w:rsidRPr="00CC2C64">
      <w:rPr>
        <w:rStyle w:val="PageNumber"/>
        <w:i/>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44388" w14:textId="77777777" w:rsidR="00F41922" w:rsidRDefault="00F41922" w:rsidP="00932120">
    <w:pPr>
      <w:spacing w:after="240"/>
      <w:ind w:left="1890"/>
      <w:rPr>
        <w:rFonts w:ascii="Arial" w:hAnsi="Arial"/>
        <w:color w:val="464847"/>
      </w:rPr>
    </w:pPr>
  </w:p>
  <w:p w14:paraId="568F79E4" w14:textId="77777777" w:rsidR="00F41922" w:rsidRPr="00C61527" w:rsidRDefault="00F41922" w:rsidP="00932120">
    <w:pPr>
      <w:spacing w:after="240"/>
      <w:ind w:left="1890"/>
      <w:rPr>
        <w:rFonts w:ascii="Arial" w:hAnsi="Arial"/>
        <w:color w:val="464847"/>
      </w:rPr>
    </w:pPr>
    <w:r>
      <w:rPr>
        <w:rFonts w:ascii="Arial" w:hAnsi="Arial"/>
        <w:color w:val="464847"/>
      </w:rPr>
      <w:t>www.changelabsolutions.org</w:t>
    </w:r>
    <w:r w:rsidRPr="00C61527">
      <w:rPr>
        <w:rFonts w:ascii="Arial" w:hAnsi="Arial"/>
        <w:color w:val="464847"/>
      </w:rPr>
      <w:t xml:space="preserve">/tobacco-control   </w:t>
    </w:r>
  </w:p>
  <w:p w14:paraId="59441697" w14:textId="77777777" w:rsidR="00F41922" w:rsidRDefault="00F41922" w:rsidP="00D93B5B">
    <w:pPr>
      <w:numPr>
        <w:ins w:id="7" w:author="Unknown"/>
      </w:num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DE606" w14:textId="77777777" w:rsidR="00F41922" w:rsidRDefault="00F41922" w:rsidP="00853ED2">
      <w:pPr>
        <w:spacing w:line="240" w:lineRule="auto"/>
      </w:pPr>
      <w:r>
        <w:separator/>
      </w:r>
    </w:p>
  </w:footnote>
  <w:footnote w:type="continuationSeparator" w:id="0">
    <w:p w14:paraId="37AA08A7" w14:textId="77777777" w:rsidR="00F41922" w:rsidRDefault="00F41922" w:rsidP="00853ED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94D69" w14:textId="77777777" w:rsidR="00F41922" w:rsidRDefault="00F41922" w:rsidP="00A533D7">
    <w:pPr>
      <w:tabs>
        <w:tab w:val="right" w:pos="8914"/>
      </w:tabs>
      <w:spacing w:line="480" w:lineRule="auto"/>
      <w:ind w:left="360"/>
    </w:pPr>
    <w:r w:rsidRPr="00837C26">
      <w:rPr>
        <w:noProof/>
      </w:rPr>
      <w:drawing>
        <wp:anchor distT="0" distB="0" distL="114300" distR="114300" simplePos="0" relativeHeight="251661312" behindDoc="1" locked="0" layoutInCell="1" allowOverlap="1" wp14:anchorId="7490A234" wp14:editId="6BABACE2">
          <wp:simplePos x="0" y="0"/>
          <wp:positionH relativeFrom="column">
            <wp:posOffset>-62865</wp:posOffset>
          </wp:positionH>
          <wp:positionV relativeFrom="paragraph">
            <wp:posOffset>231140</wp:posOffset>
          </wp:positionV>
          <wp:extent cx="2120900" cy="533400"/>
          <wp:effectExtent l="25400" t="0" r="0" b="0"/>
          <wp:wrapNone/>
          <wp:docPr id="7"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0900" cy="533400"/>
                  </a:xfrm>
                  <a:prstGeom prst="rect">
                    <a:avLst/>
                  </a:prstGeom>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4396" w14:textId="77777777" w:rsidR="00F41922" w:rsidRDefault="00F41922" w:rsidP="00B95110">
    <w:pPr>
      <w:ind w:left="-1800"/>
      <w:rPr>
        <w:noProof/>
      </w:rPr>
    </w:pPr>
  </w:p>
  <w:p w14:paraId="6D059839" w14:textId="77777777" w:rsidR="00F41922" w:rsidRDefault="00F41922" w:rsidP="00B95110">
    <w:pPr>
      <w:numPr>
        <w:ins w:id="6" w:author="Unknown"/>
      </w:numPr>
      <w:ind w:left="-1800"/>
    </w:pPr>
    <w:r>
      <w:rPr>
        <w:noProof/>
      </w:rPr>
      <w:drawing>
        <wp:anchor distT="0" distB="0" distL="114300" distR="114300" simplePos="0" relativeHeight="251663360" behindDoc="1" locked="0" layoutInCell="1" allowOverlap="1" wp14:anchorId="34144E04" wp14:editId="0A01C94C">
          <wp:simplePos x="0" y="0"/>
          <wp:positionH relativeFrom="column">
            <wp:posOffset>50800</wp:posOffset>
          </wp:positionH>
          <wp:positionV relativeFrom="paragraph">
            <wp:posOffset>167640</wp:posOffset>
          </wp:positionV>
          <wp:extent cx="4102735" cy="1104900"/>
          <wp:effectExtent l="25400" t="0" r="12065" b="0"/>
          <wp:wrapNone/>
          <wp:docPr id="8"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0AADAE88" w14:textId="77777777" w:rsidR="00F41922" w:rsidRDefault="00F41922" w:rsidP="00B95110">
    <w:pPr>
      <w:ind w:left="-1800"/>
    </w:pPr>
  </w:p>
  <w:p w14:paraId="440D5991" w14:textId="77777777" w:rsidR="00F41922" w:rsidRDefault="00F41922" w:rsidP="00B95110">
    <w:pPr>
      <w:ind w:left="-1800"/>
    </w:pPr>
  </w:p>
  <w:p w14:paraId="4F31F86D" w14:textId="77777777" w:rsidR="00F41922" w:rsidRDefault="00F41922" w:rsidP="00B95110">
    <w:pPr>
      <w:ind w:left="-1800"/>
    </w:pPr>
  </w:p>
  <w:p w14:paraId="4B1444E4" w14:textId="77777777" w:rsidR="00F41922" w:rsidRDefault="00F41922" w:rsidP="00B95110">
    <w:pPr>
      <w:ind w:left="-18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15:restartNumberingAfterBreak="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15:restartNumberingAfterBreak="0">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15:restartNumberingAfterBreak="0">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15:restartNumberingAfterBreak="0">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15:restartNumberingAfterBreak="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277E66"/>
    <w:multiLevelType w:val="hybridMultilevel"/>
    <w:tmpl w:val="8C16A7F8"/>
    <w:lvl w:ilvl="0" w:tplc="2BFCA7EA">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056059DF"/>
    <w:multiLevelType w:val="hybridMultilevel"/>
    <w:tmpl w:val="B2CA5D70"/>
    <w:lvl w:ilvl="0" w:tplc="7816815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2" w15:restartNumberingAfterBreak="0">
    <w:nsid w:val="05AC4D79"/>
    <w:multiLevelType w:val="hybridMultilevel"/>
    <w:tmpl w:val="311E9F0C"/>
    <w:lvl w:ilvl="0" w:tplc="ED22AFAE">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3" w15:restartNumberingAfterBreak="0">
    <w:nsid w:val="064A6C75"/>
    <w:multiLevelType w:val="hybridMultilevel"/>
    <w:tmpl w:val="17F8CA60"/>
    <w:lvl w:ilvl="0" w:tplc="0409001B">
      <w:start w:val="1"/>
      <w:numFmt w:val="lowerRoman"/>
      <w:lvlText w:val="%1."/>
      <w:lvlJc w:val="right"/>
      <w:pPr>
        <w:ind w:left="1980" w:hanging="360"/>
      </w:pPr>
    </w:lvl>
    <w:lvl w:ilvl="1" w:tplc="04090019">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4" w15:restartNumberingAfterBreak="0">
    <w:nsid w:val="0AB91E8E"/>
    <w:multiLevelType w:val="hybridMultilevel"/>
    <w:tmpl w:val="D796380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C960056"/>
    <w:multiLevelType w:val="hybridMultilevel"/>
    <w:tmpl w:val="A288AFA6"/>
    <w:lvl w:ilvl="0" w:tplc="F8D46FE2">
      <w:start w:val="1"/>
      <w:numFmt w:val="lowerLetter"/>
      <w:lvlText w:val="(%1)"/>
      <w:lvlJc w:val="left"/>
      <w:pPr>
        <w:ind w:left="990" w:hanging="360"/>
      </w:pPr>
      <w:rPr>
        <w:rFonts w:hint="default"/>
        <w:b w:val="0"/>
        <w:i w:val="0"/>
      </w:rPr>
    </w:lvl>
    <w:lvl w:ilvl="1" w:tplc="00030409">
      <w:start w:val="1"/>
      <w:numFmt w:val="bullet"/>
      <w:lvlText w:val="o"/>
      <w:lvlJc w:val="left"/>
      <w:pPr>
        <w:tabs>
          <w:tab w:val="num" w:pos="1800"/>
        </w:tabs>
        <w:ind w:left="1800" w:hanging="360"/>
      </w:pPr>
      <w:rPr>
        <w:rFonts w:ascii="Courier New" w:hAnsi="Courier New" w:hint="default"/>
      </w:rPr>
    </w:lvl>
    <w:lvl w:ilvl="2" w:tplc="00050409">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11F76ADD"/>
    <w:multiLevelType w:val="hybridMultilevel"/>
    <w:tmpl w:val="C4348714"/>
    <w:lvl w:ilvl="0" w:tplc="9BC8B1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6684AF4"/>
    <w:multiLevelType w:val="hybridMultilevel"/>
    <w:tmpl w:val="6CA20C96"/>
    <w:lvl w:ilvl="0" w:tplc="0409000F">
      <w:start w:val="1"/>
      <w:numFmt w:val="decimal"/>
      <w:lvlText w:val="%1."/>
      <w:lvlJc w:val="left"/>
      <w:pPr>
        <w:tabs>
          <w:tab w:val="num" w:pos="3960"/>
        </w:tabs>
        <w:ind w:left="3960" w:hanging="360"/>
      </w:pPr>
    </w:lvl>
    <w:lvl w:ilvl="1" w:tplc="04090003" w:tentative="1">
      <w:start w:val="1"/>
      <w:numFmt w:val="bullet"/>
      <w:lvlText w:val="o"/>
      <w:lvlJc w:val="left"/>
      <w:pPr>
        <w:tabs>
          <w:tab w:val="num" w:pos="5040"/>
        </w:tabs>
        <w:ind w:left="5040" w:hanging="360"/>
      </w:pPr>
      <w:rPr>
        <w:rFonts w:ascii="Courier New" w:hAnsi="Courier New" w:hint="default"/>
      </w:rPr>
    </w:lvl>
    <w:lvl w:ilvl="2" w:tplc="04090005" w:tentative="1">
      <w:start w:val="1"/>
      <w:numFmt w:val="bullet"/>
      <w:lvlText w:val=""/>
      <w:lvlJc w:val="left"/>
      <w:pPr>
        <w:tabs>
          <w:tab w:val="num" w:pos="5760"/>
        </w:tabs>
        <w:ind w:left="5760" w:hanging="360"/>
      </w:pPr>
      <w:rPr>
        <w:rFonts w:ascii="Wingdings" w:hAnsi="Wingdings" w:hint="default"/>
      </w:rPr>
    </w:lvl>
    <w:lvl w:ilvl="3" w:tplc="04090001" w:tentative="1">
      <w:start w:val="1"/>
      <w:numFmt w:val="bullet"/>
      <w:lvlText w:val=""/>
      <w:lvlJc w:val="left"/>
      <w:pPr>
        <w:tabs>
          <w:tab w:val="num" w:pos="6480"/>
        </w:tabs>
        <w:ind w:left="6480" w:hanging="360"/>
      </w:pPr>
      <w:rPr>
        <w:rFonts w:ascii="Symbol" w:hAnsi="Symbol" w:hint="default"/>
      </w:rPr>
    </w:lvl>
    <w:lvl w:ilvl="4" w:tplc="04090003" w:tentative="1">
      <w:start w:val="1"/>
      <w:numFmt w:val="bullet"/>
      <w:lvlText w:val="o"/>
      <w:lvlJc w:val="left"/>
      <w:pPr>
        <w:tabs>
          <w:tab w:val="num" w:pos="7200"/>
        </w:tabs>
        <w:ind w:left="7200" w:hanging="360"/>
      </w:pPr>
      <w:rPr>
        <w:rFonts w:ascii="Courier New" w:hAnsi="Courier New" w:hint="default"/>
      </w:rPr>
    </w:lvl>
    <w:lvl w:ilvl="5" w:tplc="04090005" w:tentative="1">
      <w:start w:val="1"/>
      <w:numFmt w:val="bullet"/>
      <w:lvlText w:val=""/>
      <w:lvlJc w:val="left"/>
      <w:pPr>
        <w:tabs>
          <w:tab w:val="num" w:pos="7920"/>
        </w:tabs>
        <w:ind w:left="7920" w:hanging="360"/>
      </w:pPr>
      <w:rPr>
        <w:rFonts w:ascii="Wingdings" w:hAnsi="Wingdings" w:hint="default"/>
      </w:rPr>
    </w:lvl>
    <w:lvl w:ilvl="6" w:tplc="04090001" w:tentative="1">
      <w:start w:val="1"/>
      <w:numFmt w:val="bullet"/>
      <w:lvlText w:val=""/>
      <w:lvlJc w:val="left"/>
      <w:pPr>
        <w:tabs>
          <w:tab w:val="num" w:pos="8640"/>
        </w:tabs>
        <w:ind w:left="8640" w:hanging="360"/>
      </w:pPr>
      <w:rPr>
        <w:rFonts w:ascii="Symbol" w:hAnsi="Symbol" w:hint="default"/>
      </w:rPr>
    </w:lvl>
    <w:lvl w:ilvl="7" w:tplc="04090003" w:tentative="1">
      <w:start w:val="1"/>
      <w:numFmt w:val="bullet"/>
      <w:lvlText w:val="o"/>
      <w:lvlJc w:val="left"/>
      <w:pPr>
        <w:tabs>
          <w:tab w:val="num" w:pos="9360"/>
        </w:tabs>
        <w:ind w:left="9360" w:hanging="360"/>
      </w:pPr>
      <w:rPr>
        <w:rFonts w:ascii="Courier New" w:hAnsi="Courier New" w:hint="default"/>
      </w:rPr>
    </w:lvl>
    <w:lvl w:ilvl="8" w:tplc="04090005" w:tentative="1">
      <w:start w:val="1"/>
      <w:numFmt w:val="bullet"/>
      <w:lvlText w:val=""/>
      <w:lvlJc w:val="left"/>
      <w:pPr>
        <w:tabs>
          <w:tab w:val="num" w:pos="10080"/>
        </w:tabs>
        <w:ind w:left="10080" w:hanging="360"/>
      </w:pPr>
      <w:rPr>
        <w:rFonts w:ascii="Wingdings" w:hAnsi="Wingdings" w:hint="default"/>
      </w:rPr>
    </w:lvl>
  </w:abstractNum>
  <w:abstractNum w:abstractNumId="18" w15:restartNumberingAfterBreak="0">
    <w:nsid w:val="19A45C75"/>
    <w:multiLevelType w:val="hybridMultilevel"/>
    <w:tmpl w:val="16425B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FF6E63"/>
    <w:multiLevelType w:val="hybridMultilevel"/>
    <w:tmpl w:val="1818A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5F3548"/>
    <w:multiLevelType w:val="hybridMultilevel"/>
    <w:tmpl w:val="90A8E400"/>
    <w:lvl w:ilvl="0" w:tplc="E56C12D0">
      <w:start w:val="1"/>
      <w:numFmt w:val="decimal"/>
      <w:lvlText w:val="(%1)"/>
      <w:lvlJc w:val="left"/>
      <w:pPr>
        <w:ind w:left="2070" w:hanging="45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26636376"/>
    <w:multiLevelType w:val="hybridMultilevel"/>
    <w:tmpl w:val="2D2405B0"/>
    <w:lvl w:ilvl="0" w:tplc="66A8C690">
      <w:start w:val="1"/>
      <w:numFmt w:val="upp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15:restartNumberingAfterBreak="0">
    <w:nsid w:val="26A66737"/>
    <w:multiLevelType w:val="hybridMultilevel"/>
    <w:tmpl w:val="BD921D5C"/>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366BFE"/>
    <w:multiLevelType w:val="hybridMultilevel"/>
    <w:tmpl w:val="398E788A"/>
    <w:lvl w:ilvl="0" w:tplc="24A669D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8DA69C1"/>
    <w:multiLevelType w:val="hybridMultilevel"/>
    <w:tmpl w:val="8C38A13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2A275547"/>
    <w:multiLevelType w:val="hybridMultilevel"/>
    <w:tmpl w:val="B428DBB2"/>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BF4F99"/>
    <w:multiLevelType w:val="hybridMultilevel"/>
    <w:tmpl w:val="847617D2"/>
    <w:lvl w:ilvl="0" w:tplc="B8E25AD6">
      <w:start w:val="1"/>
      <w:numFmt w:val="decimal"/>
      <w:lvlText w:val="(%1)"/>
      <w:lvlJc w:val="left"/>
      <w:pPr>
        <w:ind w:left="720" w:hanging="360"/>
      </w:pPr>
      <w:rPr>
        <w:rFonts w:hint="default"/>
      </w:rPr>
    </w:lvl>
    <w:lvl w:ilvl="1" w:tplc="4B3A5614">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5245FA9"/>
    <w:multiLevelType w:val="hybridMultilevel"/>
    <w:tmpl w:val="29E46A3E"/>
    <w:lvl w:ilvl="0" w:tplc="0409001B">
      <w:start w:val="1"/>
      <w:numFmt w:val="lowerRoman"/>
      <w:lvlText w:val="%1."/>
      <w:lvlJc w:val="righ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9" w15:restartNumberingAfterBreak="0">
    <w:nsid w:val="38263F63"/>
    <w:multiLevelType w:val="hybridMultilevel"/>
    <w:tmpl w:val="FF3E7608"/>
    <w:lvl w:ilvl="0" w:tplc="0409001B">
      <w:start w:val="1"/>
      <w:numFmt w:val="lowerRoman"/>
      <w:lvlText w:val="%1."/>
      <w:lvlJc w:val="right"/>
      <w:pPr>
        <w:ind w:left="1530" w:hanging="72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0" w15:restartNumberingAfterBreak="0">
    <w:nsid w:val="38AF58EF"/>
    <w:multiLevelType w:val="hybridMultilevel"/>
    <w:tmpl w:val="F4667A18"/>
    <w:lvl w:ilvl="0" w:tplc="E56C12D0">
      <w:start w:val="1"/>
      <w:numFmt w:val="decimal"/>
      <w:lvlText w:val="(%1)"/>
      <w:lvlJc w:val="left"/>
      <w:pPr>
        <w:ind w:left="1260" w:hanging="45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1" w15:restartNumberingAfterBreak="0">
    <w:nsid w:val="39BB7937"/>
    <w:multiLevelType w:val="hybridMultilevel"/>
    <w:tmpl w:val="40207E0E"/>
    <w:lvl w:ilvl="0" w:tplc="A92EE60E">
      <w:start w:val="1"/>
      <w:numFmt w:val="decimal"/>
      <w:lvlText w:val="(%1)"/>
      <w:lvlJc w:val="left"/>
      <w:pPr>
        <w:ind w:left="1470" w:hanging="39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3C8C0227"/>
    <w:multiLevelType w:val="hybridMultilevel"/>
    <w:tmpl w:val="5E9E4538"/>
    <w:lvl w:ilvl="0" w:tplc="167260C2">
      <w:start w:val="1"/>
      <w:numFmt w:val="lowerRoman"/>
      <w:lvlText w:val="(%1)"/>
      <w:lvlJc w:val="left"/>
      <w:pPr>
        <w:ind w:left="189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D0B0DE2"/>
    <w:multiLevelType w:val="hybridMultilevel"/>
    <w:tmpl w:val="983EFEB0"/>
    <w:lvl w:ilvl="0" w:tplc="2BFCA7E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3DD968A1"/>
    <w:multiLevelType w:val="multilevel"/>
    <w:tmpl w:val="7A7081B0"/>
    <w:lvl w:ilvl="0">
      <w:start w:val="1"/>
      <w:numFmt w:val="bullet"/>
      <w:lvlText w:val=""/>
      <w:lvlJc w:val="left"/>
      <w:pPr>
        <w:ind w:left="90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405D76B7"/>
    <w:multiLevelType w:val="hybridMultilevel"/>
    <w:tmpl w:val="FF3E7608"/>
    <w:lvl w:ilvl="0" w:tplc="0409001B">
      <w:start w:val="1"/>
      <w:numFmt w:val="lowerRoman"/>
      <w:lvlText w:val="%1."/>
      <w:lvlJc w:val="right"/>
      <w:pPr>
        <w:ind w:left="1530" w:hanging="72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461015E0"/>
    <w:multiLevelType w:val="multilevel"/>
    <w:tmpl w:val="343E860C"/>
    <w:lvl w:ilvl="0">
      <w:start w:val="1"/>
      <w:numFmt w:val="decimal"/>
      <w:lvlText w:val="%1."/>
      <w:lvlJc w:val="left"/>
      <w:pPr>
        <w:ind w:left="108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7F373C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49477AA4"/>
    <w:multiLevelType w:val="hybridMultilevel"/>
    <w:tmpl w:val="AFD28736"/>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72534E"/>
    <w:multiLevelType w:val="hybridMultilevel"/>
    <w:tmpl w:val="983EFEB0"/>
    <w:lvl w:ilvl="0" w:tplc="2BFCA7EA">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4B194017"/>
    <w:multiLevelType w:val="multilevel"/>
    <w:tmpl w:val="B8FE8C56"/>
    <w:lvl w:ilvl="0">
      <w:start w:val="1"/>
      <w:numFmt w:val="decimal"/>
      <w:lvlText w:val="%1."/>
      <w:lvlJc w:val="left"/>
      <w:pPr>
        <w:ind w:left="990" w:hanging="360"/>
      </w:pPr>
      <w:rPr>
        <w:rFonts w:hint="default"/>
        <w:b w:val="0"/>
        <w:i w:val="0"/>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41" w15:restartNumberingAfterBreak="0">
    <w:nsid w:val="4EEA3324"/>
    <w:multiLevelType w:val="hybridMultilevel"/>
    <w:tmpl w:val="5A52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3F4BF3"/>
    <w:multiLevelType w:val="hybridMultilevel"/>
    <w:tmpl w:val="4F2A7A4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3" w15:restartNumberingAfterBreak="0">
    <w:nsid w:val="50B44466"/>
    <w:multiLevelType w:val="hybridMultilevel"/>
    <w:tmpl w:val="343E860C"/>
    <w:lvl w:ilvl="0" w:tplc="DC5C6D58">
      <w:start w:val="1"/>
      <w:numFmt w:val="decimal"/>
      <w:lvlText w:val="%1."/>
      <w:lvlJc w:val="left"/>
      <w:pPr>
        <w:ind w:left="108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1C00782"/>
    <w:multiLevelType w:val="hybridMultilevel"/>
    <w:tmpl w:val="6CC2E72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5" w15:restartNumberingAfterBreak="0">
    <w:nsid w:val="528B7700"/>
    <w:multiLevelType w:val="hybridMultilevel"/>
    <w:tmpl w:val="827A220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6" w15:restartNumberingAfterBreak="0">
    <w:nsid w:val="53842343"/>
    <w:multiLevelType w:val="hybridMultilevel"/>
    <w:tmpl w:val="A9080AAA"/>
    <w:lvl w:ilvl="0" w:tplc="296ED3D2">
      <w:start w:val="2"/>
      <w:numFmt w:val="upp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56DA36F9"/>
    <w:multiLevelType w:val="hybridMultilevel"/>
    <w:tmpl w:val="9E24410C"/>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ABF07B8"/>
    <w:multiLevelType w:val="hybridMultilevel"/>
    <w:tmpl w:val="AAB80756"/>
    <w:lvl w:ilvl="0" w:tplc="2EFAB0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DE55B21"/>
    <w:multiLevelType w:val="multilevel"/>
    <w:tmpl w:val="4FB40C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5F3F44F9"/>
    <w:multiLevelType w:val="hybridMultilevel"/>
    <w:tmpl w:val="0504EDEA"/>
    <w:lvl w:ilvl="0" w:tplc="487AB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8636FA5"/>
    <w:multiLevelType w:val="hybridMultilevel"/>
    <w:tmpl w:val="7966E0C8"/>
    <w:lvl w:ilvl="0" w:tplc="72104B5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2" w15:restartNumberingAfterBreak="0">
    <w:nsid w:val="693C7B03"/>
    <w:multiLevelType w:val="hybridMultilevel"/>
    <w:tmpl w:val="C0865C3C"/>
    <w:lvl w:ilvl="0" w:tplc="EE88990A">
      <w:start w:val="1"/>
      <w:numFmt w:val="upp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3" w15:restartNumberingAfterBreak="0">
    <w:nsid w:val="6AA03CDF"/>
    <w:multiLevelType w:val="hybridMultilevel"/>
    <w:tmpl w:val="5E22CAE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D7354F"/>
    <w:multiLevelType w:val="hybridMultilevel"/>
    <w:tmpl w:val="AA8AE8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F54674"/>
    <w:multiLevelType w:val="hybridMultilevel"/>
    <w:tmpl w:val="59825650"/>
    <w:lvl w:ilvl="0" w:tplc="3E2684F6">
      <w:start w:val="1"/>
      <w:numFmt w:val="decimal"/>
      <w:lvlText w:val="(%1)"/>
      <w:lvlJc w:val="left"/>
      <w:pPr>
        <w:ind w:left="1485" w:hanging="360"/>
      </w:pPr>
      <w:rPr>
        <w:rFonts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56" w15:restartNumberingAfterBreak="0">
    <w:nsid w:val="71592F54"/>
    <w:multiLevelType w:val="hybridMultilevel"/>
    <w:tmpl w:val="7CB81B5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7" w15:restartNumberingAfterBreak="0">
    <w:nsid w:val="75534995"/>
    <w:multiLevelType w:val="hybridMultilevel"/>
    <w:tmpl w:val="B432855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8" w15:restartNumberingAfterBreak="0">
    <w:nsid w:val="7CED76D8"/>
    <w:multiLevelType w:val="hybridMultilevel"/>
    <w:tmpl w:val="19AAEB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F941F95"/>
    <w:multiLevelType w:val="hybridMultilevel"/>
    <w:tmpl w:val="C15A13B0"/>
    <w:lvl w:ilvl="0" w:tplc="BDE0E3EC">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8"/>
  </w:num>
  <w:num w:numId="2">
    <w:abstractNumId w:val="3"/>
  </w:num>
  <w:num w:numId="3">
    <w:abstractNumId w:val="2"/>
  </w:num>
  <w:num w:numId="4">
    <w:abstractNumId w:val="1"/>
  </w:num>
  <w:num w:numId="5">
    <w:abstractNumId w:val="0"/>
  </w:num>
  <w:num w:numId="6">
    <w:abstractNumId w:val="15"/>
  </w:num>
  <w:num w:numId="7">
    <w:abstractNumId w:val="27"/>
  </w:num>
  <w:num w:numId="8">
    <w:abstractNumId w:val="38"/>
  </w:num>
  <w:num w:numId="9">
    <w:abstractNumId w:val="43"/>
  </w:num>
  <w:num w:numId="10">
    <w:abstractNumId w:val="43"/>
    <w:lvlOverride w:ilvl="0">
      <w:startOverride w:val="1"/>
    </w:lvlOverride>
  </w:num>
  <w:num w:numId="11">
    <w:abstractNumId w:val="17"/>
  </w:num>
  <w:num w:numId="12">
    <w:abstractNumId w:val="9"/>
  </w:num>
  <w:num w:numId="13">
    <w:abstractNumId w:val="7"/>
  </w:num>
  <w:num w:numId="14">
    <w:abstractNumId w:val="6"/>
  </w:num>
  <w:num w:numId="15">
    <w:abstractNumId w:val="5"/>
  </w:num>
  <w:num w:numId="16">
    <w:abstractNumId w:val="4"/>
  </w:num>
  <w:num w:numId="17">
    <w:abstractNumId w:val="42"/>
  </w:num>
  <w:num w:numId="18">
    <w:abstractNumId w:val="24"/>
  </w:num>
  <w:num w:numId="19">
    <w:abstractNumId w:val="45"/>
  </w:num>
  <w:num w:numId="20">
    <w:abstractNumId w:val="57"/>
  </w:num>
  <w:num w:numId="21">
    <w:abstractNumId w:val="56"/>
  </w:num>
  <w:num w:numId="22">
    <w:abstractNumId w:val="40"/>
  </w:num>
  <w:num w:numId="23">
    <w:abstractNumId w:val="49"/>
  </w:num>
  <w:num w:numId="24">
    <w:abstractNumId w:val="34"/>
  </w:num>
  <w:num w:numId="25">
    <w:abstractNumId w:val="37"/>
  </w:num>
  <w:num w:numId="26">
    <w:abstractNumId w:val="36"/>
  </w:num>
  <w:num w:numId="27">
    <w:abstractNumId w:val="52"/>
  </w:num>
  <w:num w:numId="28">
    <w:abstractNumId w:val="14"/>
  </w:num>
  <w:num w:numId="29">
    <w:abstractNumId w:val="21"/>
  </w:num>
  <w:num w:numId="30">
    <w:abstractNumId w:val="32"/>
  </w:num>
  <w:num w:numId="31">
    <w:abstractNumId w:val="55"/>
  </w:num>
  <w:num w:numId="32">
    <w:abstractNumId w:val="11"/>
  </w:num>
  <w:num w:numId="33">
    <w:abstractNumId w:val="46"/>
  </w:num>
  <w:num w:numId="34">
    <w:abstractNumId w:val="50"/>
  </w:num>
  <w:num w:numId="35">
    <w:abstractNumId w:val="23"/>
  </w:num>
  <w:num w:numId="36">
    <w:abstractNumId w:val="31"/>
  </w:num>
  <w:num w:numId="37">
    <w:abstractNumId w:val="51"/>
  </w:num>
  <w:num w:numId="38">
    <w:abstractNumId w:val="12"/>
  </w:num>
  <w:num w:numId="39">
    <w:abstractNumId w:val="19"/>
  </w:num>
  <w:num w:numId="40">
    <w:abstractNumId w:val="41"/>
  </w:num>
  <w:num w:numId="41">
    <w:abstractNumId w:val="54"/>
  </w:num>
  <w:num w:numId="42">
    <w:abstractNumId w:val="44"/>
  </w:num>
  <w:num w:numId="43">
    <w:abstractNumId w:val="16"/>
  </w:num>
  <w:num w:numId="44">
    <w:abstractNumId w:val="48"/>
  </w:num>
  <w:num w:numId="45">
    <w:abstractNumId w:val="35"/>
  </w:num>
  <w:num w:numId="46">
    <w:abstractNumId w:val="10"/>
  </w:num>
  <w:num w:numId="47">
    <w:abstractNumId w:val="30"/>
  </w:num>
  <w:num w:numId="48">
    <w:abstractNumId w:val="20"/>
  </w:num>
  <w:num w:numId="49">
    <w:abstractNumId w:val="28"/>
  </w:num>
  <w:num w:numId="50">
    <w:abstractNumId w:val="47"/>
  </w:num>
  <w:num w:numId="51">
    <w:abstractNumId w:val="22"/>
  </w:num>
  <w:num w:numId="52">
    <w:abstractNumId w:val="26"/>
  </w:num>
  <w:num w:numId="53">
    <w:abstractNumId w:val="29"/>
  </w:num>
  <w:num w:numId="54">
    <w:abstractNumId w:val="18"/>
  </w:num>
  <w:num w:numId="55">
    <w:abstractNumId w:val="59"/>
    <w:lvlOverride w:ilvl="0">
      <w:startOverride w:val="1"/>
    </w:lvlOverride>
  </w:num>
  <w:num w:numId="56">
    <w:abstractNumId w:val="13"/>
  </w:num>
  <w:num w:numId="57">
    <w:abstractNumId w:val="33"/>
  </w:num>
  <w:num w:numId="58">
    <w:abstractNumId w:val="53"/>
  </w:num>
  <w:num w:numId="59">
    <w:abstractNumId w:val="25"/>
  </w:num>
  <w:num w:numId="60">
    <w:abstractNumId w:val="39"/>
  </w:num>
  <w:num w:numId="61">
    <w:abstractNumId w:val="5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18433">
      <o:colormru v:ext="edit" colors="#8c8e8e"/>
      <o:colormenu v:ext="edit" fillcolor="#8c8e8e"/>
    </o:shapedefaults>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0C5B"/>
    <w:rsid w:val="0001244D"/>
    <w:rsid w:val="00015056"/>
    <w:rsid w:val="00022250"/>
    <w:rsid w:val="0002282F"/>
    <w:rsid w:val="00025945"/>
    <w:rsid w:val="000325E2"/>
    <w:rsid w:val="0004594A"/>
    <w:rsid w:val="000720AF"/>
    <w:rsid w:val="00076AA9"/>
    <w:rsid w:val="00076BE2"/>
    <w:rsid w:val="00077540"/>
    <w:rsid w:val="00080A02"/>
    <w:rsid w:val="0008166D"/>
    <w:rsid w:val="0008412D"/>
    <w:rsid w:val="00085C67"/>
    <w:rsid w:val="0009513B"/>
    <w:rsid w:val="000A4541"/>
    <w:rsid w:val="000B0585"/>
    <w:rsid w:val="000B1143"/>
    <w:rsid w:val="000B6E98"/>
    <w:rsid w:val="000C3D43"/>
    <w:rsid w:val="000C59E2"/>
    <w:rsid w:val="000E7A79"/>
    <w:rsid w:val="000F15E8"/>
    <w:rsid w:val="000F78D3"/>
    <w:rsid w:val="0010044D"/>
    <w:rsid w:val="00100DEF"/>
    <w:rsid w:val="00115745"/>
    <w:rsid w:val="00115E8A"/>
    <w:rsid w:val="00116662"/>
    <w:rsid w:val="0012543B"/>
    <w:rsid w:val="0013026F"/>
    <w:rsid w:val="001407AE"/>
    <w:rsid w:val="00157F90"/>
    <w:rsid w:val="00160310"/>
    <w:rsid w:val="0016627F"/>
    <w:rsid w:val="00167B09"/>
    <w:rsid w:val="001869DF"/>
    <w:rsid w:val="00190069"/>
    <w:rsid w:val="00191766"/>
    <w:rsid w:val="00192228"/>
    <w:rsid w:val="00194043"/>
    <w:rsid w:val="001A28F5"/>
    <w:rsid w:val="001A71B1"/>
    <w:rsid w:val="001B491D"/>
    <w:rsid w:val="001B508C"/>
    <w:rsid w:val="001B785B"/>
    <w:rsid w:val="001C4B20"/>
    <w:rsid w:val="001D6BDE"/>
    <w:rsid w:val="001E1628"/>
    <w:rsid w:val="001F46E5"/>
    <w:rsid w:val="001F797E"/>
    <w:rsid w:val="0022244D"/>
    <w:rsid w:val="0023228B"/>
    <w:rsid w:val="00236AB5"/>
    <w:rsid w:val="00245485"/>
    <w:rsid w:val="00245B7B"/>
    <w:rsid w:val="002460DD"/>
    <w:rsid w:val="00246C5A"/>
    <w:rsid w:val="00251410"/>
    <w:rsid w:val="00265812"/>
    <w:rsid w:val="00265A16"/>
    <w:rsid w:val="00283244"/>
    <w:rsid w:val="00293332"/>
    <w:rsid w:val="002A120E"/>
    <w:rsid w:val="002A3E7E"/>
    <w:rsid w:val="002A73D4"/>
    <w:rsid w:val="002C26DA"/>
    <w:rsid w:val="002C583E"/>
    <w:rsid w:val="002D1FAC"/>
    <w:rsid w:val="002D585B"/>
    <w:rsid w:val="002D6A17"/>
    <w:rsid w:val="002F31E4"/>
    <w:rsid w:val="002F4512"/>
    <w:rsid w:val="002F4C0E"/>
    <w:rsid w:val="002F50E7"/>
    <w:rsid w:val="00306D76"/>
    <w:rsid w:val="003071C2"/>
    <w:rsid w:val="00314EE8"/>
    <w:rsid w:val="00317AB9"/>
    <w:rsid w:val="00335EC0"/>
    <w:rsid w:val="003373EB"/>
    <w:rsid w:val="00364A37"/>
    <w:rsid w:val="0037289F"/>
    <w:rsid w:val="00372F10"/>
    <w:rsid w:val="00374A6A"/>
    <w:rsid w:val="00394071"/>
    <w:rsid w:val="00395891"/>
    <w:rsid w:val="003B0FBA"/>
    <w:rsid w:val="003B1FB8"/>
    <w:rsid w:val="003B2965"/>
    <w:rsid w:val="003B2CF9"/>
    <w:rsid w:val="003C7805"/>
    <w:rsid w:val="003D6BBE"/>
    <w:rsid w:val="003E0FD0"/>
    <w:rsid w:val="003E46F8"/>
    <w:rsid w:val="003E7F8D"/>
    <w:rsid w:val="003F2E03"/>
    <w:rsid w:val="00403CB6"/>
    <w:rsid w:val="004226A7"/>
    <w:rsid w:val="00427799"/>
    <w:rsid w:val="004511E8"/>
    <w:rsid w:val="00451289"/>
    <w:rsid w:val="00455BFB"/>
    <w:rsid w:val="0045705C"/>
    <w:rsid w:val="00460ED5"/>
    <w:rsid w:val="0047496E"/>
    <w:rsid w:val="0047498E"/>
    <w:rsid w:val="004855B8"/>
    <w:rsid w:val="00494BAE"/>
    <w:rsid w:val="004A71C4"/>
    <w:rsid w:val="004B1DE5"/>
    <w:rsid w:val="004D1C70"/>
    <w:rsid w:val="004D271D"/>
    <w:rsid w:val="004D3E11"/>
    <w:rsid w:val="004E4F88"/>
    <w:rsid w:val="004E720B"/>
    <w:rsid w:val="004F724B"/>
    <w:rsid w:val="00501FAF"/>
    <w:rsid w:val="00516847"/>
    <w:rsid w:val="0052517F"/>
    <w:rsid w:val="0052601B"/>
    <w:rsid w:val="005332A9"/>
    <w:rsid w:val="005401E6"/>
    <w:rsid w:val="0055125B"/>
    <w:rsid w:val="00557BA5"/>
    <w:rsid w:val="00560963"/>
    <w:rsid w:val="0056652E"/>
    <w:rsid w:val="005667CB"/>
    <w:rsid w:val="00571214"/>
    <w:rsid w:val="005726D1"/>
    <w:rsid w:val="00577BB8"/>
    <w:rsid w:val="00580C7C"/>
    <w:rsid w:val="00581059"/>
    <w:rsid w:val="00593FCA"/>
    <w:rsid w:val="0059451E"/>
    <w:rsid w:val="00595955"/>
    <w:rsid w:val="005976C6"/>
    <w:rsid w:val="005978AF"/>
    <w:rsid w:val="005A150F"/>
    <w:rsid w:val="005A746F"/>
    <w:rsid w:val="005B2E5A"/>
    <w:rsid w:val="005B7098"/>
    <w:rsid w:val="005D7C2E"/>
    <w:rsid w:val="005E139B"/>
    <w:rsid w:val="005F1AE8"/>
    <w:rsid w:val="005F3A59"/>
    <w:rsid w:val="005F4990"/>
    <w:rsid w:val="00605B7F"/>
    <w:rsid w:val="0061523C"/>
    <w:rsid w:val="00630265"/>
    <w:rsid w:val="006316C9"/>
    <w:rsid w:val="00633E2B"/>
    <w:rsid w:val="0063765B"/>
    <w:rsid w:val="0064026D"/>
    <w:rsid w:val="00642903"/>
    <w:rsid w:val="0064340B"/>
    <w:rsid w:val="00650685"/>
    <w:rsid w:val="006605C4"/>
    <w:rsid w:val="00663FA7"/>
    <w:rsid w:val="00683FA8"/>
    <w:rsid w:val="006862F8"/>
    <w:rsid w:val="00695C1F"/>
    <w:rsid w:val="006B31F7"/>
    <w:rsid w:val="006F74C5"/>
    <w:rsid w:val="007004E8"/>
    <w:rsid w:val="0070061C"/>
    <w:rsid w:val="00701B60"/>
    <w:rsid w:val="007028B3"/>
    <w:rsid w:val="0071722D"/>
    <w:rsid w:val="00720829"/>
    <w:rsid w:val="0072438B"/>
    <w:rsid w:val="00724A54"/>
    <w:rsid w:val="00730EE3"/>
    <w:rsid w:val="00732349"/>
    <w:rsid w:val="0073318B"/>
    <w:rsid w:val="00734014"/>
    <w:rsid w:val="00737ED8"/>
    <w:rsid w:val="00771393"/>
    <w:rsid w:val="00785E9C"/>
    <w:rsid w:val="00786296"/>
    <w:rsid w:val="007873C2"/>
    <w:rsid w:val="00790163"/>
    <w:rsid w:val="007C180D"/>
    <w:rsid w:val="007C48DF"/>
    <w:rsid w:val="007C5D77"/>
    <w:rsid w:val="007C758B"/>
    <w:rsid w:val="007D0260"/>
    <w:rsid w:val="007D42B2"/>
    <w:rsid w:val="007D50F8"/>
    <w:rsid w:val="007E5D52"/>
    <w:rsid w:val="00802291"/>
    <w:rsid w:val="00807431"/>
    <w:rsid w:val="00813FEF"/>
    <w:rsid w:val="00824CB9"/>
    <w:rsid w:val="00837C26"/>
    <w:rsid w:val="00842DA4"/>
    <w:rsid w:val="008512CA"/>
    <w:rsid w:val="00851E94"/>
    <w:rsid w:val="00853ED2"/>
    <w:rsid w:val="00860D60"/>
    <w:rsid w:val="0086146E"/>
    <w:rsid w:val="0086342F"/>
    <w:rsid w:val="00877CE9"/>
    <w:rsid w:val="0088353F"/>
    <w:rsid w:val="008961FC"/>
    <w:rsid w:val="008964C6"/>
    <w:rsid w:val="008A18C8"/>
    <w:rsid w:val="008B2BDC"/>
    <w:rsid w:val="008C53A7"/>
    <w:rsid w:val="008C68AF"/>
    <w:rsid w:val="008D19A7"/>
    <w:rsid w:val="008E0778"/>
    <w:rsid w:val="008E1E79"/>
    <w:rsid w:val="008E30A1"/>
    <w:rsid w:val="008E3E1C"/>
    <w:rsid w:val="008F0A2C"/>
    <w:rsid w:val="008F66F1"/>
    <w:rsid w:val="009044EB"/>
    <w:rsid w:val="009165AB"/>
    <w:rsid w:val="00927D5C"/>
    <w:rsid w:val="00932120"/>
    <w:rsid w:val="00937A7F"/>
    <w:rsid w:val="0094141D"/>
    <w:rsid w:val="00951FA7"/>
    <w:rsid w:val="0095280D"/>
    <w:rsid w:val="00955C9D"/>
    <w:rsid w:val="00957E8A"/>
    <w:rsid w:val="009717CE"/>
    <w:rsid w:val="00982024"/>
    <w:rsid w:val="00985689"/>
    <w:rsid w:val="009A059B"/>
    <w:rsid w:val="009A1968"/>
    <w:rsid w:val="009A6B9E"/>
    <w:rsid w:val="009B0561"/>
    <w:rsid w:val="009B270C"/>
    <w:rsid w:val="009B4A9D"/>
    <w:rsid w:val="009B784E"/>
    <w:rsid w:val="009C677A"/>
    <w:rsid w:val="009D2F91"/>
    <w:rsid w:val="009E117A"/>
    <w:rsid w:val="009E69CC"/>
    <w:rsid w:val="00A06A71"/>
    <w:rsid w:val="00A144C3"/>
    <w:rsid w:val="00A161A9"/>
    <w:rsid w:val="00A24CB5"/>
    <w:rsid w:val="00A533D7"/>
    <w:rsid w:val="00A61926"/>
    <w:rsid w:val="00A81AAF"/>
    <w:rsid w:val="00A83CDE"/>
    <w:rsid w:val="00A858A5"/>
    <w:rsid w:val="00A875F5"/>
    <w:rsid w:val="00A951AA"/>
    <w:rsid w:val="00AB2552"/>
    <w:rsid w:val="00AB5ED9"/>
    <w:rsid w:val="00AC60EA"/>
    <w:rsid w:val="00AD3B54"/>
    <w:rsid w:val="00AE3F65"/>
    <w:rsid w:val="00B03BB8"/>
    <w:rsid w:val="00B21C23"/>
    <w:rsid w:val="00B31645"/>
    <w:rsid w:val="00B42CC6"/>
    <w:rsid w:val="00B51BD8"/>
    <w:rsid w:val="00B536B4"/>
    <w:rsid w:val="00B54E18"/>
    <w:rsid w:val="00B57B74"/>
    <w:rsid w:val="00B60B1F"/>
    <w:rsid w:val="00B63AB9"/>
    <w:rsid w:val="00B753B7"/>
    <w:rsid w:val="00B81EBE"/>
    <w:rsid w:val="00B922B5"/>
    <w:rsid w:val="00B95110"/>
    <w:rsid w:val="00B97E96"/>
    <w:rsid w:val="00BA2782"/>
    <w:rsid w:val="00BA2809"/>
    <w:rsid w:val="00BA511A"/>
    <w:rsid w:val="00BB5146"/>
    <w:rsid w:val="00BC4357"/>
    <w:rsid w:val="00BE267B"/>
    <w:rsid w:val="00BE2A0A"/>
    <w:rsid w:val="00BF0BD4"/>
    <w:rsid w:val="00C0387B"/>
    <w:rsid w:val="00C16CFE"/>
    <w:rsid w:val="00C16F06"/>
    <w:rsid w:val="00C41612"/>
    <w:rsid w:val="00C4293B"/>
    <w:rsid w:val="00C44901"/>
    <w:rsid w:val="00C44ABC"/>
    <w:rsid w:val="00C463B4"/>
    <w:rsid w:val="00C50C14"/>
    <w:rsid w:val="00C6067E"/>
    <w:rsid w:val="00C61527"/>
    <w:rsid w:val="00C7216B"/>
    <w:rsid w:val="00C75528"/>
    <w:rsid w:val="00C778E8"/>
    <w:rsid w:val="00C87500"/>
    <w:rsid w:val="00C90D22"/>
    <w:rsid w:val="00C944E3"/>
    <w:rsid w:val="00CC6594"/>
    <w:rsid w:val="00CC6A61"/>
    <w:rsid w:val="00D05899"/>
    <w:rsid w:val="00D16CBB"/>
    <w:rsid w:val="00D1734E"/>
    <w:rsid w:val="00D53B20"/>
    <w:rsid w:val="00D8162C"/>
    <w:rsid w:val="00D9266D"/>
    <w:rsid w:val="00D93B5B"/>
    <w:rsid w:val="00D97CBD"/>
    <w:rsid w:val="00DB45FA"/>
    <w:rsid w:val="00DB4628"/>
    <w:rsid w:val="00DB641C"/>
    <w:rsid w:val="00DB7FCC"/>
    <w:rsid w:val="00DC5E34"/>
    <w:rsid w:val="00DD45E9"/>
    <w:rsid w:val="00DD6E39"/>
    <w:rsid w:val="00DE73B5"/>
    <w:rsid w:val="00DF1914"/>
    <w:rsid w:val="00DF6253"/>
    <w:rsid w:val="00E03F9D"/>
    <w:rsid w:val="00E12CF9"/>
    <w:rsid w:val="00E144B0"/>
    <w:rsid w:val="00E17BB7"/>
    <w:rsid w:val="00E234D0"/>
    <w:rsid w:val="00E27F11"/>
    <w:rsid w:val="00E52C97"/>
    <w:rsid w:val="00E71E0E"/>
    <w:rsid w:val="00E74B45"/>
    <w:rsid w:val="00E774A0"/>
    <w:rsid w:val="00E91373"/>
    <w:rsid w:val="00EA2D90"/>
    <w:rsid w:val="00EA5CB2"/>
    <w:rsid w:val="00EA631A"/>
    <w:rsid w:val="00EB0092"/>
    <w:rsid w:val="00EB22A5"/>
    <w:rsid w:val="00ED42A8"/>
    <w:rsid w:val="00ED6A23"/>
    <w:rsid w:val="00EE549E"/>
    <w:rsid w:val="00EF16F3"/>
    <w:rsid w:val="00F00F21"/>
    <w:rsid w:val="00F0179E"/>
    <w:rsid w:val="00F03E25"/>
    <w:rsid w:val="00F11B02"/>
    <w:rsid w:val="00F25D02"/>
    <w:rsid w:val="00F336C7"/>
    <w:rsid w:val="00F41922"/>
    <w:rsid w:val="00F44C1E"/>
    <w:rsid w:val="00F53EF6"/>
    <w:rsid w:val="00F635B6"/>
    <w:rsid w:val="00F7467F"/>
    <w:rsid w:val="00F74C9F"/>
    <w:rsid w:val="00F75154"/>
    <w:rsid w:val="00F75AA7"/>
    <w:rsid w:val="00F75D83"/>
    <w:rsid w:val="00F80DCB"/>
    <w:rsid w:val="00F82329"/>
    <w:rsid w:val="00F823AA"/>
    <w:rsid w:val="00F845F6"/>
    <w:rsid w:val="00F90EF9"/>
    <w:rsid w:val="00F95119"/>
    <w:rsid w:val="00FA310E"/>
    <w:rsid w:val="00FA5288"/>
    <w:rsid w:val="00FB7CFE"/>
    <w:rsid w:val="00FC330B"/>
    <w:rsid w:val="00FC37AD"/>
    <w:rsid w:val="00FC726B"/>
    <w:rsid w:val="00FD23A9"/>
    <w:rsid w:val="00FD5E57"/>
    <w:rsid w:val="00FE58BE"/>
    <w:rsid w:val="00FF61E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colormru v:ext="edit" colors="#8c8e8e"/>
      <o:colormenu v:ext="edit" fillcolor="#8c8e8e"/>
    </o:shapedefaults>
    <o:shapelayout v:ext="edit">
      <o:idmap v:ext="edit" data="1"/>
    </o:shapelayout>
  </w:shapeDefaults>
  <w:doNotEmbedSmartTags/>
  <w:decimalSymbol w:val="."/>
  <w:listSeparator w:val=","/>
  <w14:docId w14:val="2166B21A"/>
  <w15:docId w15:val="{FAC1CD75-E14F-429C-8E4A-CF938D88A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uiPriority w:val="9"/>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uiPriority w:val="9"/>
    <w:qFormat/>
    <w:rsid w:val="005D7C2E"/>
    <w:pPr>
      <w:spacing w:after="240" w:line="320" w:lineRule="exact"/>
      <w:outlineLvl w:val="1"/>
    </w:pPr>
    <w:rPr>
      <w:rFonts w:ascii="Arial" w:hAnsi="Arial"/>
      <w:b/>
      <w:color w:val="00598D"/>
      <w:sz w:val="28"/>
      <w:szCs w:val="36"/>
    </w:rPr>
  </w:style>
  <w:style w:type="paragraph" w:styleId="Heading3">
    <w:name w:val="heading 3"/>
    <w:basedOn w:val="BasicParagraph"/>
    <w:next w:val="Normal"/>
    <w:link w:val="Heading3Char"/>
    <w:qFormat/>
    <w:rsid w:val="0052601B"/>
    <w:pPr>
      <w:spacing w:after="120"/>
      <w:outlineLvl w:val="2"/>
    </w:pPr>
    <w:rPr>
      <w:b/>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uiPriority w:val="9"/>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uiPriority w:val="9"/>
    <w:rsid w:val="005D7C2E"/>
    <w:rPr>
      <w:rFonts w:ascii="Arial" w:hAnsi="Arial"/>
      <w:b/>
      <w:color w:val="00598D"/>
      <w:kern w:val="32"/>
      <w:sz w:val="28"/>
      <w:szCs w:val="36"/>
    </w:rPr>
  </w:style>
  <w:style w:type="character" w:customStyle="1" w:styleId="Heading3Char">
    <w:name w:val="Heading 3 Char"/>
    <w:basedOn w:val="DefaultParagraphFont"/>
    <w:link w:val="Heading3"/>
    <w:rsid w:val="0052601B"/>
    <w:rPr>
      <w:rFonts w:cs="Times-Roman"/>
      <w:b/>
      <w:color w:val="000000"/>
      <w:lang w:bidi="en-US"/>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uiPriority w:val="99"/>
    <w:rsid w:val="00F31820"/>
    <w:rPr>
      <w:sz w:val="16"/>
      <w:szCs w:val="16"/>
    </w:rPr>
  </w:style>
  <w:style w:type="paragraph" w:styleId="CommentText">
    <w:name w:val="annotation text"/>
    <w:basedOn w:val="Normal"/>
    <w:link w:val="CommentTextChar1"/>
    <w:uiPriority w:val="99"/>
    <w:semiHidden/>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uiPriority w:val="99"/>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semiHidden/>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C46139"/>
    <w:rPr>
      <w:vertAlign w:val="superscript"/>
    </w:rPr>
  </w:style>
  <w:style w:type="paragraph" w:customStyle="1" w:styleId="bullets">
    <w:name w:val="bullets"/>
    <w:basedOn w:val="BasicParagraph"/>
    <w:qFormat/>
    <w:rsid w:val="00701B60"/>
    <w:pPr>
      <w:numPr>
        <w:numId w:val="8"/>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uiPriority w:val="99"/>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uiPriority w:val="99"/>
    <w:rsid w:val="005159B6"/>
    <w:rPr>
      <w:rFonts w:ascii="Courier" w:hAnsi="Courier"/>
      <w:b/>
      <w:bCs/>
    </w:rPr>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uiPriority w:val="99"/>
    <w:rsid w:val="00620EAF"/>
    <w:rPr>
      <w:i/>
      <w:iCs/>
    </w:rPr>
  </w:style>
  <w:style w:type="paragraph" w:customStyle="1" w:styleId="commentsbullets">
    <w:name w:val="comments bullets"/>
    <w:basedOn w:val="commentsbox"/>
    <w:next w:val="commentsbox"/>
    <w:qFormat/>
    <w:rsid w:val="001862C4"/>
    <w:pPr>
      <w:numPr>
        <w:numId w:val="7"/>
      </w:numPr>
      <w:ind w:right="115"/>
    </w:pPr>
  </w:style>
  <w:style w:type="paragraph" w:customStyle="1" w:styleId="bullets-123">
    <w:name w:val="bullets-1 2 3"/>
    <w:basedOn w:val="bullets"/>
    <w:qFormat/>
    <w:rsid w:val="000F15E8"/>
    <w:pPr>
      <w:numPr>
        <w:numId w:val="0"/>
      </w:numPr>
      <w:tabs>
        <w:tab w:val="left" w:pos="1530"/>
      </w:tabs>
      <w:spacing w:after="0"/>
      <w:ind w:left="1260" w:hanging="45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557BA5"/>
    <w:pPr>
      <w:ind w:left="994"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13"/>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4"/>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5"/>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6"/>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pPr>
  </w:style>
  <w:style w:type="paragraph" w:customStyle="1" w:styleId="Default">
    <w:name w:val="Default"/>
    <w:rsid w:val="0052517F"/>
    <w:pPr>
      <w:autoSpaceDE w:val="0"/>
      <w:autoSpaceDN w:val="0"/>
      <w:adjustRightInd w:val="0"/>
    </w:pPr>
    <w:rPr>
      <w:color w:val="000000"/>
    </w:rPr>
  </w:style>
  <w:style w:type="character" w:customStyle="1" w:styleId="cit-title">
    <w:name w:val="cit-title"/>
    <w:basedOn w:val="DefaultParagraphFont"/>
    <w:rsid w:val="0052517F"/>
  </w:style>
  <w:style w:type="character" w:customStyle="1" w:styleId="cit-print-date">
    <w:name w:val="cit-print-date"/>
    <w:basedOn w:val="DefaultParagraphFont"/>
    <w:rsid w:val="0052517F"/>
  </w:style>
  <w:style w:type="character" w:customStyle="1" w:styleId="cit-sep">
    <w:name w:val="cit-sep"/>
    <w:basedOn w:val="DefaultParagraphFont"/>
    <w:rsid w:val="0052517F"/>
  </w:style>
  <w:style w:type="character" w:customStyle="1" w:styleId="cit-vol">
    <w:name w:val="cit-vol"/>
    <w:basedOn w:val="DefaultParagraphFont"/>
    <w:rsid w:val="0052517F"/>
  </w:style>
  <w:style w:type="character" w:customStyle="1" w:styleId="cit-issue">
    <w:name w:val="cit-issue"/>
    <w:basedOn w:val="DefaultParagraphFont"/>
    <w:rsid w:val="0052517F"/>
  </w:style>
  <w:style w:type="character" w:customStyle="1" w:styleId="cit-pages">
    <w:name w:val="cit-pages"/>
    <w:basedOn w:val="DefaultParagraphFont"/>
    <w:rsid w:val="0052517F"/>
  </w:style>
  <w:style w:type="character" w:customStyle="1" w:styleId="cit-first-page">
    <w:name w:val="cit-first-page"/>
    <w:basedOn w:val="DefaultParagraphFont"/>
    <w:rsid w:val="0052517F"/>
  </w:style>
  <w:style w:type="character" w:customStyle="1" w:styleId="cit-last-page">
    <w:name w:val="cit-last-page"/>
    <w:basedOn w:val="DefaultParagraphFont"/>
    <w:rsid w:val="0052517F"/>
  </w:style>
  <w:style w:type="character" w:customStyle="1" w:styleId="cit-ahead-of-print-date">
    <w:name w:val="cit-ahead-of-print-date"/>
    <w:basedOn w:val="DefaultParagraphFont"/>
    <w:rsid w:val="0052517F"/>
  </w:style>
  <w:style w:type="paragraph" w:styleId="Revision">
    <w:name w:val="Revision"/>
    <w:hidden/>
    <w:rsid w:val="0052517F"/>
  </w:style>
  <w:style w:type="character" w:customStyle="1" w:styleId="citation-abbreviation">
    <w:name w:val="citation-abbreviation"/>
    <w:basedOn w:val="DefaultParagraphFont"/>
    <w:rsid w:val="0052517F"/>
  </w:style>
  <w:style w:type="character" w:customStyle="1" w:styleId="citation-publication-date">
    <w:name w:val="citation-publication-date"/>
    <w:basedOn w:val="DefaultParagraphFont"/>
    <w:rsid w:val="0052517F"/>
  </w:style>
  <w:style w:type="character" w:customStyle="1" w:styleId="citation-volume">
    <w:name w:val="citation-volume"/>
    <w:basedOn w:val="DefaultParagraphFont"/>
    <w:rsid w:val="0052517F"/>
  </w:style>
  <w:style w:type="character" w:customStyle="1" w:styleId="citation-issue">
    <w:name w:val="citation-issue"/>
    <w:basedOn w:val="DefaultParagraphFont"/>
    <w:rsid w:val="0052517F"/>
  </w:style>
  <w:style w:type="character" w:customStyle="1" w:styleId="citation-flpages">
    <w:name w:val="citation-flpages"/>
    <w:basedOn w:val="DefaultParagraphFont"/>
    <w:rsid w:val="0052517F"/>
  </w:style>
  <w:style w:type="character" w:customStyle="1" w:styleId="HeaderChar">
    <w:name w:val="Header Char"/>
    <w:basedOn w:val="DefaultParagraphFont"/>
    <w:link w:val="Header"/>
    <w:uiPriority w:val="99"/>
    <w:rsid w:val="0052517F"/>
  </w:style>
  <w:style w:type="paragraph" w:customStyle="1" w:styleId="bulletsiiiiii">
    <w:name w:val="bullets i ii iii"/>
    <w:basedOn w:val="bullets-123"/>
    <w:qFormat/>
    <w:rsid w:val="000F15E8"/>
    <w:pPr>
      <w:tabs>
        <w:tab w:val="clear" w:pos="1530"/>
      </w:tabs>
      <w:spacing w:after="120"/>
      <w:ind w:left="1980" w:hanging="720"/>
    </w:pPr>
  </w:style>
  <w:style w:type="paragraph" w:styleId="NoSpacing">
    <w:name w:val="No Spacing"/>
    <w:uiPriority w:val="1"/>
    <w:qFormat/>
    <w:rsid w:val="0052517F"/>
    <w:rPr>
      <w:rFonts w:ascii="Calibri" w:eastAsia="Calibri" w:hAnsi="Calibri"/>
      <w:sz w:val="22"/>
      <w:szCs w:val="22"/>
    </w:rPr>
  </w:style>
  <w:style w:type="character" w:customStyle="1" w:styleId="slug-doi2">
    <w:name w:val="slug-doi2"/>
    <w:basedOn w:val="DefaultParagraphFont"/>
    <w:rsid w:val="0052517F"/>
  </w:style>
  <w:style w:type="character" w:customStyle="1" w:styleId="pseudotab3">
    <w:name w:val="pseudotab3"/>
    <w:basedOn w:val="DefaultParagraphFont"/>
    <w:rsid w:val="0052517F"/>
  </w:style>
  <w:style w:type="table" w:styleId="TableGrid">
    <w:name w:val="Table Grid"/>
    <w:basedOn w:val="TableNormal"/>
    <w:rsid w:val="005A1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changelabsolutions.org/changelab-solutions-contact-us"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hangelabsolutions.org/publications/model-TRL-Ordinance" TargetMode="External"/><Relationship Id="rId12" Type="http://schemas.openxmlformats.org/officeDocument/2006/relationships/hyperlink" Target="https://www.bls.gov/cpi/regional-resources.ht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hangelabsolutions.org/publications/model-TRL-Ordinance"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changelabsolutions.org/publications/model-TRL-Ordinance" TargetMode="External"/><Relationship Id="rId4" Type="http://schemas.openxmlformats.org/officeDocument/2006/relationships/webSettings" Target="webSettings.xml"/><Relationship Id="rId9" Type="http://schemas.openxmlformats.org/officeDocument/2006/relationships/hyperlink" Target="http://changelabsolutions.org/publications/storefront-signage-ordinance" TargetMode="Externa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www.center4tobaccopolicy.org/CTPO/_files/_file/Matrix%20of%20Strong%20Local%20Tobacco%20Retailer%20Licensing%20Ordinances%20June%202012.pdf" TargetMode="External"/><Relationship Id="rId13" Type="http://schemas.openxmlformats.org/officeDocument/2006/relationships/hyperlink" Target="http://www.surgeongeneral.gov/library/reports/preventing-youth-tobacco-use/factsheet.html" TargetMode="External"/><Relationship Id="rId18" Type="http://schemas.openxmlformats.org/officeDocument/2006/relationships/hyperlink" Target="http://www.thecommunityguide.org/tobacco/RRincreasingunitprice.html" TargetMode="External"/><Relationship Id="rId26" Type="http://schemas.openxmlformats.org/officeDocument/2006/relationships/hyperlink" Target="http://www.ftc.gov/os/2013/05/130521cigarettereport.pdf" TargetMode="External"/><Relationship Id="rId3" Type="http://schemas.openxmlformats.org/officeDocument/2006/relationships/hyperlink" Target="http://www.cdph.ca.gov/Documents/EMBARGOED%20State%20Health%20Officers%20Report%20on%20Tobacco.pdf" TargetMode="External"/><Relationship Id="rId21" Type="http://schemas.openxmlformats.org/officeDocument/2006/relationships/hyperlink" Target="http://www.thecommunityguide.org/tobacco/RRincreasingunitprice.html" TargetMode="External"/><Relationship Id="rId7" Type="http://schemas.openxmlformats.org/officeDocument/2006/relationships/hyperlink" Target="http://www.cdph.ca.gov/Documents/EMBARGOED%20State%20Health%20Officers%20Report%20on%20Tobacco.pdf" TargetMode="External"/><Relationship Id="rId12" Type="http://schemas.openxmlformats.org/officeDocument/2006/relationships/hyperlink" Target="http://www.ncbi.nlm.nih.gov/pmc/articles/PMC3215592/pdf/nihms334395.pdf" TargetMode="External"/><Relationship Id="rId17" Type="http://schemas.openxmlformats.org/officeDocument/2006/relationships/hyperlink" Target="http://www.thecommunityguide.org/tobacco/increasingunitprice.html" TargetMode="External"/><Relationship Id="rId25" Type="http://schemas.openxmlformats.org/officeDocument/2006/relationships/hyperlink" Target="http://www.ftc.gov/os/2013/05/130521cigarettereport.pdf" TargetMode="External"/><Relationship Id="rId2" Type="http://schemas.openxmlformats.org/officeDocument/2006/relationships/hyperlink" Target="http://dx.doi.org/10.1542/peds.2005-1817" TargetMode="External"/><Relationship Id="rId16" Type="http://schemas.openxmlformats.org/officeDocument/2006/relationships/hyperlink" Target="http://www.cdc.gov/mmwr/preview/mmwrhtml/mm5913a2.htm" TargetMode="External"/><Relationship Id="rId20" Type="http://schemas.openxmlformats.org/officeDocument/2006/relationships/hyperlink" Target="http://www.thecommunityguide.org/tobacco/RRincreasingunitprice.html" TargetMode="External"/><Relationship Id="rId29" Type="http://schemas.openxmlformats.org/officeDocument/2006/relationships/hyperlink" Target="http://www.ftc.gov/os/2013/05/130521cigarettereport.pdf" TargetMode="External"/><Relationship Id="rId1" Type="http://schemas.openxmlformats.org/officeDocument/2006/relationships/hyperlink" Target="http://www.cdph.ca.gov/programs/tobacco/Documents/TEROC/2006-2008%20Master%20Plan.pdf" TargetMode="External"/><Relationship Id="rId6" Type="http://schemas.openxmlformats.org/officeDocument/2006/relationships/hyperlink" Target="http://www.cdph.ca.gov/Documents/EMBARGOED%20State%20Health%20Officers%20Report%20on%20Tobacco.pdf" TargetMode="External"/><Relationship Id="rId11" Type="http://schemas.openxmlformats.org/officeDocument/2006/relationships/hyperlink" Target="http://www.samhsa.gov/data/NSDUH/2k10NSDUH/2k10Results.htm" TargetMode="External"/><Relationship Id="rId24" Type="http://schemas.openxmlformats.org/officeDocument/2006/relationships/hyperlink" Target="http://www.cdc.gov/mmwr/preview/mmwrhtml/mm5913a2.htm" TargetMode="External"/><Relationship Id="rId5" Type="http://schemas.openxmlformats.org/officeDocument/2006/relationships/hyperlink" Target="http://dx.doi.org/10.1542/peds.2005-1817" TargetMode="External"/><Relationship Id="rId15" Type="http://schemas.openxmlformats.org/officeDocument/2006/relationships/hyperlink" Target="http://www.nap.edu/openbook.php?record_id=11795" TargetMode="External"/><Relationship Id="rId23" Type="http://schemas.openxmlformats.org/officeDocument/2006/relationships/hyperlink" Target="http://archpedi.ama-assn.org/cgi/reprint/161/5/440.pdf" TargetMode="External"/><Relationship Id="rId28" Type="http://schemas.openxmlformats.org/officeDocument/2006/relationships/hyperlink" Target="http://www.ftc.gov/os/2013/05/130521cigarettereport.pdf" TargetMode="External"/><Relationship Id="rId10" Type="http://schemas.openxmlformats.org/officeDocument/2006/relationships/hyperlink" Target="http://www.cancer.gov/cancertopics/factsheet/Tobacco/cigars" TargetMode="External"/><Relationship Id="rId19" Type="http://schemas.openxmlformats.org/officeDocument/2006/relationships/hyperlink" Target="http://www.thecommunityguide.org/tobacco/RRincreasingunitprice.html" TargetMode="External"/><Relationship Id="rId4" Type="http://schemas.openxmlformats.org/officeDocument/2006/relationships/hyperlink" Target="http://www.cdc.gov/tobacco/data_statistics/sgr/2000/complete_report/index.htm" TargetMode="External"/><Relationship Id="rId9" Type="http://schemas.openxmlformats.org/officeDocument/2006/relationships/hyperlink" Target="http://www.osha.gov/Publications/osha3153.pdf" TargetMode="External"/><Relationship Id="rId14" Type="http://schemas.openxmlformats.org/officeDocument/2006/relationships/hyperlink" Target="http://www.healthystoreshealthycommunity.com/documents/counties/Alameda%20County%20Data%20(English).pdf" TargetMode="External"/><Relationship Id="rId22" Type="http://schemas.openxmlformats.org/officeDocument/2006/relationships/hyperlink" Target="http://www.impacteen.org/generalarea_PDFs/ITResearch38_Chaloupka.pdf" TargetMode="External"/><Relationship Id="rId27" Type="http://schemas.openxmlformats.org/officeDocument/2006/relationships/hyperlink" Target="http://www.ftc.gov/os/2013/05/130521cigarettereport.pdf" TargetMode="External"/><Relationship Id="rId30" Type="http://schemas.openxmlformats.org/officeDocument/2006/relationships/hyperlink" Target="http://www.cdph.ca.gov/programs/tobacco/Documents/Tobacco%20Retail%20Environment%20Fact%20Sheet_Easy%20Print.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11440</Words>
  <Characters>65210</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76498</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creator>SANDRA KOENIG</dc:creator>
  <cp:lastModifiedBy>Derek Carr</cp:lastModifiedBy>
  <cp:revision>2</cp:revision>
  <cp:lastPrinted>2014-10-08T20:03:00Z</cp:lastPrinted>
  <dcterms:created xsi:type="dcterms:W3CDTF">2018-08-14T16:23:00Z</dcterms:created>
  <dcterms:modified xsi:type="dcterms:W3CDTF">2018-08-14T16:23:00Z</dcterms:modified>
</cp:coreProperties>
</file>